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word/_rels/document.xml.rels" ContentType="application/vnd.openxmlformats-package.relationships+xml"/>
  <Override PartName="/word/fontTable.xml" ContentType="application/vnd.openxmlformats-officedocument.wordprocessingml.fontTable+xml"/>
  <Override PartName="/word/document.xml" ContentType="application/vnd.openxmlformats-officedocument.wordprocessingml.document.main+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word/media/image2.png" ContentType="image/png"/>
  <Override PartName="/word/media/image1.png" ContentType="image/png"/>
  <Override PartName="/word/media/image4.png" ContentType="image/png"/>
  <Override PartName="/word/media/image3.png" ContentType="image/png"/>
  <Override PartName="/word/footer1.xml" ContentType="application/vnd.openxmlformats-officedocument.wordprocessingml.footer+xml"/>
  <Override PartName="/_rels/.rels" ContentType="application/vnd.openxmlformats-package.relationships+xml"/>
  <Override PartName="/docProps/app.xml" ContentType="application/vnd.openxmlformats-officedocument.extended-properties+xml"/>
  <Override PartName="/docProps/custom.xml" ContentType="application/vnd.openxmlformats-officedocument.custom-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pBdr>
          <w:bottom w:val="single" w:sz="2" w:space="2" w:color="000000"/>
        </w:pBdr>
        <w:spacing w:lineRule="auto" w:line="276"/>
        <w:jc w:val="both"/>
        <w:rPr>
          <w:rFonts w:ascii="Carlito" w:hAnsi="Carlito"/>
          <w:b/>
          <w:b/>
          <w:i w:val="false"/>
          <w:i w:val="false"/>
          <w:iCs w:val="false"/>
          <w:sz w:val="24"/>
          <w:szCs w:val="24"/>
        </w:rPr>
      </w:pPr>
      <w:r>
        <w:rPr>
          <w:rFonts w:ascii="Carlito" w:hAnsi="Carlito"/>
          <w:b/>
          <w:i w:val="false"/>
          <w:iCs w:val="false"/>
          <w:sz w:val="24"/>
          <w:szCs w:val="24"/>
        </w:rPr>
        <w:softHyphen/>
        <w:t xml:space="preserve">Parallel evolution </w:t>
      </w:r>
      <w:r>
        <w:rPr>
          <w:rFonts w:ascii="Carlito" w:hAnsi="Carlito"/>
          <w:b/>
          <w:i w:val="false"/>
          <w:iCs w:val="false"/>
          <w:sz w:val="24"/>
          <w:szCs w:val="24"/>
        </w:rPr>
        <w:t>and adaptive introgression</w:t>
      </w:r>
      <w:r>
        <w:rPr>
          <w:rFonts w:ascii="Carlito" w:hAnsi="Carlito"/>
          <w:b/>
          <w:i w:val="false"/>
          <w:iCs w:val="false"/>
          <w:sz w:val="24"/>
          <w:szCs w:val="24"/>
        </w:rPr>
        <w:t xml:space="preserve"> in mosquito vectors – a story of insecticide resistance  </w:t>
      </w:r>
    </w:p>
    <w:p>
      <w:pPr>
        <w:pStyle w:val="Normal"/>
        <w:spacing w:lineRule="auto" w:line="276"/>
        <w:jc w:val="both"/>
        <w:rPr>
          <w:rFonts w:ascii="Carlito" w:hAnsi="Carlito"/>
          <w:b/>
          <w:b/>
          <w:bCs/>
          <w:color w:val="00000A"/>
          <w:sz w:val="24"/>
          <w:szCs w:val="24"/>
          <w:lang w:val="en-US"/>
        </w:rPr>
      </w:pPr>
      <w:r>
        <w:rPr>
          <w:rFonts w:ascii="Carlito" w:hAnsi="Carlito"/>
          <w:b/>
          <w:bCs/>
          <w:color w:val="00000A"/>
          <w:sz w:val="24"/>
          <w:szCs w:val="24"/>
          <w:lang w:val="en-US"/>
        </w:rPr>
      </w:r>
    </w:p>
    <w:p>
      <w:pPr>
        <w:pStyle w:val="Normal"/>
        <w:spacing w:lineRule="auto" w:line="276"/>
        <w:jc w:val="both"/>
        <w:rPr/>
      </w:pPr>
      <w:r>
        <w:rPr>
          <w:rFonts w:ascii="Carlito" w:hAnsi="Carlito"/>
          <w:b/>
          <w:bCs/>
          <w:color w:val="00000A"/>
          <w:sz w:val="24"/>
          <w:szCs w:val="24"/>
          <w:lang w:val="en-US"/>
        </w:rPr>
        <w:t>Sanjay C Nagi</w:t>
      </w:r>
      <w:r>
        <w:rPr>
          <w:rFonts w:ascii="Carlito" w:hAnsi="Carlito"/>
          <w:b/>
          <w:bCs/>
          <w:color w:val="00000A"/>
          <w:sz w:val="24"/>
          <w:szCs w:val="24"/>
          <w:vertAlign w:val="superscript"/>
          <w:lang w:val="en-US"/>
        </w:rPr>
        <w:t>1*</w:t>
      </w:r>
      <w:r>
        <w:rPr>
          <w:rFonts w:ascii="Carlito" w:hAnsi="Carlito"/>
          <w:b/>
          <w:bCs/>
          <w:color w:val="00000A"/>
          <w:sz w:val="24"/>
          <w:szCs w:val="24"/>
          <w:lang w:val="en-US"/>
        </w:rPr>
        <w:t>, Eric Lucas</w:t>
      </w:r>
      <w:r>
        <w:rPr>
          <w:rFonts w:ascii="Carlito" w:hAnsi="Carlito"/>
          <w:b/>
          <w:bCs/>
          <w:color w:val="00000A"/>
          <w:sz w:val="24"/>
          <w:szCs w:val="24"/>
          <w:vertAlign w:val="superscript"/>
          <w:lang w:val="en-US"/>
        </w:rPr>
        <w:t>1</w:t>
      </w:r>
      <w:r>
        <w:rPr>
          <w:rFonts w:ascii="Carlito" w:hAnsi="Carlito"/>
          <w:b/>
          <w:bCs/>
          <w:color w:val="00000A"/>
          <w:sz w:val="24"/>
          <w:szCs w:val="24"/>
          <w:lang w:val="en-US"/>
        </w:rPr>
        <w:t>, Alistair Miles</w:t>
      </w:r>
      <w:r>
        <w:rPr>
          <w:rFonts w:ascii="Carlito" w:hAnsi="Carlito"/>
          <w:b/>
          <w:bCs/>
          <w:color w:val="00000A"/>
          <w:sz w:val="24"/>
          <w:szCs w:val="24"/>
          <w:vertAlign w:val="superscript"/>
          <w:lang w:val="en-US"/>
        </w:rPr>
        <w:t>2</w:t>
      </w:r>
      <w:r>
        <w:rPr>
          <w:rFonts w:ascii="Carlito" w:hAnsi="Carlito"/>
          <w:b/>
          <w:bCs/>
          <w:color w:val="00000A"/>
          <w:sz w:val="24"/>
          <w:szCs w:val="24"/>
          <w:lang w:val="en-US"/>
        </w:rPr>
        <w:t>, David We</w:t>
      </w:r>
      <w:bookmarkStart w:id="0" w:name="_GoBack1"/>
      <w:bookmarkEnd w:id="0"/>
      <w:r>
        <w:rPr>
          <w:rFonts w:ascii="Carlito" w:hAnsi="Carlito"/>
          <w:b/>
          <w:bCs/>
          <w:color w:val="00000A"/>
          <w:sz w:val="24"/>
          <w:szCs w:val="24"/>
          <w:lang w:val="en-US"/>
        </w:rPr>
        <w:t>etman</w:t>
      </w:r>
      <w:r>
        <w:rPr>
          <w:rFonts w:ascii="Carlito" w:hAnsi="Carlito"/>
          <w:b/>
          <w:bCs/>
          <w:color w:val="00000A"/>
          <w:sz w:val="24"/>
          <w:szCs w:val="24"/>
          <w:vertAlign w:val="superscript"/>
          <w:lang w:val="en-US"/>
        </w:rPr>
        <w:t>1</w:t>
      </w:r>
      <w:r>
        <w:rPr>
          <w:rFonts w:ascii="Carlito" w:hAnsi="Carlito"/>
          <w:b/>
          <w:bCs/>
          <w:color w:val="00000A"/>
          <w:sz w:val="24"/>
          <w:szCs w:val="24"/>
          <w:lang w:val="en-US"/>
        </w:rPr>
        <w:t>, Martin J Donnelly</w:t>
      </w:r>
      <w:r>
        <w:rPr>
          <w:rFonts w:ascii="Carlito" w:hAnsi="Carlito"/>
          <w:b/>
          <w:bCs/>
          <w:color w:val="00000A"/>
          <w:sz w:val="24"/>
          <w:szCs w:val="24"/>
          <w:vertAlign w:val="superscript"/>
          <w:lang w:val="en-US"/>
        </w:rPr>
        <w:t>1</w:t>
      </w:r>
    </w:p>
    <w:p>
      <w:pPr>
        <w:pStyle w:val="Normal"/>
        <w:spacing w:lineRule="auto" w:line="276"/>
        <w:jc w:val="both"/>
        <w:rPr>
          <w:rFonts w:ascii="Carlito" w:hAnsi="Carlito"/>
          <w:b/>
          <w:b/>
          <w:bCs/>
          <w:color w:val="00000A"/>
          <w:sz w:val="24"/>
          <w:szCs w:val="24"/>
          <w:vertAlign w:val="superscript"/>
          <w:lang w:val="en-US"/>
        </w:rPr>
      </w:pPr>
      <w:r>
        <w:rPr>
          <w:rFonts w:ascii="Carlito" w:hAnsi="Carlito"/>
          <w:b/>
          <w:bCs/>
          <w:color w:val="00000A"/>
          <w:sz w:val="24"/>
          <w:szCs w:val="24"/>
          <w:vertAlign w:val="superscript"/>
          <w:lang w:val="en-US"/>
        </w:rPr>
      </w:r>
    </w:p>
    <w:p>
      <w:pPr>
        <w:pStyle w:val="Normal"/>
        <w:spacing w:lineRule="auto" w:line="276"/>
        <w:jc w:val="both"/>
        <w:rPr>
          <w:rFonts w:ascii="Carlito" w:hAnsi="Carlito"/>
          <w:b/>
          <w:b/>
          <w:bCs/>
          <w:color w:val="00000A"/>
          <w:sz w:val="24"/>
          <w:szCs w:val="24"/>
          <w:vertAlign w:val="superscript"/>
          <w:lang w:val="en-US"/>
        </w:rPr>
      </w:pPr>
      <w:r>
        <w:rPr>
          <w:rFonts w:ascii="Carlito" w:hAnsi="Carlito"/>
          <w:b/>
          <w:bCs/>
          <w:color w:val="00000A"/>
          <w:sz w:val="24"/>
          <w:szCs w:val="24"/>
          <w:vertAlign w:val="superscript"/>
          <w:lang w:val="en-US"/>
        </w:rPr>
      </w:r>
    </w:p>
    <w:p>
      <w:pPr>
        <w:pStyle w:val="Normal"/>
        <w:widowControl w:val="false"/>
        <w:pBdr>
          <w:bottom w:val="single" w:sz="2" w:space="2" w:color="000000"/>
        </w:pBdr>
        <w:spacing w:lineRule="auto" w:line="276"/>
        <w:jc w:val="both"/>
        <w:rPr/>
      </w:pPr>
      <w:r>
        <w:rPr>
          <w:rFonts w:ascii="Carlito" w:hAnsi="Carlito"/>
          <w:color w:val="00000A"/>
          <w:sz w:val="24"/>
          <w:szCs w:val="24"/>
          <w:vertAlign w:val="superscript"/>
          <w:lang w:val="en-US"/>
        </w:rPr>
        <w:t>1</w:t>
      </w:r>
      <w:r>
        <w:rPr>
          <w:rFonts w:ascii="Carlito" w:hAnsi="Carlito"/>
          <w:color w:val="00000A"/>
          <w:sz w:val="24"/>
          <w:szCs w:val="24"/>
          <w:lang w:val="en-US"/>
        </w:rPr>
        <w:t xml:space="preserve">Department of Vector Biology, Liverpool School of Tropical Medicine, Pembroke Place, Liverpool, L3 5QA, UK. </w:t>
      </w:r>
    </w:p>
    <w:p>
      <w:pPr>
        <w:pStyle w:val="Normal"/>
        <w:widowControl w:val="false"/>
        <w:spacing w:lineRule="auto" w:line="276"/>
        <w:jc w:val="both"/>
        <w:rPr>
          <w:rFonts w:ascii="Carlito" w:hAnsi="Carlito"/>
          <w:color w:val="00000A"/>
          <w:sz w:val="24"/>
          <w:szCs w:val="24"/>
          <w:lang w:val="en-US"/>
        </w:rPr>
      </w:pPr>
      <w:r>
        <w:rPr>
          <w:rFonts w:ascii="Carlito" w:hAnsi="Carlito"/>
          <w:color w:val="00000A"/>
          <w:sz w:val="24"/>
          <w:szCs w:val="24"/>
          <w:lang w:val="en-US"/>
        </w:rPr>
      </w:r>
    </w:p>
    <w:p>
      <w:pPr>
        <w:pStyle w:val="Normal"/>
        <w:widowControl w:val="false"/>
        <w:spacing w:lineRule="auto" w:line="276"/>
        <w:jc w:val="both"/>
        <w:rPr>
          <w:rFonts w:ascii="Carlito" w:hAnsi="Carlito"/>
          <w:color w:val="00000A"/>
          <w:sz w:val="24"/>
          <w:szCs w:val="24"/>
          <w:lang w:val="en-US"/>
        </w:rPr>
      </w:pPr>
      <w:r>
        <w:rPr>
          <w:rFonts w:ascii="Carlito" w:hAnsi="Carlito"/>
          <w:color w:val="00000A"/>
          <w:sz w:val="24"/>
          <w:szCs w:val="24"/>
          <w:lang w:val="en-US"/>
        </w:rPr>
      </w:r>
    </w:p>
    <w:p>
      <w:pPr>
        <w:pStyle w:val="Normal"/>
        <w:widowControl w:val="false"/>
        <w:spacing w:lineRule="auto" w:line="276"/>
        <w:jc w:val="both"/>
        <w:rPr/>
      </w:pPr>
      <w:r>
        <w:rPr>
          <w:rFonts w:ascii="Carlito" w:hAnsi="Carlito"/>
          <w:color w:val="00000A"/>
          <w:sz w:val="24"/>
          <w:szCs w:val="24"/>
          <w:vertAlign w:val="superscript"/>
          <w:lang w:val="en-US"/>
        </w:rPr>
        <w:t>*</w:t>
      </w:r>
      <w:r>
        <w:rPr>
          <w:rFonts w:ascii="Carlito" w:hAnsi="Carlito"/>
          <w:color w:val="00000A"/>
          <w:sz w:val="24"/>
          <w:szCs w:val="24"/>
          <w:lang w:val="en-US"/>
        </w:rPr>
        <w:t xml:space="preserve">Corresponding author: </w:t>
      </w:r>
    </w:p>
    <w:p>
      <w:pPr>
        <w:pStyle w:val="Normal"/>
        <w:widowControl w:val="false"/>
        <w:spacing w:lineRule="auto" w:line="276"/>
        <w:jc w:val="both"/>
        <w:rPr/>
      </w:pPr>
      <w:r>
        <w:rPr>
          <w:rFonts w:ascii="Carlito" w:hAnsi="Carlito"/>
          <w:color w:val="00000A"/>
          <w:sz w:val="24"/>
          <w:szCs w:val="24"/>
          <w:lang w:val="en-US"/>
        </w:rPr>
        <w:t xml:space="preserve">Liverpool Tropical School of Medicine, Pembroke Place, Liverpool, L3 5QA, UK. Telephone +441517053225, Email: </w:t>
      </w:r>
      <w:hyperlink r:id="rId2">
        <w:r>
          <w:rPr>
            <w:rStyle w:val="InternetLink"/>
            <w:rFonts w:ascii="Carlito" w:hAnsi="Carlito"/>
            <w:sz w:val="24"/>
            <w:szCs w:val="24"/>
            <w:lang w:val="en-US"/>
          </w:rPr>
          <w:t>Sanjay.Nagi@lstmed.ac.uk</w:t>
        </w:r>
      </w:hyperlink>
    </w:p>
    <w:p>
      <w:pPr>
        <w:pStyle w:val="Normal"/>
        <w:widowControl w:val="false"/>
        <w:spacing w:lineRule="auto" w:line="276"/>
        <w:jc w:val="both"/>
        <w:rPr/>
      </w:pPr>
      <w:r>
        <w:rPr>
          <w:rFonts w:ascii="Carlito" w:hAnsi="Carlito"/>
          <w:b/>
          <w:bCs/>
          <w:color w:val="00000A"/>
          <w:sz w:val="24"/>
          <w:szCs w:val="24"/>
          <w:lang w:val="en-US"/>
        </w:rPr>
        <w:t>Keywords</w:t>
      </w:r>
      <w:r>
        <w:rPr>
          <w:rFonts w:ascii="Carlito" w:hAnsi="Carlito"/>
          <w:color w:val="00000A"/>
          <w:sz w:val="24"/>
          <w:szCs w:val="24"/>
          <w:lang w:val="en-US"/>
        </w:rPr>
        <w:t>:</w:t>
      </w:r>
      <w:r>
        <w:rPr>
          <w:rFonts w:ascii="Carlito" w:hAnsi="Carlito"/>
          <w:color w:val="FF0000"/>
          <w:sz w:val="24"/>
          <w:szCs w:val="24"/>
          <w:lang w:val="en-US"/>
        </w:rPr>
        <w:t xml:space="preserve"> Adaptation, Insecticide resistance, Anopheles, Parallel evolution</w:t>
      </w:r>
    </w:p>
    <w:p>
      <w:pPr>
        <w:pStyle w:val="Normal"/>
        <w:widowControl w:val="false"/>
        <w:spacing w:lineRule="auto" w:line="276"/>
        <w:jc w:val="both"/>
        <w:rPr>
          <w:rFonts w:ascii="Carlito" w:hAnsi="Carlito"/>
          <w:b/>
          <w:b/>
          <w:bCs/>
          <w:color w:val="00000A"/>
          <w:sz w:val="24"/>
          <w:szCs w:val="24"/>
          <w:lang w:val="en-US"/>
        </w:rPr>
      </w:pPr>
      <w:r>
        <w:rPr>
          <w:rFonts w:ascii="Carlito" w:hAnsi="Carlito"/>
          <w:b/>
          <w:bCs/>
          <w:color w:val="00000A"/>
          <w:sz w:val="24"/>
          <w:szCs w:val="24"/>
          <w:lang w:val="en-US"/>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overflowPunct w:val="false"/>
        <w:spacing w:lineRule="auto" w:line="276"/>
        <w:jc w:val="both"/>
        <w:rPr>
          <w:rFonts w:ascii="Carlito" w:hAnsi="Carlito"/>
          <w:b/>
          <w:b/>
          <w:sz w:val="24"/>
          <w:szCs w:val="24"/>
        </w:rPr>
      </w:pPr>
      <w:r>
        <w:rPr>
          <w:rFonts w:ascii="Carlito" w:hAnsi="Carlito"/>
          <w:b/>
          <w:sz w:val="24"/>
          <w:szCs w:val="24"/>
        </w:rPr>
      </w:r>
      <w:r>
        <w:br w:type="page"/>
      </w:r>
    </w:p>
    <w:p>
      <w:pPr>
        <w:pStyle w:val="Normal"/>
        <w:pBdr>
          <w:bottom w:val="single" w:sz="2" w:space="2" w:color="000000"/>
        </w:pBdr>
        <w:spacing w:lineRule="auto" w:line="276"/>
        <w:jc w:val="both"/>
        <w:rPr/>
      </w:pPr>
      <w:r>
        <w:rPr>
          <w:rFonts w:ascii="Carlito" w:hAnsi="Carlito"/>
          <w:b/>
          <w:sz w:val="28"/>
          <w:szCs w:val="24"/>
        </w:rPr>
        <w:t>Introduction</w:t>
      </w:r>
      <w:r>
        <w:rPr>
          <w:rFonts w:ascii="Carlito" w:hAnsi="Carlito"/>
          <w:b/>
          <w:sz w:val="24"/>
          <w:szCs w:val="24"/>
        </w:rPr>
        <w:t xml:space="preserve"> </w:t>
      </w:r>
    </w:p>
    <w:p>
      <w:pPr>
        <w:pStyle w:val="Normal"/>
        <w:spacing w:lineRule="auto" w:line="276"/>
        <w:jc w:val="both"/>
        <w:rPr>
          <w:rFonts w:ascii="Carlito" w:hAnsi="Carlito"/>
          <w:b/>
          <w:b/>
          <w:bCs/>
          <w:i w:val="false"/>
          <w:i w:val="false"/>
          <w:iCs w:val="false"/>
          <w:sz w:val="24"/>
          <w:szCs w:val="24"/>
        </w:rPr>
      </w:pPr>
      <w:r>
        <w:rPr>
          <w:rFonts w:ascii="Carlito" w:hAnsi="Carlito"/>
          <w:b/>
          <w:bCs/>
          <w:i w:val="false"/>
          <w:iCs w:val="false"/>
          <w:sz w:val="24"/>
          <w:szCs w:val="24"/>
        </w:rPr>
      </w:r>
    </w:p>
    <w:p>
      <w:pPr>
        <w:pStyle w:val="Normal"/>
        <w:spacing w:lineRule="auto" w:line="276"/>
        <w:jc w:val="both"/>
        <w:rPr>
          <w:rFonts w:ascii="Carlito" w:hAnsi="Carlito"/>
          <w:b w:val="false"/>
          <w:b w:val="false"/>
          <w:bCs w:val="false"/>
          <w:i w:val="false"/>
          <w:i w:val="false"/>
          <w:iCs w:val="false"/>
          <w:sz w:val="22"/>
          <w:szCs w:val="22"/>
        </w:rPr>
      </w:pPr>
      <w:r>
        <w:rPr>
          <w:rFonts w:ascii="Carlito" w:hAnsi="Carlito"/>
          <w:b w:val="false"/>
          <w:bCs w:val="false"/>
          <w:i w:val="false"/>
          <w:iCs w:val="false"/>
          <w:sz w:val="22"/>
          <w:szCs w:val="22"/>
        </w:rPr>
        <w:t xml:space="preserve">Parallel evolution refers to the repeated evolution of a phenotype or genotype in distinct populations of organisms. </w:t>
      </w:r>
    </w:p>
    <w:p>
      <w:pPr>
        <w:pStyle w:val="Normal"/>
        <w:spacing w:lineRule="auto" w:line="276"/>
        <w:jc w:val="both"/>
        <w:rPr>
          <w:b/>
          <w:b/>
          <w:bCs/>
          <w:i w:val="false"/>
          <w:i w:val="false"/>
          <w:iCs w:val="false"/>
        </w:rPr>
      </w:pPr>
      <w:r>
        <w:rPr>
          <w:b/>
          <w:bCs/>
          <w:i w:val="false"/>
          <w:iCs w:val="false"/>
        </w:rPr>
      </w:r>
    </w:p>
    <w:p>
      <w:pPr>
        <w:pStyle w:val="Normal"/>
        <w:spacing w:lineRule="auto" w:line="276"/>
        <w:jc w:val="both"/>
        <w:rPr/>
      </w:pPr>
      <w:r>
        <w:rPr>
          <w:rFonts w:ascii="Carlito" w:hAnsi="Carlito"/>
          <w:b w:val="false"/>
          <w:bCs w:val="false"/>
          <w:i w:val="false"/>
          <w:iCs w:val="false"/>
          <w:sz w:val="22"/>
          <w:szCs w:val="22"/>
        </w:rPr>
        <w:t xml:space="preserve">The spread of organophosphate resistance in the common house mosquito, </w:t>
      </w:r>
      <w:r>
        <w:rPr>
          <w:rFonts w:ascii="Carlito" w:hAnsi="Carlito"/>
          <w:b w:val="false"/>
          <w:bCs w:val="false"/>
          <w:i/>
          <w:iCs/>
          <w:sz w:val="22"/>
          <w:szCs w:val="22"/>
        </w:rPr>
        <w:t>Culex pipiens</w:t>
      </w:r>
      <w:r>
        <w:rPr>
          <w:rFonts w:ascii="Carlito" w:hAnsi="Carlito"/>
          <w:b w:val="false"/>
          <w:bCs w:val="false"/>
          <w:i w:val="false"/>
          <w:iCs w:val="false"/>
          <w:sz w:val="22"/>
          <w:szCs w:val="22"/>
        </w:rPr>
        <w:t xml:space="preserve">, is a textbook example of contemporary evolution in response to anthropogenic pressures. In this species, independent gene duplications and transposable element insertions at the Est2 and Est3 locus, confer resistance to organophosphate insecticides, with at least 16 distinct haplotypes competing across the mosquitoes’ worldwide range (ref raymond 1996). </w:t>
      </w:r>
    </w:p>
    <w:p>
      <w:pPr>
        <w:pStyle w:val="Normal"/>
        <w:spacing w:lineRule="auto" w:line="276"/>
        <w:jc w:val="both"/>
        <w:rPr>
          <w:rFonts w:ascii="Carlito" w:hAnsi="Carlito"/>
        </w:rPr>
      </w:pPr>
      <w:r>
        <w:rPr>
          <w:rFonts w:ascii="Carlito" w:hAnsi="Carlito"/>
        </w:rPr>
      </w:r>
    </w:p>
    <w:p>
      <w:pPr>
        <w:pStyle w:val="Normal"/>
        <w:spacing w:lineRule="auto" w:line="276"/>
        <w:jc w:val="both"/>
        <w:rPr/>
      </w:pPr>
      <w:r>
        <w:rPr>
          <w:rFonts w:ascii="Carlito" w:hAnsi="Carlito"/>
          <w:b w:val="false"/>
          <w:bCs w:val="false"/>
          <w:i w:val="false"/>
          <w:iCs w:val="false"/>
          <w:sz w:val="22"/>
          <w:szCs w:val="22"/>
        </w:rPr>
        <w:t>In the major malaria vector,</w:t>
      </w:r>
      <w:r>
        <w:rPr>
          <w:rFonts w:ascii="Carlito" w:hAnsi="Carlito"/>
          <w:b w:val="false"/>
          <w:bCs w:val="false"/>
          <w:i/>
          <w:iCs/>
          <w:sz w:val="22"/>
          <w:szCs w:val="22"/>
        </w:rPr>
        <w:t xml:space="preserve"> Anopheles gambiae</w:t>
      </w:r>
      <w:r>
        <w:rPr>
          <w:rFonts w:ascii="Carlito" w:hAnsi="Carlito"/>
          <w:b w:val="false"/>
          <w:bCs w:val="false"/>
          <w:i w:val="false"/>
          <w:iCs w:val="false"/>
          <w:sz w:val="22"/>
          <w:szCs w:val="22"/>
        </w:rPr>
        <w:t>, resistance to organophosphates is associated primarily with the</w:t>
      </w:r>
      <w:r>
        <w:rPr>
          <w:rFonts w:ascii="Carlito" w:hAnsi="Carlito"/>
          <w:b w:val="false"/>
          <w:bCs w:val="false"/>
          <w:i/>
          <w:iCs/>
          <w:sz w:val="22"/>
          <w:szCs w:val="22"/>
        </w:rPr>
        <w:t xml:space="preserve"> Ace1</w:t>
      </w:r>
      <w:r>
        <w:rPr>
          <w:rFonts w:ascii="Carlito" w:hAnsi="Carlito"/>
          <w:b w:val="false"/>
          <w:bCs w:val="false"/>
          <w:i w:val="false"/>
          <w:iCs w:val="false"/>
          <w:sz w:val="22"/>
          <w:szCs w:val="22"/>
        </w:rPr>
        <w:t xml:space="preserve"> locus, the target of OP and carbamate insecticides. At this locus, a complex combination of heterozygous gene duplications and the </w:t>
      </w:r>
      <w:r>
        <w:rPr>
          <w:rFonts w:ascii="Carlito" w:hAnsi="Carlito"/>
          <w:b w:val="false"/>
          <w:bCs w:val="false"/>
          <w:i/>
          <w:iCs/>
          <w:sz w:val="22"/>
          <w:szCs w:val="22"/>
        </w:rPr>
        <w:t>Ace1</w:t>
      </w:r>
      <w:r>
        <w:rPr>
          <w:rFonts w:ascii="Carlito" w:hAnsi="Carlito"/>
          <w:b w:val="false"/>
          <w:bCs w:val="false"/>
          <w:i w:val="false"/>
          <w:iCs w:val="false"/>
          <w:sz w:val="22"/>
          <w:szCs w:val="22"/>
        </w:rPr>
        <w:t xml:space="preserve">-G119S non-synonymous mutation, confer varying levels of resistance whilst still </w:t>
      </w:r>
    </w:p>
    <w:p>
      <w:pPr>
        <w:pStyle w:val="Normal"/>
        <w:spacing w:lineRule="auto" w:line="276"/>
        <w:jc w:val="both"/>
        <w:rPr>
          <w:rFonts w:ascii="Carlito" w:hAnsi="Carlito"/>
          <w:b w:val="false"/>
          <w:b w:val="false"/>
          <w:bCs w:val="false"/>
        </w:rPr>
      </w:pPr>
      <w:r>
        <w:rPr>
          <w:rFonts w:ascii="Carlito" w:hAnsi="Carlito"/>
          <w:b w:val="false"/>
          <w:bCs w:val="false"/>
        </w:rPr>
      </w:r>
    </w:p>
    <w:p>
      <w:pPr>
        <w:pStyle w:val="Normal"/>
        <w:spacing w:lineRule="auto" w:line="276"/>
        <w:jc w:val="both"/>
        <w:rPr/>
      </w:pPr>
      <w:r>
        <w:rPr>
          <w:rFonts w:ascii="Carlito" w:hAnsi="Carlito"/>
          <w:b w:val="false"/>
          <w:bCs w:val="false"/>
          <w:i w:val="false"/>
          <w:iCs w:val="false"/>
          <w:sz w:val="22"/>
          <w:szCs w:val="22"/>
        </w:rPr>
        <w:t>In the major malaria vector,</w:t>
      </w:r>
      <w:r>
        <w:rPr>
          <w:rFonts w:ascii="Carlito" w:hAnsi="Carlito"/>
          <w:b w:val="false"/>
          <w:bCs w:val="false"/>
          <w:i/>
          <w:iCs/>
          <w:sz w:val="22"/>
          <w:szCs w:val="22"/>
        </w:rPr>
        <w:t xml:space="preserve"> Anopheles gambiae</w:t>
      </w:r>
      <w:r>
        <w:rPr>
          <w:rFonts w:ascii="Carlito" w:hAnsi="Carlito"/>
          <w:b w:val="false"/>
          <w:bCs w:val="false"/>
          <w:i w:val="false"/>
          <w:iCs w:val="false"/>
          <w:sz w:val="22"/>
          <w:szCs w:val="22"/>
        </w:rPr>
        <w:t xml:space="preserve">, we found evidence of large, repeated signals of selection at a locus orthologous to the </w:t>
      </w:r>
      <w:r>
        <w:rPr>
          <w:rFonts w:ascii="Carlito" w:hAnsi="Carlito"/>
          <w:b w:val="false"/>
          <w:bCs w:val="false"/>
          <w:i/>
          <w:iCs/>
          <w:sz w:val="22"/>
          <w:szCs w:val="22"/>
        </w:rPr>
        <w:t>Culex pipiens Est2</w:t>
      </w:r>
      <w:r>
        <w:rPr>
          <w:rFonts w:ascii="Carlito" w:hAnsi="Carlito"/>
          <w:b w:val="false"/>
          <w:bCs w:val="false"/>
          <w:i w:val="false"/>
          <w:iCs w:val="false"/>
          <w:sz w:val="22"/>
          <w:szCs w:val="22"/>
        </w:rPr>
        <w:t xml:space="preserve"> and </w:t>
      </w:r>
      <w:r>
        <w:rPr>
          <w:rFonts w:ascii="Carlito" w:hAnsi="Carlito"/>
          <w:b w:val="false"/>
          <w:bCs w:val="false"/>
          <w:i/>
          <w:iCs/>
          <w:sz w:val="22"/>
          <w:szCs w:val="22"/>
        </w:rPr>
        <w:t>Est3</w:t>
      </w:r>
      <w:r>
        <w:rPr>
          <w:rFonts w:ascii="Carlito" w:hAnsi="Carlito"/>
          <w:b w:val="false"/>
          <w:bCs w:val="false"/>
          <w:i w:val="false"/>
          <w:iCs w:val="false"/>
          <w:sz w:val="22"/>
          <w:szCs w:val="22"/>
        </w:rPr>
        <w:t xml:space="preserve"> genes. We integrate expression data from studies across sub-Saharan Africa, and perform haplotype analysis of this region, summarising copy number variation, and highlighting the </w:t>
      </w:r>
      <w:r>
        <w:rPr>
          <w:rFonts w:ascii="Carlito" w:hAnsi="Carlito"/>
          <w:b w:val="false"/>
          <w:bCs w:val="false"/>
          <w:i/>
          <w:iCs/>
          <w:sz w:val="22"/>
          <w:szCs w:val="22"/>
        </w:rPr>
        <w:t>Coeae1f</w:t>
      </w:r>
      <w:r>
        <w:rPr>
          <w:rFonts w:ascii="Carlito" w:hAnsi="Carlito"/>
          <w:b w:val="false"/>
          <w:bCs w:val="false"/>
          <w:i w:val="false"/>
          <w:iCs w:val="false"/>
          <w:sz w:val="22"/>
          <w:szCs w:val="22"/>
        </w:rPr>
        <w:t xml:space="preserve"> and </w:t>
      </w:r>
      <w:r>
        <w:rPr>
          <w:rFonts w:ascii="Carlito" w:hAnsi="Carlito"/>
          <w:b w:val="false"/>
          <w:bCs w:val="false"/>
          <w:i/>
          <w:iCs/>
          <w:sz w:val="22"/>
          <w:szCs w:val="22"/>
        </w:rPr>
        <w:t>Coeae2f</w:t>
      </w:r>
      <w:r>
        <w:rPr>
          <w:rFonts w:ascii="Carlito" w:hAnsi="Carlito"/>
          <w:b w:val="false"/>
          <w:bCs w:val="false"/>
          <w:i w:val="false"/>
          <w:iCs w:val="false"/>
          <w:sz w:val="22"/>
          <w:szCs w:val="22"/>
        </w:rPr>
        <w:t xml:space="preserve"> as major candidates for insecticide resistance in malaria vectors. Furthermore, we find that distinct, novel CNVs have arisen at this locus in both </w:t>
      </w:r>
      <w:r>
        <w:rPr>
          <w:rFonts w:ascii="Carlito" w:hAnsi="Carlito"/>
          <w:b w:val="false"/>
          <w:bCs w:val="false"/>
          <w:i/>
          <w:iCs/>
          <w:sz w:val="22"/>
          <w:szCs w:val="22"/>
        </w:rPr>
        <w:t>An. gambiae</w:t>
      </w:r>
      <w:r>
        <w:rPr>
          <w:rFonts w:ascii="Carlito" w:hAnsi="Carlito"/>
          <w:b w:val="false"/>
          <w:bCs w:val="false"/>
          <w:i w:val="false"/>
          <w:iCs w:val="false"/>
          <w:sz w:val="22"/>
          <w:szCs w:val="22"/>
        </w:rPr>
        <w:t xml:space="preserve"> and </w:t>
      </w:r>
      <w:r>
        <w:rPr>
          <w:rFonts w:ascii="Carlito" w:hAnsi="Carlito"/>
          <w:b w:val="false"/>
          <w:bCs w:val="false"/>
          <w:i/>
          <w:iCs/>
          <w:sz w:val="22"/>
          <w:szCs w:val="22"/>
        </w:rPr>
        <w:t>An. arabiensis</w:t>
      </w:r>
      <w:r>
        <w:rPr>
          <w:rFonts w:ascii="Carlito" w:hAnsi="Carlito"/>
          <w:b w:val="false"/>
          <w:bCs w:val="false"/>
          <w:i w:val="false"/>
          <w:iCs w:val="false"/>
          <w:sz w:val="22"/>
          <w:szCs w:val="22"/>
        </w:rPr>
        <w:t xml:space="preserve">, as well as multiple selective sweeps in </w:t>
      </w:r>
      <w:r>
        <w:rPr>
          <w:rFonts w:ascii="Carlito" w:hAnsi="Carlito"/>
          <w:b w:val="false"/>
          <w:bCs w:val="false"/>
          <w:i/>
          <w:iCs/>
          <w:sz w:val="22"/>
          <w:szCs w:val="22"/>
        </w:rPr>
        <w:t xml:space="preserve">An. coluzzii, </w:t>
      </w:r>
      <w:r>
        <w:rPr>
          <w:rFonts w:ascii="Carlito" w:hAnsi="Carlito"/>
          <w:b w:val="false"/>
          <w:bCs w:val="false"/>
          <w:i w:val="false"/>
          <w:iCs w:val="false"/>
          <w:sz w:val="22"/>
          <w:szCs w:val="22"/>
        </w:rPr>
        <w:t xml:space="preserve">demonstrating the role of  parallel evolution in insecticide resistance. </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rFonts w:ascii="Carlito" w:hAnsi="Carlito"/>
          <w:sz w:val="22"/>
          <w:szCs w:val="22"/>
        </w:rPr>
      </w:pPr>
      <w:r>
        <w:rPr>
          <w:rFonts w:ascii="Carlito" w:hAnsi="Carlito"/>
          <w:sz w:val="22"/>
          <w:szCs w:val="22"/>
        </w:rPr>
        <w:t>- How do we choose cohorts? When do we bring arabiensis in? Before CNV section, so then should It be plotted with other samples. But then there is the question of why no coluzzii?</w:t>
      </w:r>
    </w:p>
    <w:p>
      <w:pPr>
        <w:pStyle w:val="Normal"/>
        <w:spacing w:lineRule="auto" w:line="276"/>
        <w:jc w:val="both"/>
        <w:rPr>
          <w:rFonts w:ascii="Carlito" w:hAnsi="Carlito"/>
          <w:sz w:val="22"/>
          <w:szCs w:val="22"/>
        </w:rPr>
      </w:pPr>
      <w:r>
        <w:rPr>
          <w:rFonts w:ascii="Carlito" w:hAnsi="Carlito"/>
          <w:sz w:val="22"/>
          <w:szCs w:val="22"/>
        </w:rPr>
        <w:t>- Need to re-look at coluzzii again in case there is introgression, but need to remember that UGT is probably driving any coluzzii sweep</w:t>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b/>
          <w:b/>
          <w:bCs/>
          <w:sz w:val="28"/>
          <w:szCs w:val="24"/>
          <w:u w:val="single"/>
        </w:rPr>
      </w:pPr>
      <w:r>
        <w:rPr>
          <w:rFonts w:ascii="Carlito" w:hAnsi="Carlito"/>
          <w:b/>
          <w:bCs/>
          <w:sz w:val="28"/>
          <w:szCs w:val="24"/>
          <w:u w:val="single"/>
        </w:rPr>
        <w:t>Results</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drawing>
          <wp:anchor behindDoc="0" distT="0" distB="0" distL="0" distR="0" simplePos="0" locked="0" layoutInCell="0" allowOverlap="1" relativeHeight="2">
            <wp:simplePos x="0" y="0"/>
            <wp:positionH relativeFrom="column">
              <wp:posOffset>334010</wp:posOffset>
            </wp:positionH>
            <wp:positionV relativeFrom="paragraph">
              <wp:posOffset>-23495</wp:posOffset>
            </wp:positionV>
            <wp:extent cx="5143500" cy="510349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3"/>
                    <a:srcRect l="8174" t="4504" r="7779" b="5221"/>
                    <a:stretch>
                      <a:fillRect/>
                    </a:stretch>
                  </pic:blipFill>
                  <pic:spPr bwMode="auto">
                    <a:xfrm>
                      <a:off x="0" y="0"/>
                      <a:ext cx="5143500" cy="5103495"/>
                    </a:xfrm>
                    <a:prstGeom prst="rect">
                      <a:avLst/>
                    </a:prstGeom>
                  </pic:spPr>
                </pic:pic>
              </a:graphicData>
            </a:graphic>
          </wp:anchor>
        </w:drawing>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b/>
          <w:b/>
          <w:bCs/>
          <w:sz w:val="22"/>
          <w:szCs w:val="22"/>
        </w:rPr>
      </w:pPr>
      <w:r>
        <w:rPr>
          <w:rFonts w:ascii="Carlito" w:hAnsi="Carlito"/>
          <w:b/>
          <w:bCs/>
          <w:sz w:val="22"/>
          <w:szCs w:val="22"/>
        </w:rPr>
        <w:t>A novel insecticide resistance locus?</w:t>
      </w:r>
    </w:p>
    <w:p>
      <w:pPr>
        <w:pStyle w:val="Normal"/>
        <w:spacing w:lineRule="auto" w:line="276"/>
        <w:jc w:val="both"/>
        <w:rPr/>
      </w:pPr>
      <w:r>
        <w:rPr>
          <w:rFonts w:ascii="Carlito" w:hAnsi="Carlito"/>
          <w:sz w:val="22"/>
          <w:szCs w:val="22"/>
        </w:rPr>
        <w:t>In the first phase of the ag1000g (ref), one of the largest novel signals of selection exists at a locus at approximately 28.5 megabases into the 2L chromosomal arm. The signals of selection are very large, with haplotype homozygosity extending beyond one megabase. Closer examination of the locus reveals a cluster of 7 putative detoxification genes, including two duplicated alpha-esterases, C</w:t>
      </w:r>
      <w:r>
        <w:rPr>
          <w:rFonts w:ascii="Carlito" w:hAnsi="Carlito"/>
          <w:i/>
          <w:iCs/>
          <w:sz w:val="22"/>
          <w:szCs w:val="22"/>
        </w:rPr>
        <w:t>oeae1f</w:t>
      </w:r>
      <w:r>
        <w:rPr>
          <w:rFonts w:ascii="Carlito" w:hAnsi="Carlito"/>
          <w:sz w:val="22"/>
          <w:szCs w:val="22"/>
        </w:rPr>
        <w:t>, and C</w:t>
      </w:r>
      <w:r>
        <w:rPr>
          <w:rFonts w:ascii="Carlito" w:hAnsi="Carlito"/>
          <w:i/>
          <w:iCs/>
          <w:sz w:val="22"/>
          <w:szCs w:val="22"/>
        </w:rPr>
        <w:t>oeae2f</w:t>
      </w:r>
      <w:r>
        <w:rPr>
          <w:rFonts w:ascii="Carlito" w:hAnsi="Carlito"/>
          <w:sz w:val="22"/>
          <w:szCs w:val="22"/>
        </w:rPr>
        <w:t xml:space="preserve">.  These alpha-esterases sit in reverse orientation, 495 bases apart, and despite their recent shared ancestry, contain a varying number of exons, 7 in </w:t>
      </w:r>
      <w:r>
        <w:rPr>
          <w:rFonts w:ascii="Carlito" w:hAnsi="Carlito"/>
          <w:i/>
          <w:iCs/>
          <w:sz w:val="22"/>
          <w:szCs w:val="22"/>
        </w:rPr>
        <w:t>Coeae1f</w:t>
      </w:r>
      <w:r>
        <w:rPr>
          <w:rFonts w:ascii="Carlito" w:hAnsi="Carlito"/>
          <w:sz w:val="22"/>
          <w:szCs w:val="22"/>
        </w:rPr>
        <w:t xml:space="preserve">, and 4 in </w:t>
      </w:r>
      <w:r>
        <w:rPr>
          <w:rFonts w:ascii="Carlito" w:hAnsi="Carlito"/>
          <w:i/>
          <w:iCs/>
          <w:sz w:val="22"/>
          <w:szCs w:val="22"/>
        </w:rPr>
        <w:t>Coeae2f</w:t>
      </w:r>
      <w:r>
        <w:rPr>
          <w:rFonts w:ascii="Carlito" w:hAnsi="Carlito"/>
          <w:sz w:val="22"/>
          <w:szCs w:val="22"/>
        </w:rPr>
        <w:t xml:space="preserve">. Orthology searches revealed that these carboxylesterases were one-to-one orthologs with the </w:t>
      </w:r>
      <w:r>
        <w:rPr>
          <w:rFonts w:ascii="Carlito" w:hAnsi="Carlito"/>
          <w:i/>
          <w:iCs/>
          <w:sz w:val="22"/>
          <w:szCs w:val="22"/>
        </w:rPr>
        <w:t>Est3</w:t>
      </w:r>
      <w:r>
        <w:rPr>
          <w:rFonts w:ascii="Carlito" w:hAnsi="Carlito"/>
          <w:sz w:val="22"/>
          <w:szCs w:val="22"/>
        </w:rPr>
        <w:t xml:space="preserve"> and </w:t>
      </w:r>
      <w:r>
        <w:rPr>
          <w:rFonts w:ascii="Carlito" w:hAnsi="Carlito"/>
          <w:i/>
          <w:iCs/>
          <w:sz w:val="22"/>
          <w:szCs w:val="22"/>
        </w:rPr>
        <w:t>Est2</w:t>
      </w:r>
      <w:r>
        <w:rPr>
          <w:rFonts w:ascii="Carlito" w:hAnsi="Carlito"/>
          <w:sz w:val="22"/>
          <w:szCs w:val="22"/>
        </w:rPr>
        <w:t xml:space="preserve"> carboxylesterases of </w:t>
      </w:r>
      <w:r>
        <w:rPr>
          <w:rFonts w:ascii="Carlito" w:hAnsi="Carlito"/>
          <w:i/>
          <w:iCs/>
          <w:sz w:val="22"/>
          <w:szCs w:val="22"/>
        </w:rPr>
        <w:t xml:space="preserve">Culex pipiens. Coeae1f </w:t>
      </w:r>
      <w:r>
        <w:rPr>
          <w:rFonts w:ascii="Carlito" w:hAnsi="Carlito"/>
          <w:i w:val="false"/>
          <w:iCs w:val="false"/>
          <w:sz w:val="22"/>
          <w:szCs w:val="22"/>
        </w:rPr>
        <w:t xml:space="preserve">shares XX % amino acid similarity with </w:t>
      </w:r>
      <w:r>
        <w:rPr>
          <w:rFonts w:ascii="Carlito" w:hAnsi="Carlito"/>
          <w:i/>
          <w:iCs/>
          <w:sz w:val="22"/>
          <w:szCs w:val="22"/>
        </w:rPr>
        <w:t>Est3</w:t>
      </w:r>
      <w:r>
        <w:rPr>
          <w:rFonts w:ascii="Carlito" w:hAnsi="Carlito"/>
          <w:i w:val="false"/>
          <w:iCs w:val="false"/>
          <w:sz w:val="22"/>
          <w:szCs w:val="22"/>
        </w:rPr>
        <w:t xml:space="preserve">, and </w:t>
      </w:r>
      <w:r>
        <w:rPr>
          <w:rFonts w:ascii="Carlito" w:hAnsi="Carlito"/>
          <w:i/>
          <w:iCs/>
          <w:sz w:val="22"/>
          <w:szCs w:val="22"/>
        </w:rPr>
        <w:t xml:space="preserve">Coeae2f </w:t>
      </w:r>
      <w:r>
        <w:rPr>
          <w:rFonts w:ascii="Carlito" w:hAnsi="Carlito"/>
          <w:i w:val="false"/>
          <w:iCs w:val="false"/>
          <w:sz w:val="22"/>
          <w:szCs w:val="22"/>
        </w:rPr>
        <w:t xml:space="preserve">shares XX % amino acid similarity with Est4. Despite the earlier evidence in </w:t>
      </w:r>
      <w:r>
        <w:rPr>
          <w:rFonts w:ascii="Carlito" w:hAnsi="Carlito"/>
          <w:i/>
          <w:iCs/>
          <w:sz w:val="22"/>
          <w:szCs w:val="22"/>
        </w:rPr>
        <w:t xml:space="preserve">Culex pipiens </w:t>
      </w:r>
      <w:r>
        <w:rPr>
          <w:rFonts w:ascii="Carlito" w:hAnsi="Carlito"/>
          <w:i w:val="false"/>
          <w:iCs w:val="false"/>
          <w:sz w:val="22"/>
          <w:szCs w:val="22"/>
        </w:rPr>
        <w:t>for the alpha-esterases,</w:t>
      </w:r>
      <w:r>
        <w:rPr>
          <w:rFonts w:ascii="Carlito" w:hAnsi="Carlito"/>
          <w:i/>
          <w:iCs/>
          <w:sz w:val="22"/>
          <w:szCs w:val="22"/>
        </w:rPr>
        <w:t xml:space="preserve"> </w:t>
      </w:r>
      <w:r>
        <w:rPr>
          <w:rFonts w:ascii="Carlito" w:hAnsi="Carlito"/>
          <w:i w:val="false"/>
          <w:iCs w:val="false"/>
          <w:sz w:val="22"/>
          <w:szCs w:val="22"/>
        </w:rPr>
        <w:t xml:space="preserve">UGTs are known to be involved in the phase 2 detoxification of pyrethroids (ref hanafy 2013), and aldehyde oxidases have been associated with resistance to neonicotinoids (hemongway 2000, shi 2009), so if a gene is causal for the sweep, which specific gene is not clear. </w:t>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pPr>
      <w:r>
        <w:rPr>
          <w:rFonts w:ascii="Carlito" w:hAnsi="Carlito"/>
          <w:sz w:val="22"/>
          <w:szCs w:val="22"/>
        </w:rPr>
        <w:t>In order to gather further evidence for the locus’ role in insecticide resistance in</w:t>
      </w:r>
      <w:r>
        <w:rPr>
          <w:rFonts w:ascii="Carlito" w:hAnsi="Carlito"/>
          <w:i/>
          <w:iCs/>
          <w:sz w:val="22"/>
          <w:szCs w:val="22"/>
        </w:rPr>
        <w:t xml:space="preserve"> Anopheles gambiae,</w:t>
      </w:r>
      <w:r>
        <w:rPr>
          <w:rFonts w:ascii="Carlito" w:hAnsi="Carlito"/>
          <w:sz w:val="22"/>
          <w:szCs w:val="22"/>
        </w:rPr>
        <w:t xml:space="preserve"> we examined signals of selection from whole genome sequencing data in a larger cohort of </w:t>
      </w:r>
      <w:r>
        <w:rPr>
          <w:rFonts w:ascii="Carlito" w:hAnsi="Carlito"/>
          <w:i/>
          <w:iCs/>
          <w:sz w:val="22"/>
          <w:szCs w:val="22"/>
        </w:rPr>
        <w:t xml:space="preserve">An. gambiae, </w:t>
      </w:r>
      <w:r>
        <w:rPr>
          <w:rFonts w:ascii="Carlito" w:hAnsi="Carlito"/>
          <w:i w:val="false"/>
          <w:iCs w:val="false"/>
          <w:sz w:val="22"/>
          <w:szCs w:val="22"/>
        </w:rPr>
        <w:t>from throughout West Africa, collected between 2012 (CHECK!) and 2017 (see methods for further details of sample collections and sequencing). Figure 1A shows the H123 statistic calculated in XX windows across the genome for the 2L chromosomal arm. We preferred H123 to the other Garuds H statistics, as preliminary data showed the existence of multiple segregating selective sweeps in these populations, which H123 will have more power detect (ref). We find large H123 signals at this locus across all of these populations (Figure 1a), as well as at the VGSC and GABA receptor. The majority of the selection signals seem to peak over the two alpha-esterases, however, resolution at this genomic range is low, and genes in close proximity could instead be causal.</w:t>
      </w:r>
    </w:p>
    <w:p>
      <w:pPr>
        <w:pStyle w:val="Normal"/>
        <w:spacing w:lineRule="auto" w:line="276"/>
        <w:jc w:val="both"/>
        <w:rPr>
          <w:i w:val="false"/>
          <w:i w:val="false"/>
          <w:iCs w:val="false"/>
        </w:rPr>
      </w:pPr>
      <w:r>
        <w:rPr>
          <w:i w:val="false"/>
          <w:iCs w:val="false"/>
        </w:rPr>
      </w:r>
    </w:p>
    <w:p>
      <w:pPr>
        <w:pStyle w:val="Normal"/>
        <w:spacing w:lineRule="auto" w:line="276"/>
        <w:jc w:val="both"/>
        <w:rPr/>
      </w:pPr>
      <w:r>
        <w:rPr>
          <w:rFonts w:ascii="Carlito" w:hAnsi="Carlito"/>
          <w:i w:val="false"/>
          <w:iCs w:val="false"/>
          <w:sz w:val="22"/>
          <w:szCs w:val="22"/>
        </w:rPr>
        <w:t xml:space="preserve">Apart from allelic variation, insecticide-detoxifying genes may need to be over-expressed in to produce a resistant phenotype. We therefore integrated gene expression data from previous microarray and RNA-Sequencing studies (ref), to provide additional evidence into the role of genes at the 28.5mb selection locus. Fig 1C shows boxplots of log2 fold changes, from transcriptomic experiments in which an insecticide resistant strain of </w:t>
      </w:r>
      <w:r>
        <w:rPr>
          <w:rFonts w:ascii="Carlito" w:hAnsi="Carlito"/>
          <w:i/>
          <w:iCs/>
          <w:sz w:val="22"/>
          <w:szCs w:val="22"/>
        </w:rPr>
        <w:t>An. gambiae s.l</w:t>
      </w:r>
      <w:r>
        <w:rPr>
          <w:rFonts w:ascii="Carlito" w:hAnsi="Carlito"/>
          <w:i w:val="false"/>
          <w:iCs w:val="false"/>
          <w:sz w:val="22"/>
          <w:szCs w:val="22"/>
        </w:rPr>
        <w:t xml:space="preserve"> was compared to a susceptible strain.</w:t>
      </w:r>
    </w:p>
    <w:p>
      <w:pPr>
        <w:pStyle w:val="Normal"/>
        <w:spacing w:lineRule="auto" w:line="276"/>
        <w:jc w:val="both"/>
        <w:rPr>
          <w:i w:val="false"/>
          <w:i w:val="false"/>
          <w:iCs w:val="false"/>
        </w:rPr>
      </w:pPr>
      <w:r>
        <w:rPr>
          <w:i w:val="false"/>
          <w:iCs w:val="false"/>
        </w:rPr>
      </w:r>
    </w:p>
    <w:p>
      <w:pPr>
        <w:pStyle w:val="Normal"/>
        <w:spacing w:lineRule="auto" w:line="276"/>
        <w:jc w:val="both"/>
        <w:rPr/>
      </w:pPr>
      <w:r>
        <w:rPr>
          <w:rFonts w:ascii="Carlito" w:hAnsi="Carlito"/>
          <w:b w:val="false"/>
          <w:bCs w:val="false"/>
          <w:i/>
          <w:iCs/>
          <w:sz w:val="22"/>
          <w:szCs w:val="22"/>
        </w:rPr>
        <w:t xml:space="preserve">Coeae1f </w:t>
      </w:r>
      <w:r>
        <w:rPr>
          <w:rFonts w:ascii="Carlito" w:hAnsi="Carlito"/>
          <w:b w:val="false"/>
          <w:bCs w:val="false"/>
          <w:i w:val="false"/>
          <w:iCs w:val="false"/>
          <w:sz w:val="22"/>
          <w:szCs w:val="22"/>
        </w:rPr>
        <w:t xml:space="preserve">shows the highest median expression of all the genes in the detoxification cluster, with a fold change of XXX. In microarrays Bakaridjan in 2013 and 2014, the strain overexpressed </w:t>
      </w:r>
      <w:r>
        <w:rPr>
          <w:rFonts w:ascii="Carlito" w:hAnsi="Carlito"/>
          <w:b w:val="false"/>
          <w:bCs w:val="false"/>
          <w:i/>
          <w:iCs/>
          <w:sz w:val="22"/>
          <w:szCs w:val="22"/>
        </w:rPr>
        <w:t>Coeae1f</w:t>
      </w:r>
      <w:r>
        <w:rPr>
          <w:rFonts w:ascii="Carlito" w:hAnsi="Carlito"/>
          <w:b w:val="false"/>
          <w:bCs w:val="false"/>
          <w:i w:val="false"/>
          <w:iCs w:val="false"/>
          <w:sz w:val="22"/>
          <w:szCs w:val="22"/>
        </w:rPr>
        <w:t xml:space="preserve"> 4.5 and 3.7 fold, respectively (ref). </w:t>
      </w:r>
      <w:r>
        <w:rPr>
          <w:rFonts w:ascii="Carlito" w:hAnsi="Carlito"/>
          <w:b w:val="false"/>
          <w:bCs w:val="false"/>
          <w:i/>
          <w:iCs/>
          <w:sz w:val="22"/>
          <w:szCs w:val="22"/>
        </w:rPr>
        <w:t>Coeae1f</w:t>
      </w:r>
      <w:r>
        <w:rPr>
          <w:rFonts w:ascii="Carlito" w:hAnsi="Carlito"/>
          <w:b w:val="false"/>
          <w:bCs w:val="false"/>
          <w:sz w:val="22"/>
          <w:szCs w:val="22"/>
        </w:rPr>
        <w:t xml:space="preserve"> has been reported to be overexpressed in multiple populations across Africa,  the two aforementioned An. </w:t>
      </w:r>
      <w:r>
        <w:rPr>
          <w:rFonts w:ascii="Carlito" w:hAnsi="Carlito"/>
          <w:b w:val="false"/>
          <w:bCs w:val="false"/>
          <w:i/>
          <w:iCs/>
          <w:sz w:val="22"/>
          <w:szCs w:val="22"/>
        </w:rPr>
        <w:t>gambiae</w:t>
      </w:r>
      <w:r>
        <w:rPr>
          <w:rFonts w:ascii="Carlito" w:hAnsi="Carlito"/>
          <w:b w:val="false"/>
          <w:bCs w:val="false"/>
          <w:sz w:val="22"/>
          <w:szCs w:val="22"/>
        </w:rPr>
        <w:t xml:space="preserve"> from Burkina Faso, </w:t>
      </w:r>
      <w:r>
        <w:rPr>
          <w:rFonts w:ascii="Carlito" w:hAnsi="Carlito"/>
          <w:b w:val="false"/>
          <w:bCs w:val="false"/>
          <w:i/>
          <w:iCs/>
          <w:sz w:val="22"/>
          <w:szCs w:val="22"/>
        </w:rPr>
        <w:t>coluzzii</w:t>
      </w:r>
      <w:r>
        <w:rPr>
          <w:rFonts w:ascii="Carlito" w:hAnsi="Carlito"/>
          <w:b w:val="false"/>
          <w:bCs w:val="false"/>
          <w:sz w:val="22"/>
          <w:szCs w:val="22"/>
        </w:rPr>
        <w:t xml:space="preserve"> from Cote D’Ivoire (3x), and Ugandan and Tanzanian An. </w:t>
      </w:r>
      <w:r>
        <w:rPr>
          <w:rFonts w:ascii="Carlito" w:hAnsi="Carlito"/>
          <w:b w:val="false"/>
          <w:bCs w:val="false"/>
          <w:i/>
          <w:iCs/>
          <w:sz w:val="22"/>
          <w:szCs w:val="22"/>
        </w:rPr>
        <w:t xml:space="preserve">arabiensis </w:t>
      </w:r>
      <w:r>
        <w:rPr>
          <w:rFonts w:ascii="Carlito" w:hAnsi="Carlito"/>
          <w:b w:val="false"/>
          <w:bCs w:val="false"/>
          <w:i w:val="false"/>
          <w:iCs w:val="false"/>
          <w:sz w:val="22"/>
          <w:szCs w:val="22"/>
        </w:rPr>
        <w:t xml:space="preserve">(Table 1). As it has high basal expression in RNA-Sequencing data  (Supplementary appendix 1, ~7000 mean reads in this dataset), this five fold change may have larger consequences on absolute protein production. In recent RNA-Seq data from Cote D’ivoire (ref, DW), it is overexpressed 5.3 fold, in a resistant </w:t>
      </w:r>
      <w:r>
        <w:rPr>
          <w:rFonts w:ascii="Carlito" w:hAnsi="Carlito"/>
          <w:b w:val="false"/>
          <w:bCs w:val="false"/>
          <w:i/>
          <w:iCs/>
          <w:sz w:val="22"/>
          <w:szCs w:val="22"/>
        </w:rPr>
        <w:t>An. gambiae</w:t>
      </w:r>
      <w:r>
        <w:rPr>
          <w:rFonts w:ascii="Carlito" w:hAnsi="Carlito"/>
          <w:b w:val="false"/>
          <w:bCs w:val="false"/>
          <w:i w:val="false"/>
          <w:iCs w:val="false"/>
          <w:sz w:val="22"/>
          <w:szCs w:val="22"/>
        </w:rPr>
        <w:t xml:space="preserve"> strain v Kisumu. </w:t>
      </w:r>
      <w:r>
        <w:rPr>
          <w:rFonts w:ascii="Carlito" w:hAnsi="Carlito"/>
          <w:b w:val="false"/>
          <w:bCs w:val="false"/>
          <w:sz w:val="22"/>
          <w:szCs w:val="22"/>
        </w:rPr>
        <w:t xml:space="preserve">The expression data is much less convincing for </w:t>
      </w:r>
      <w:r>
        <w:rPr>
          <w:rFonts w:ascii="Carlito" w:hAnsi="Carlito"/>
          <w:b w:val="false"/>
          <w:bCs w:val="false"/>
          <w:i/>
          <w:iCs/>
          <w:sz w:val="22"/>
          <w:szCs w:val="22"/>
        </w:rPr>
        <w:t>Coeae2f.</w:t>
      </w:r>
    </w:p>
    <w:p>
      <w:pPr>
        <w:pStyle w:val="Normal"/>
        <w:spacing w:lineRule="auto" w:line="276"/>
        <w:jc w:val="both"/>
        <w:rPr>
          <w:rFonts w:ascii="Carlito" w:hAnsi="Carlito"/>
          <w:b w:val="false"/>
          <w:b w:val="false"/>
          <w:bCs w:val="false"/>
          <w:sz w:val="22"/>
          <w:szCs w:val="22"/>
        </w:rPr>
      </w:pPr>
      <w:r>
        <w:rPr>
          <w:rFonts w:ascii="Carlito" w:hAnsi="Carlito"/>
          <w:b w:val="false"/>
          <w:bCs w:val="false"/>
          <w:sz w:val="22"/>
          <w:szCs w:val="22"/>
        </w:rPr>
      </w:r>
    </w:p>
    <w:p>
      <w:pPr>
        <w:pStyle w:val="Normal"/>
        <w:spacing w:lineRule="auto" w:line="276"/>
        <w:jc w:val="both"/>
        <w:rPr/>
      </w:pPr>
      <w:r>
        <w:rPr>
          <w:rFonts w:ascii="Carlito" w:hAnsi="Carlito"/>
          <w:b w:val="false"/>
          <w:bCs w:val="false"/>
          <w:sz w:val="22"/>
          <w:szCs w:val="22"/>
        </w:rPr>
        <w:t xml:space="preserve">Four out of five aldehyde oxidases show little differential expression between resistant and susceptible colonies, apart from AGAP006226, and RNA-Sequencing data shows little to no expression in AGAP006223 and AGAP006224.  In </w:t>
      </w:r>
      <w:r>
        <w:rPr>
          <w:rFonts w:ascii="Carlito" w:hAnsi="Carlito"/>
          <w:b w:val="false"/>
          <w:bCs w:val="false"/>
          <w:i/>
          <w:iCs/>
          <w:sz w:val="22"/>
          <w:szCs w:val="22"/>
        </w:rPr>
        <w:t>An. coluzzii</w:t>
      </w:r>
      <w:r>
        <w:rPr>
          <w:rFonts w:ascii="Carlito" w:hAnsi="Carlito"/>
          <w:b w:val="false"/>
          <w:bCs w:val="false"/>
          <w:sz w:val="22"/>
          <w:szCs w:val="22"/>
        </w:rPr>
        <w:t>, this AGAP006226 is heavily upregulated in</w:t>
      </w:r>
      <w:r>
        <w:rPr>
          <w:rFonts w:ascii="Carlito" w:hAnsi="Carlito"/>
          <w:b w:val="false"/>
          <w:bCs w:val="false"/>
          <w:i/>
          <w:iCs/>
          <w:sz w:val="22"/>
          <w:szCs w:val="22"/>
        </w:rPr>
        <w:t xml:space="preserve"> </w:t>
      </w:r>
      <w:r>
        <w:rPr>
          <w:rFonts w:ascii="Carlito" w:hAnsi="Carlito"/>
          <w:b w:val="false"/>
          <w:bCs w:val="false"/>
          <w:sz w:val="22"/>
          <w:szCs w:val="22"/>
        </w:rPr>
        <w:t xml:space="preserve">microarrays from Bioko, Garre and Messa, which causes its mean expression to be high, however, its upregulation is not consistent across experiments. AGAP006222, a glucoronyl transferase, is consistently upregulated in populations of </w:t>
      </w:r>
      <w:r>
        <w:rPr>
          <w:rFonts w:ascii="Carlito" w:hAnsi="Carlito"/>
          <w:b w:val="false"/>
          <w:bCs w:val="false"/>
          <w:i/>
          <w:iCs/>
          <w:sz w:val="22"/>
          <w:szCs w:val="22"/>
        </w:rPr>
        <w:t>An. coluzzii</w:t>
      </w:r>
      <w:r>
        <w:rPr>
          <w:rFonts w:ascii="Carlito" w:hAnsi="Carlito"/>
          <w:b w:val="false"/>
          <w:bCs w:val="false"/>
          <w:sz w:val="22"/>
          <w:szCs w:val="22"/>
        </w:rPr>
        <w:t xml:space="preserve"> across Africa, and is likely to be involved to some degree in phase 2 detoxification of insecticides.</w:t>
      </w:r>
    </w:p>
    <w:p>
      <w:pPr>
        <w:pStyle w:val="Normal"/>
        <w:spacing w:lineRule="auto" w:line="276"/>
        <w:jc w:val="both"/>
        <w:rPr>
          <w:b w:val="false"/>
          <w:b w:val="false"/>
          <w:bCs w:val="false"/>
        </w:rPr>
      </w:pPr>
      <w:r>
        <w:rPr>
          <w:b w:val="false"/>
          <w:bCs w:val="false"/>
        </w:rPr>
      </w:r>
    </w:p>
    <w:p>
      <w:pPr>
        <w:pStyle w:val="TextBody"/>
        <w:spacing w:lineRule="auto" w:line="276"/>
        <w:jc w:val="both"/>
        <w:rPr/>
      </w:pPr>
      <w:r>
        <w:rPr>
          <w:rStyle w:val="StrongEmphasis"/>
          <w:rFonts w:ascii="Carlito" w:hAnsi="Carlito"/>
          <w:b/>
          <w:bCs/>
          <w:i w:val="false"/>
          <w:iCs w:val="false"/>
          <w:sz w:val="24"/>
          <w:szCs w:val="24"/>
        </w:rPr>
        <w:t>Haplotype</w:t>
      </w:r>
      <w:r>
        <w:rPr>
          <w:rStyle w:val="StrongEmphasis"/>
          <w:rFonts w:ascii="Carlito" w:hAnsi="Carlito"/>
          <w:b w:val="false"/>
          <w:bCs w:val="false"/>
          <w:i w:val="false"/>
          <w:iCs w:val="false"/>
          <w:sz w:val="24"/>
          <w:szCs w:val="24"/>
        </w:rPr>
        <w:t xml:space="preserve"> </w:t>
      </w:r>
      <w:r>
        <w:rPr>
          <w:rStyle w:val="StrongEmphasis"/>
          <w:rFonts w:ascii="Carlito" w:hAnsi="Carlito"/>
          <w:b/>
          <w:bCs/>
          <w:i w:val="false"/>
          <w:iCs w:val="false"/>
          <w:sz w:val="24"/>
          <w:szCs w:val="24"/>
        </w:rPr>
        <w:t>clustering</w:t>
      </w:r>
      <w:r>
        <w:rPr>
          <w:rStyle w:val="StrongEmphasis"/>
          <w:rFonts w:ascii="Carlito" w:hAnsi="Carlito"/>
          <w:b w:val="false"/>
          <w:bCs w:val="false"/>
          <w:i w:val="false"/>
          <w:iCs w:val="false"/>
          <w:sz w:val="24"/>
          <w:szCs w:val="24"/>
        </w:rPr>
        <w:t xml:space="preserve"> </w:t>
      </w:r>
      <w:r>
        <w:rPr>
          <w:rStyle w:val="StrongEmphasis"/>
          <w:rFonts w:ascii="Carlito" w:hAnsi="Carlito"/>
          <w:b/>
          <w:bCs/>
          <w:i w:val="false"/>
          <w:iCs w:val="false"/>
          <w:sz w:val="24"/>
          <w:szCs w:val="24"/>
        </w:rPr>
        <w:t>of</w:t>
      </w:r>
      <w:r>
        <w:rPr>
          <w:rStyle w:val="StrongEmphasis"/>
          <w:rFonts w:ascii="Carlito" w:hAnsi="Carlito"/>
          <w:b w:val="false"/>
          <w:bCs w:val="false"/>
          <w:i w:val="false"/>
          <w:iCs w:val="false"/>
          <w:sz w:val="24"/>
          <w:szCs w:val="24"/>
        </w:rPr>
        <w:t xml:space="preserve"> </w:t>
      </w:r>
      <w:r>
        <w:rPr>
          <w:rStyle w:val="StrongEmphasis"/>
          <w:rFonts w:ascii="Carlito" w:hAnsi="Carlito"/>
          <w:b/>
          <w:bCs/>
          <w:i w:val="false"/>
          <w:iCs w:val="false"/>
          <w:sz w:val="24"/>
          <w:szCs w:val="24"/>
        </w:rPr>
        <w:t xml:space="preserve">the </w:t>
      </w:r>
      <w:r>
        <w:rPr>
          <w:rStyle w:val="StrongEmphasis"/>
          <w:rFonts w:ascii="Carlito" w:hAnsi="Carlito"/>
          <w:b/>
          <w:bCs/>
          <w:i/>
          <w:iCs/>
          <w:sz w:val="24"/>
          <w:szCs w:val="24"/>
        </w:rPr>
        <w:t>Coeae1f</w:t>
      </w:r>
      <w:r>
        <w:rPr>
          <w:rStyle w:val="StrongEmphasis"/>
          <w:rFonts w:ascii="Carlito" w:hAnsi="Carlito"/>
          <w:b/>
          <w:bCs/>
          <w:i w:val="false"/>
          <w:iCs w:val="false"/>
          <w:sz w:val="24"/>
          <w:szCs w:val="24"/>
        </w:rPr>
        <w:t xml:space="preserve"> locus</w:t>
      </w:r>
    </w:p>
    <w:p>
      <w:pPr>
        <w:pStyle w:val="Normal"/>
        <w:spacing w:lineRule="auto" w:line="276"/>
        <w:jc w:val="both"/>
        <w:rPr/>
      </w:pPr>
      <w:r>
        <w:rPr>
          <w:rFonts w:ascii="Carlito" w:hAnsi="Carlito"/>
          <w:sz w:val="22"/>
          <w:szCs w:val="22"/>
        </w:rPr>
        <w:t xml:space="preserve">The integrated selection and expression data strongly implicate the locus in having an involvement in insecticide resistance. To further identify specific haplotype clusters that may be driven by one or more selective sweeps, we performed hierarchical clustering on haplotypes from the West African </w:t>
      </w:r>
      <w:r>
        <w:rPr>
          <w:rFonts w:ascii="Carlito" w:hAnsi="Carlito"/>
          <w:i/>
          <w:iCs/>
          <w:sz w:val="22"/>
          <w:szCs w:val="22"/>
        </w:rPr>
        <w:t>An. gambiae</w:t>
      </w:r>
      <w:r>
        <w:rPr>
          <w:rFonts w:ascii="Carlito" w:hAnsi="Carlito"/>
          <w:sz w:val="22"/>
          <w:szCs w:val="22"/>
        </w:rPr>
        <w:t xml:space="preserve"> cohorts above. Figure 2 shows the results of this clustering, aligned with metadata from the individual of each haplotype, such as sample country, the 2La karyotype of that haplotype, and whether an individual harbors at least one CNV at this locus.</w:t>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pPr>
      <w:r>
        <w:rPr>
          <w:rFonts w:ascii="Carlito" w:hAnsi="Carlito"/>
          <w:sz w:val="22"/>
          <w:szCs w:val="22"/>
        </w:rPr>
        <w:t>Loci under selection are likely to contain groups of haplotypes which are very similar to each other. In other words, a selective sweep has occurred, where one or more beneficial mutations is causing the haplotype to spread throughout the population. We extracted XXX haplotypes, and calculated the number of SNP differences in this XXX size window, using a cut-off of XXX SNPs to separate clusters. We then used a minimum threshold of 40 haplotypes in order to designate a cluster as swept, and other smaller clusters were designated as wild-type haplotypes.</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mc:AlternateContent>
          <mc:Choice Requires="wps">
            <w:drawing>
              <wp:anchor behindDoc="0" distT="0" distB="0" distL="0" distR="0" simplePos="0" locked="0" layoutInCell="0" allowOverlap="1" relativeHeight="5">
                <wp:simplePos x="0" y="0"/>
                <wp:positionH relativeFrom="column">
                  <wp:posOffset>635</wp:posOffset>
                </wp:positionH>
                <wp:positionV relativeFrom="paragraph">
                  <wp:posOffset>27940</wp:posOffset>
                </wp:positionV>
                <wp:extent cx="6599555" cy="6599555"/>
                <wp:effectExtent l="0" t="0" r="0" b="0"/>
                <wp:wrapTopAndBottom/>
                <wp:docPr id="2" name="Image with transparency 2"/>
                <a:graphic xmlns:a="http://schemas.openxmlformats.org/drawingml/2006/main">
                  <a:graphicData uri="http://schemas.openxmlformats.org/drawingml/2006/picture">
                    <pic:pic xmlns:pic="http://schemas.openxmlformats.org/drawingml/2006/picture">
                      <pic:nvPicPr>
                        <pic:cNvPr id="0" name="Image with transparency 2" descr=""/>
                        <pic:cNvPicPr/>
                      </pic:nvPicPr>
                      <pic:blipFill>
                        <a:blip r:embed="rId4"/>
                        <a:stretch/>
                      </pic:blipFill>
                      <pic:spPr>
                        <a:xfrm>
                          <a:off x="0" y="0"/>
                          <a:ext cx="6599520" cy="6599520"/>
                        </a:xfrm>
                        <a:prstGeom prst="rect">
                          <a:avLst/>
                        </a:prstGeom>
                        <a:ln w="0">
                          <a:noFill/>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Image with transparency 2" stroked="f" o:allowincell="f" style="position:absolute;margin-left:0.05pt;margin-top:2.2pt;width:519.6pt;height:519.6pt;mso-wrap-style:none;v-text-anchor:middle" type="_x0000_t75">
                <v:imagedata r:id="rId4" o:detectmouseclick="t"/>
                <v:stroke color="#3465a4" joinstyle="round" endcap="flat"/>
                <w10:wrap type="topAndBottom"/>
              </v:shape>
            </w:pict>
          </mc:Fallback>
        </mc:AlternateConten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pPr>
      <w:r>
        <w:rPr>
          <w:rFonts w:ascii="Carlito" w:hAnsi="Carlito"/>
          <w:b w:val="false"/>
          <w:bCs w:val="false"/>
          <w:sz w:val="22"/>
          <w:szCs w:val="22"/>
        </w:rPr>
        <w:t xml:space="preserve">The S3 sweep is only found in individuals that are homozygous for the 2La inversion polymorphism (karyotypes predicted by </w:t>
      </w:r>
      <w:r>
        <w:rPr>
          <w:rFonts w:ascii="Carlito" w:hAnsi="Carlito"/>
          <w:b w:val="false"/>
          <w:bCs w:val="false"/>
          <w:position w:val="0"/>
          <w:sz w:val="22"/>
          <w:sz w:val="22"/>
          <w:szCs w:val="22"/>
          <w:vertAlign w:val="baseline"/>
        </w:rPr>
        <w:t xml:space="preserve">(Grau-bové </w:t>
      </w:r>
      <w:r>
        <w:rPr>
          <w:rFonts w:ascii="Carlito" w:hAnsi="Carlito"/>
          <w:b w:val="false"/>
          <w:bCs w:val="false"/>
          <w:i/>
          <w:position w:val="0"/>
          <w:sz w:val="22"/>
          <w:sz w:val="22"/>
          <w:szCs w:val="22"/>
          <w:vertAlign w:val="baseline"/>
        </w:rPr>
        <w:t>et al.</w:t>
      </w:r>
      <w:r>
        <w:rPr>
          <w:rFonts w:ascii="Carlito" w:hAnsi="Carlito"/>
          <w:b w:val="false"/>
          <w:bCs w:val="false"/>
          <w:position w:val="0"/>
          <w:sz w:val="22"/>
          <w:sz w:val="22"/>
          <w:szCs w:val="22"/>
          <w:vertAlign w:val="baseline"/>
        </w:rPr>
        <w:t>, 2019)</w:t>
      </w:r>
      <w:r>
        <w:rPr>
          <w:rFonts w:ascii="Carlito" w:hAnsi="Carlito"/>
          <w:b w:val="false"/>
          <w:bCs w:val="false"/>
          <w:sz w:val="22"/>
          <w:szCs w:val="22"/>
        </w:rPr>
        <w:t xml:space="preserve">⁠. This may restrict the spread of the sweep, as recombination is suppressed between 2La heterozygotes, and therefore the swept haplotype is likely to remain only on a 2La background, although limited recombination can occur as previously evidenced in </w:t>
      </w:r>
      <w:r>
        <w:rPr>
          <w:rFonts w:ascii="Carlito" w:hAnsi="Carlito"/>
          <w:b w:val="false"/>
          <w:bCs w:val="false"/>
          <w:i/>
          <w:iCs/>
          <w:sz w:val="22"/>
          <w:szCs w:val="22"/>
        </w:rPr>
        <w:t>Anopheles</w:t>
      </w:r>
      <w:r>
        <w:rPr>
          <w:rFonts w:ascii="Carlito" w:hAnsi="Carlito"/>
          <w:b w:val="false"/>
          <w:bCs w:val="false"/>
          <w:sz w:val="22"/>
          <w:szCs w:val="22"/>
        </w:rPr>
        <w:t xml:space="preserve"> </w:t>
      </w:r>
      <w:r>
        <w:rPr>
          <w:rFonts w:ascii="Carlito" w:hAnsi="Carlito"/>
          <w:b w:val="false"/>
          <w:bCs w:val="false"/>
          <w:position w:val="0"/>
          <w:sz w:val="22"/>
          <w:sz w:val="22"/>
          <w:szCs w:val="22"/>
          <w:vertAlign w:val="baseline"/>
        </w:rPr>
        <w:t xml:space="preserve">(Grau-bové </w:t>
      </w:r>
      <w:r>
        <w:rPr>
          <w:rFonts w:ascii="Carlito" w:hAnsi="Carlito"/>
          <w:b w:val="false"/>
          <w:bCs w:val="false"/>
          <w:i/>
          <w:position w:val="0"/>
          <w:sz w:val="22"/>
          <w:sz w:val="22"/>
          <w:szCs w:val="22"/>
          <w:vertAlign w:val="baseline"/>
        </w:rPr>
        <w:t>et al.</w:t>
      </w:r>
      <w:r>
        <w:rPr>
          <w:rFonts w:ascii="Carlito" w:hAnsi="Carlito"/>
          <w:b w:val="false"/>
          <w:bCs w:val="false"/>
          <w:position w:val="0"/>
          <w:sz w:val="22"/>
          <w:sz w:val="22"/>
          <w:szCs w:val="22"/>
          <w:vertAlign w:val="baseline"/>
        </w:rPr>
        <w:t>, 2019)</w:t>
      </w:r>
      <w:r>
        <w:rPr>
          <w:rFonts w:ascii="Carlito" w:hAnsi="Carlito"/>
          <w:b w:val="false"/>
          <w:bCs w:val="false"/>
          <w:sz w:val="22"/>
          <w:szCs w:val="22"/>
        </w:rPr>
        <w:t xml:space="preserve">⁠. The swept haplotype is towards the centre of the inversion (8.02mb from the beginning of the breakpoint, and 13.62mb from the end), which makes inter-karyotypic introgression more likely than if close to end points </w:t>
      </w:r>
      <w:r>
        <w:rPr>
          <w:rFonts w:ascii="Carlito" w:hAnsi="Carlito"/>
          <w:b w:val="false"/>
          <w:bCs w:val="false"/>
          <w:position w:val="0"/>
          <w:sz w:val="22"/>
          <w:sz w:val="22"/>
          <w:szCs w:val="22"/>
          <w:vertAlign w:val="baseline"/>
        </w:rPr>
        <w:t xml:space="preserve">(Cheng </w:t>
      </w:r>
      <w:r>
        <w:rPr>
          <w:rFonts w:ascii="Carlito" w:hAnsi="Carlito"/>
          <w:b w:val="false"/>
          <w:bCs w:val="false"/>
          <w:i/>
          <w:position w:val="0"/>
          <w:sz w:val="22"/>
          <w:sz w:val="22"/>
          <w:szCs w:val="22"/>
          <w:vertAlign w:val="baseline"/>
        </w:rPr>
        <w:t>et al.</w:t>
      </w:r>
      <w:r>
        <w:rPr>
          <w:rFonts w:ascii="Carlito" w:hAnsi="Carlito"/>
          <w:b w:val="false"/>
          <w:bCs w:val="false"/>
          <w:position w:val="0"/>
          <w:sz w:val="22"/>
          <w:sz w:val="22"/>
          <w:szCs w:val="22"/>
          <w:vertAlign w:val="baseline"/>
        </w:rPr>
        <w:t>, 2012)</w:t>
      </w:r>
      <w:r>
        <w:rPr>
          <w:rFonts w:ascii="Carlito" w:hAnsi="Carlito"/>
          <w:b w:val="false"/>
          <w:bCs w:val="false"/>
          <w:sz w:val="22"/>
          <w:szCs w:val="22"/>
        </w:rPr>
        <w:t xml:space="preserve">⁠. Surprisingly, the hierarchical clustering did not seem to pull out two clades corresponding to 2l+a and 2la haplotypes. This would be expected given the approximate time since the inversion occurred (XXX years, ref), and suggests some inter-karyotypic introgression may have occurred in the intervening period. </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pPr>
      <w:r>
        <w:rPr>
          <w:rFonts w:ascii="Carlito" w:hAnsi="Carlito"/>
          <w:sz w:val="22"/>
          <w:szCs w:val="22"/>
        </w:rPr>
        <w:t xml:space="preserve">We examined patterns of haplotype clustering down and upstream from the </w:t>
      </w:r>
      <w:r>
        <w:rPr>
          <w:rFonts w:ascii="Carlito" w:hAnsi="Carlito"/>
          <w:i/>
          <w:iCs/>
          <w:sz w:val="22"/>
          <w:szCs w:val="22"/>
        </w:rPr>
        <w:t>Coeae1f</w:t>
      </w:r>
      <w:r>
        <w:rPr>
          <w:rFonts w:ascii="Carlito" w:hAnsi="Carlito"/>
          <w:sz w:val="22"/>
          <w:szCs w:val="22"/>
        </w:rPr>
        <w:t xml:space="preserve"> region, in order to ensure the patterns we see are indeed resulting from selection, and not demography and population structure.</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b/>
          <w:b/>
          <w:bCs/>
          <w:sz w:val="24"/>
          <w:szCs w:val="24"/>
        </w:rPr>
      </w:pPr>
      <w:r>
        <w:rPr>
          <w:rFonts w:ascii="Carlito" w:hAnsi="Carlito"/>
          <w:b/>
          <w:bCs/>
          <w:sz w:val="24"/>
          <w:szCs w:val="24"/>
        </w:rPr>
        <w:t xml:space="preserve">The spatial distribution of swept haplotype </w:t>
      </w:r>
      <w:r>
        <w:rPr>
          <w:rFonts w:ascii="Carlito" w:hAnsi="Carlito"/>
          <w:b/>
          <w:bCs/>
          <w:sz w:val="24"/>
          <w:szCs w:val="24"/>
        </w:rPr>
        <w:t>clusters</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mc:AlternateContent>
          <mc:Choice Requires="wps">
            <w:drawing>
              <wp:anchor behindDoc="0" distT="0" distB="0" distL="0" distR="0" simplePos="0" locked="0" layoutInCell="0" allowOverlap="1" relativeHeight="4">
                <wp:simplePos x="0" y="0"/>
                <wp:positionH relativeFrom="column">
                  <wp:posOffset>460375</wp:posOffset>
                </wp:positionH>
                <wp:positionV relativeFrom="paragraph">
                  <wp:posOffset>41275</wp:posOffset>
                </wp:positionV>
                <wp:extent cx="5510530" cy="3349625"/>
                <wp:effectExtent l="0" t="0" r="0" b="0"/>
                <wp:wrapTopAndBottom/>
                <wp:docPr id="3" name="Image with transparency 1"/>
                <a:graphic xmlns:a="http://schemas.openxmlformats.org/drawingml/2006/main">
                  <a:graphicData uri="http://schemas.openxmlformats.org/drawingml/2006/picture">
                    <pic:pic xmlns:pic="http://schemas.openxmlformats.org/drawingml/2006/picture">
                      <pic:nvPicPr>
                        <pic:cNvPr id="1" name="Image with transparency 1" descr=""/>
                        <pic:cNvPicPr/>
                      </pic:nvPicPr>
                      <pic:blipFill>
                        <a:blip r:embed="rId5"/>
                        <a:stretch/>
                      </pic:blipFill>
                      <pic:spPr>
                        <a:xfrm>
                          <a:off x="0" y="0"/>
                          <a:ext cx="5510520" cy="3349800"/>
                        </a:xfrm>
                        <a:prstGeom prst="rect">
                          <a:avLst/>
                        </a:prstGeom>
                        <a:ln w="0">
                          <a:noFill/>
                        </a:ln>
                      </pic:spPr>
                    </pic:pic>
                  </a:graphicData>
                </a:graphic>
              </wp:anchor>
            </w:drawing>
          </mc:Choice>
          <mc:Fallback>
            <w:pict>
              <v:shape id="shape_0" ID="Image with transparency 1" stroked="f" o:allowincell="f" style="position:absolute;margin-left:36.25pt;margin-top:3.25pt;width:433.85pt;height:263.7pt;mso-wrap-style:none;v-text-anchor:middle" type="_x0000_t75">
                <v:imagedata r:id="rId5" o:detectmouseclick="t"/>
                <v:stroke color="#3465a4" joinstyle="round" endcap="flat"/>
                <w10:wrap type="topAndBottom"/>
              </v:shape>
            </w:pict>
          </mc:Fallback>
        </mc:AlternateConten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b/>
          <w:b/>
          <w:bCs/>
          <w:sz w:val="24"/>
          <w:szCs w:val="24"/>
        </w:rPr>
      </w:pPr>
      <w:r>
        <w:rPr>
          <w:rFonts w:ascii="Carlito" w:hAnsi="Carlito"/>
          <w:b/>
          <w:bCs/>
          <w:sz w:val="24"/>
          <w:szCs w:val="24"/>
        </w:rPr>
        <w:t>Amino acid variation</w:t>
      </w:r>
    </w:p>
    <w:p>
      <w:pPr>
        <w:pStyle w:val="Normal"/>
        <w:spacing w:lineRule="auto" w:line="276"/>
        <w:jc w:val="both"/>
        <w:rPr/>
      </w:pPr>
      <w:r>
        <w:rPr>
          <w:rFonts w:ascii="Carlito" w:hAnsi="Carlito"/>
          <w:sz w:val="22"/>
          <w:szCs w:val="22"/>
        </w:rPr>
        <w:t xml:space="preserve">As a first step to identify potential causal mutations in each selective sweep, we calculated allele frequencies at non-synonymous sites in the region under selection. We first phased multiallelic non-synonymous sites in the onto the existing biallelic haplotype scaffold of the above </w:t>
      </w:r>
      <w:r>
        <w:rPr>
          <w:rFonts w:ascii="Carlito" w:hAnsi="Carlito"/>
          <w:i/>
          <w:iCs/>
          <w:sz w:val="22"/>
          <w:szCs w:val="22"/>
        </w:rPr>
        <w:t xml:space="preserve">An. gambiae </w:t>
      </w:r>
      <w:r>
        <w:rPr>
          <w:rFonts w:ascii="Carlito" w:hAnsi="Carlito"/>
          <w:i w:val="false"/>
          <w:iCs w:val="false"/>
          <w:sz w:val="22"/>
          <w:szCs w:val="22"/>
        </w:rPr>
        <w:t xml:space="preserve">cohorts, using the program </w:t>
      </w:r>
      <w:r>
        <w:rPr>
          <w:rFonts w:ascii="Carlito" w:hAnsi="Carlito"/>
          <w:i/>
          <w:iCs/>
          <w:sz w:val="22"/>
          <w:szCs w:val="22"/>
        </w:rPr>
        <w:t xml:space="preserve">mvncall </w:t>
      </w:r>
      <w:r>
        <w:rPr>
          <w:rFonts w:ascii="Carlito" w:hAnsi="Carlito"/>
          <w:i/>
          <w:iCs/>
          <w:sz w:val="22"/>
          <w:szCs w:val="22"/>
        </w:rPr>
        <w:t>v1.0</w:t>
      </w:r>
      <w:r>
        <w:rPr>
          <w:rFonts w:ascii="Carlito" w:hAnsi="Carlito"/>
          <w:i/>
          <w:iCs/>
          <w:sz w:val="22"/>
          <w:szCs w:val="22"/>
        </w:rPr>
        <w:t xml:space="preserve">. </w:t>
      </w:r>
      <w:r>
        <w:rPr>
          <w:rFonts w:ascii="Carlito" w:hAnsi="Carlito"/>
          <w:i w:val="false"/>
          <w:iCs w:val="false"/>
          <w:sz w:val="22"/>
          <w:szCs w:val="22"/>
        </w:rPr>
        <w:t xml:space="preserve">We only phase </w:t>
      </w:r>
      <w:r>
        <w:rPr>
          <w:rFonts w:ascii="Carlito" w:hAnsi="Carlito"/>
          <w:i w:val="false"/>
          <w:iCs w:val="false"/>
          <w:sz w:val="22"/>
          <w:szCs w:val="22"/>
        </w:rPr>
        <w:t xml:space="preserve">non-synonymous </w:t>
      </w:r>
      <w:r>
        <w:rPr>
          <w:rFonts w:ascii="Carlito" w:hAnsi="Carlito"/>
          <w:i w:val="false"/>
          <w:iCs w:val="false"/>
          <w:sz w:val="22"/>
          <w:szCs w:val="22"/>
        </w:rPr>
        <w:t xml:space="preserve">multiallelic variants which are present at a frequency above 5%. In total, we discover XXX biallelic non-synonymous, and XXX multiallelic non-synonymous mutations. </w:t>
      </w:r>
    </w:p>
    <w:p>
      <w:pPr>
        <w:pStyle w:val="Normal"/>
        <w:spacing w:lineRule="auto" w:line="276"/>
        <w:jc w:val="both"/>
        <w:rPr>
          <w:i w:val="false"/>
          <w:i w:val="false"/>
          <w:iCs w:val="false"/>
        </w:rPr>
      </w:pPr>
      <w:r>
        <w:rPr>
          <w:i w:val="false"/>
          <w:iCs w:val="false"/>
        </w:rPr>
      </w:r>
    </w:p>
    <w:p>
      <w:pPr>
        <w:pStyle w:val="Normal"/>
        <w:spacing w:lineRule="auto" w:line="276"/>
        <w:jc w:val="both"/>
        <w:rPr>
          <w:rFonts w:ascii="Carlito" w:hAnsi="Carlito"/>
          <w:i w:val="false"/>
          <w:i w:val="false"/>
          <w:iCs w:val="false"/>
          <w:sz w:val="22"/>
          <w:szCs w:val="22"/>
        </w:rPr>
      </w:pPr>
      <w:r>
        <w:rPr>
          <w:rFonts w:ascii="Carlito" w:hAnsi="Carlito"/>
          <w:i w:val="false"/>
          <w:iCs w:val="false"/>
          <w:sz w:val="22"/>
          <w:szCs w:val="22"/>
        </w:rPr>
        <w:t xml:space="preserve">A full table of non-synonymous variation in the region of interest can be  found in the supplementary data XXX. Overall, the highest frequency variants were XXX and XXX. The most widespread geographically was XXX, found in etc etc. </w:t>
      </w:r>
    </w:p>
    <w:p>
      <w:pPr>
        <w:pStyle w:val="Normal"/>
        <w:numPr>
          <w:ilvl w:val="0"/>
          <w:numId w:val="2"/>
        </w:numPr>
        <w:spacing w:lineRule="auto" w:line="276"/>
        <w:jc w:val="both"/>
        <w:rPr>
          <w:rFonts w:ascii="Carlito" w:hAnsi="Carlito"/>
          <w:i w:val="false"/>
          <w:i w:val="false"/>
          <w:iCs w:val="false"/>
          <w:sz w:val="22"/>
          <w:szCs w:val="22"/>
        </w:rPr>
      </w:pPr>
      <w:r>
        <w:rPr>
          <w:rFonts w:ascii="Carlito" w:hAnsi="Carlito"/>
          <w:i w:val="false"/>
          <w:iCs w:val="false"/>
          <w:sz w:val="22"/>
          <w:szCs w:val="22"/>
        </w:rPr>
        <w:t>LD plots, overall and in each sweep in panel</w:t>
      </w:r>
    </w:p>
    <w:p>
      <w:pPr>
        <w:pStyle w:val="Normal"/>
        <w:numPr>
          <w:ilvl w:val="0"/>
          <w:numId w:val="2"/>
        </w:numPr>
        <w:spacing w:lineRule="auto" w:line="276"/>
        <w:jc w:val="both"/>
        <w:rPr>
          <w:rFonts w:ascii="Carlito" w:hAnsi="Carlito"/>
          <w:i w:val="false"/>
          <w:i w:val="false"/>
          <w:iCs w:val="false"/>
          <w:sz w:val="22"/>
          <w:szCs w:val="22"/>
        </w:rPr>
      </w:pPr>
      <w:r>
        <w:rPr>
          <w:rFonts w:ascii="Carlito" w:hAnsi="Carlito"/>
          <w:i w:val="false"/>
          <w:iCs w:val="false"/>
          <w:sz w:val="22"/>
          <w:szCs w:val="22"/>
        </w:rPr>
        <w:t>Median joining network????</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b/>
          <w:b/>
          <w:bCs/>
          <w:sz w:val="24"/>
          <w:szCs w:val="24"/>
        </w:rPr>
      </w:pPr>
      <w:r>
        <w:rPr>
          <w:rFonts w:ascii="Carlito" w:hAnsi="Carlito"/>
          <w:b/>
          <w:bCs/>
          <w:sz w:val="24"/>
          <w:szCs w:val="24"/>
        </w:rPr>
        <w:t>Haplotype association tests</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pPr>
      <w:r>
        <w:rPr>
          <w:rFonts w:ascii="Carlito" w:hAnsi="Carlito"/>
          <w:b/>
          <w:bCs/>
          <w:sz w:val="24"/>
          <w:szCs w:val="24"/>
        </w:rPr>
        <w:t>Copy number variation</w:t>
      </w:r>
      <w:r>
        <w:rPr>
          <w:rFonts w:ascii="Carlito" w:hAnsi="Carlito"/>
          <w:b w:val="false"/>
          <w:bCs w:val="false"/>
          <w:sz w:val="24"/>
          <w:szCs w:val="24"/>
        </w:rPr>
        <w:t xml:space="preserve"> </w:t>
      </w:r>
    </w:p>
    <w:p>
      <w:pPr>
        <w:pStyle w:val="TextBody"/>
        <w:spacing w:lineRule="auto" w:line="276"/>
        <w:jc w:val="both"/>
        <w:rPr>
          <w:rFonts w:ascii="Carlito" w:hAnsi="Carlito"/>
          <w:b w:val="false"/>
          <w:b w:val="false"/>
          <w:bCs w:val="false"/>
          <w:sz w:val="24"/>
          <w:szCs w:val="24"/>
        </w:rPr>
      </w:pPr>
      <w:r>
        <w:rPr>
          <w:rFonts w:ascii="Carlito" w:hAnsi="Carlito"/>
          <w:b w:val="false"/>
          <w:bCs w:val="false"/>
          <w:sz w:val="24"/>
          <w:szCs w:val="24"/>
        </w:rPr>
      </w:r>
    </w:p>
    <w:p>
      <w:pPr>
        <w:pStyle w:val="TextBody"/>
        <w:numPr>
          <w:ilvl w:val="0"/>
          <w:numId w:val="3"/>
        </w:numPr>
        <w:spacing w:lineRule="auto" w:line="276"/>
        <w:jc w:val="both"/>
        <w:rPr>
          <w:rFonts w:ascii="Carlito" w:hAnsi="Carlito"/>
          <w:b w:val="false"/>
          <w:b w:val="false"/>
          <w:bCs w:val="false"/>
          <w:sz w:val="24"/>
          <w:szCs w:val="24"/>
        </w:rPr>
      </w:pPr>
      <w:r>
        <w:rPr>
          <w:rFonts w:ascii="Carlito" w:hAnsi="Carlito"/>
          <w:b w:val="false"/>
          <w:bCs w:val="false"/>
          <w:sz w:val="24"/>
          <w:szCs w:val="24"/>
        </w:rPr>
        <w:t>Map of CNVs and their frequencies?</w:t>
      </w:r>
    </w:p>
    <w:p>
      <w:pPr>
        <w:pStyle w:val="TextBody"/>
        <w:spacing w:lineRule="auto" w:line="276"/>
        <w:jc w:val="both"/>
        <w:rPr>
          <w:rFonts w:ascii="Carlito" w:hAnsi="Carlito"/>
          <w:b w:val="false"/>
          <w:b w:val="false"/>
          <w:bCs w:val="false"/>
          <w:sz w:val="24"/>
          <w:szCs w:val="24"/>
        </w:rPr>
      </w:pPr>
      <w:r>
        <w:rPr>
          <w:rFonts w:ascii="Carlito" w:hAnsi="Carlito"/>
          <w:b w:val="false"/>
          <w:bCs w:val="false"/>
          <w:sz w:val="24"/>
          <w:szCs w:val="24"/>
        </w:rPr>
        <w:drawing>
          <wp:anchor behindDoc="0" distT="0" distB="0" distL="0" distR="0" simplePos="0" locked="0" layoutInCell="0" allowOverlap="1" relativeHeight="3">
            <wp:simplePos x="0" y="0"/>
            <wp:positionH relativeFrom="column">
              <wp:align>center</wp:align>
            </wp:positionH>
            <wp:positionV relativeFrom="paragraph">
              <wp:posOffset>635</wp:posOffset>
            </wp:positionV>
            <wp:extent cx="6120130" cy="948690"/>
            <wp:effectExtent l="0" t="0" r="0" b="0"/>
            <wp:wrapSquare wrapText="largest"/>
            <wp:docPr id="4"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
                    <pic:cNvPicPr>
                      <a:picLocks noChangeAspect="1" noChangeArrowheads="1"/>
                    </pic:cNvPicPr>
                  </pic:nvPicPr>
                  <pic:blipFill>
                    <a:blip r:embed="rId6"/>
                    <a:stretch>
                      <a:fillRect/>
                    </a:stretch>
                  </pic:blipFill>
                  <pic:spPr bwMode="auto">
                    <a:xfrm>
                      <a:off x="0" y="0"/>
                      <a:ext cx="6120130" cy="948690"/>
                    </a:xfrm>
                    <a:prstGeom prst="rect">
                      <a:avLst/>
                    </a:prstGeom>
                  </pic:spPr>
                </pic:pic>
              </a:graphicData>
            </a:graphic>
          </wp:anchor>
        </w:drawing>
      </w:r>
    </w:p>
    <w:p>
      <w:pPr>
        <w:pStyle w:val="TextBody"/>
        <w:spacing w:lineRule="auto" w:line="276"/>
        <w:jc w:val="both"/>
        <w:rPr>
          <w:rFonts w:ascii="Carlito" w:hAnsi="Carlito"/>
          <w:b w:val="false"/>
          <w:b w:val="false"/>
          <w:bCs w:val="false"/>
          <w:sz w:val="24"/>
          <w:szCs w:val="24"/>
        </w:rPr>
      </w:pPr>
      <w:r>
        <w:rPr>
          <w:rFonts w:ascii="Carlito" w:hAnsi="Carlito"/>
          <w:b w:val="false"/>
          <w:bCs w:val="false"/>
          <w:sz w:val="24"/>
          <w:szCs w:val="24"/>
        </w:rPr>
      </w:r>
    </w:p>
    <w:p>
      <w:pPr>
        <w:pStyle w:val="TextBody"/>
        <w:spacing w:lineRule="auto" w:line="276"/>
        <w:jc w:val="both"/>
        <w:rPr>
          <w:rFonts w:ascii="Carlito" w:hAnsi="Carlito"/>
          <w:b w:val="false"/>
          <w:b w:val="false"/>
          <w:bCs w:val="false"/>
          <w:sz w:val="24"/>
          <w:szCs w:val="24"/>
        </w:rPr>
      </w:pPr>
      <w:r>
        <w:rPr>
          <w:rFonts w:ascii="Carlito" w:hAnsi="Carlito"/>
          <w:b w:val="false"/>
          <w:bCs w:val="false"/>
          <w:sz w:val="24"/>
          <w:szCs w:val="24"/>
        </w:rPr>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pPr>
      <w:r>
        <w:rPr>
          <w:rStyle w:val="StrongEmphasis"/>
          <w:rFonts w:ascii="Carlito" w:hAnsi="Carlito"/>
          <w:sz w:val="24"/>
          <w:szCs w:val="24"/>
        </w:rPr>
        <w:t>Coeae1f is regulated by the transcription factor maf-s</w:t>
      </w:r>
    </w:p>
    <w:p>
      <w:pPr>
        <w:pStyle w:val="Normal"/>
        <w:spacing w:lineRule="auto" w:line="276"/>
        <w:jc w:val="both"/>
        <w:rPr>
          <w:rFonts w:ascii="Carlito" w:hAnsi="Carlito"/>
          <w:b w:val="false"/>
          <w:b w:val="false"/>
          <w:bCs w:val="false"/>
          <w:sz w:val="22"/>
          <w:szCs w:val="22"/>
        </w:rPr>
      </w:pPr>
      <w:r>
        <w:rPr>
          <w:rFonts w:ascii="Carlito" w:hAnsi="Carlito"/>
          <w:b w:val="false"/>
          <w:bCs w:val="false"/>
          <w:sz w:val="22"/>
          <w:szCs w:val="22"/>
        </w:rPr>
        <w:t>COEAE1F is controlled by the MAF-S transcription factor, demonstrated by a large downregulation (how large?? ) of the gene when during a MAF-S knockout (Ingham et al., 2017). COEAE2F was also downregulated (by how much?????).</w:t>
      </w:r>
    </w:p>
    <w:p>
      <w:pPr>
        <w:pStyle w:val="TextBody"/>
        <w:spacing w:lineRule="auto" w:line="276"/>
        <w:jc w:val="both"/>
        <w:rPr>
          <w:sz w:val="22"/>
          <w:szCs w:val="22"/>
        </w:rPr>
      </w:pPr>
      <w:r>
        <w:rPr>
          <w:sz w:val="22"/>
          <w:szCs w:val="22"/>
        </w:rPr>
      </w:r>
    </w:p>
    <w:p>
      <w:pPr>
        <w:pStyle w:val="TextBody"/>
        <w:spacing w:lineRule="auto" w:line="276"/>
        <w:jc w:val="both"/>
        <w:rPr>
          <w:rFonts w:ascii="Carlito" w:hAnsi="Carlito"/>
          <w:sz w:val="22"/>
          <w:szCs w:val="22"/>
        </w:rPr>
      </w:pPr>
      <w:r>
        <w:rPr>
          <w:rFonts w:ascii="Carlito" w:hAnsi="Carlito"/>
          <w:sz w:val="22"/>
          <w:szCs w:val="22"/>
        </w:rPr>
        <w:t>We extracted motifs from the JASPAR database, to look for CnC binding sites in the region under selection. We found XXXXXX</w:t>
      </w:r>
    </w:p>
    <w:p>
      <w:pPr>
        <w:pStyle w:val="TextBody"/>
        <w:spacing w:lineRule="auto" w:line="276"/>
        <w:jc w:val="both"/>
        <w:rPr>
          <w:sz w:val="22"/>
          <w:szCs w:val="22"/>
        </w:rPr>
      </w:pPr>
      <w:r>
        <w:rPr>
          <w:sz w:val="22"/>
          <w:szCs w:val="22"/>
        </w:rPr>
      </w:r>
    </w:p>
    <w:p>
      <w:pPr>
        <w:pStyle w:val="TextBody"/>
        <w:spacing w:lineRule="auto" w:line="276"/>
        <w:jc w:val="both"/>
        <w:rPr>
          <w:rFonts w:ascii="Carlito" w:hAnsi="Carlito"/>
          <w:sz w:val="22"/>
          <w:szCs w:val="22"/>
        </w:rPr>
      </w:pPr>
      <w:r>
        <w:rPr>
          <w:rFonts w:ascii="Carlito" w:hAnsi="Carlito"/>
          <w:sz w:val="22"/>
          <w:szCs w:val="22"/>
        </w:rPr>
        <w:t xml:space="preserve">A distinct selective sweep at the KEAP1 locus is spreading in the same populations (ref/suppl). If a KEAP1 sweep served to increase expression of Maf-S controlled genes, </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pPr>
      <w:r>
        <w:rPr>
          <w:rStyle w:val="StrongEmphasis"/>
          <w:rFonts w:ascii="Carlito" w:hAnsi="Carlito"/>
          <w:i/>
          <w:iCs/>
          <w:sz w:val="24"/>
          <w:szCs w:val="24"/>
        </w:rPr>
        <w:t>In silico</w:t>
      </w:r>
      <w:r>
        <w:rPr>
          <w:rStyle w:val="StrongEmphasis"/>
          <w:rFonts w:ascii="Carlito" w:hAnsi="Carlito"/>
          <w:sz w:val="24"/>
          <w:szCs w:val="24"/>
        </w:rPr>
        <w:t xml:space="preserve"> protein models suggest shared inter-species function </w:t>
      </w:r>
    </w:p>
    <w:p>
      <w:pPr>
        <w:pStyle w:val="TextBody"/>
        <w:spacing w:lineRule="auto" w:line="276"/>
        <w:jc w:val="both"/>
        <w:rPr/>
      </w:pPr>
      <w:r>
        <w:rPr>
          <w:rFonts w:ascii="Carlito" w:hAnsi="Carlito"/>
          <w:sz w:val="22"/>
          <w:szCs w:val="22"/>
        </w:rPr>
        <w:t xml:space="preserve">We used alphafold (openfold?) to predict protein structures for the two </w:t>
      </w:r>
      <w:r>
        <w:rPr>
          <w:rFonts w:ascii="Carlito" w:hAnsi="Carlito"/>
          <w:i/>
          <w:iCs/>
          <w:sz w:val="22"/>
          <w:szCs w:val="22"/>
        </w:rPr>
        <w:t>An. gambiae</w:t>
      </w:r>
      <w:r>
        <w:rPr>
          <w:rFonts w:ascii="Carlito" w:hAnsi="Carlito"/>
          <w:sz w:val="22"/>
          <w:szCs w:val="22"/>
        </w:rPr>
        <w:t xml:space="preserve"> carboxylesterases (</w:t>
      </w:r>
      <w:r>
        <w:rPr>
          <w:rFonts w:ascii="Carlito" w:hAnsi="Carlito"/>
          <w:i/>
          <w:iCs/>
          <w:sz w:val="22"/>
          <w:szCs w:val="22"/>
        </w:rPr>
        <w:t>Coeae1f</w:t>
      </w:r>
      <w:r>
        <w:rPr>
          <w:rFonts w:ascii="Carlito" w:hAnsi="Carlito"/>
          <w:sz w:val="22"/>
          <w:szCs w:val="22"/>
        </w:rPr>
        <w:t xml:space="preserve"> and </w:t>
      </w:r>
      <w:r>
        <w:rPr>
          <w:rFonts w:ascii="Carlito" w:hAnsi="Carlito"/>
          <w:i/>
          <w:iCs/>
          <w:sz w:val="22"/>
          <w:szCs w:val="22"/>
        </w:rPr>
        <w:t>Coeae2f</w:t>
      </w:r>
      <w:r>
        <w:rPr>
          <w:rFonts w:ascii="Carlito" w:hAnsi="Carlito"/>
          <w:sz w:val="22"/>
          <w:szCs w:val="22"/>
        </w:rPr>
        <w:t xml:space="preserve">) and </w:t>
      </w:r>
      <w:r>
        <w:rPr>
          <w:rFonts w:ascii="Carlito" w:hAnsi="Carlito"/>
          <w:i/>
          <w:iCs/>
          <w:sz w:val="22"/>
          <w:szCs w:val="22"/>
        </w:rPr>
        <w:t>Culex pipiens</w:t>
      </w:r>
      <w:r>
        <w:rPr>
          <w:rFonts w:ascii="Carlito" w:hAnsi="Carlito"/>
          <w:sz w:val="22"/>
          <w:szCs w:val="22"/>
        </w:rPr>
        <w:t xml:space="preserve"> (</w:t>
      </w:r>
      <w:r>
        <w:rPr>
          <w:rFonts w:ascii="Carlito" w:hAnsi="Carlito"/>
          <w:i/>
          <w:iCs/>
          <w:sz w:val="22"/>
          <w:szCs w:val="22"/>
        </w:rPr>
        <w:t>Est2</w:t>
      </w:r>
      <w:r>
        <w:rPr>
          <w:rFonts w:ascii="Carlito" w:hAnsi="Carlito"/>
          <w:sz w:val="22"/>
          <w:szCs w:val="22"/>
        </w:rPr>
        <w:t xml:space="preserve"> and </w:t>
      </w:r>
      <w:r>
        <w:rPr>
          <w:rFonts w:ascii="Carlito" w:hAnsi="Carlito"/>
          <w:i/>
          <w:iCs/>
          <w:sz w:val="22"/>
          <w:szCs w:val="22"/>
        </w:rPr>
        <w:t>Est3</w:t>
      </w:r>
      <w:r>
        <w:rPr>
          <w:rFonts w:ascii="Carlito" w:hAnsi="Carlito"/>
          <w:sz w:val="22"/>
          <w:szCs w:val="22"/>
        </w:rPr>
        <w:t xml:space="preserve">), and examined mutations close to the Ser-His-Glu  catalytic triad and  active site. </w:t>
      </w:r>
    </w:p>
    <w:p>
      <w:pPr>
        <w:pStyle w:val="TextBody"/>
        <w:spacing w:lineRule="auto" w:line="276"/>
        <w:jc w:val="both"/>
        <w:rPr>
          <w:rFonts w:ascii="Carlito" w:hAnsi="Carlito"/>
          <w:sz w:val="22"/>
          <w:szCs w:val="22"/>
        </w:rPr>
      </w:pPr>
      <w:r>
        <w:rPr>
          <w:rFonts w:ascii="Carlito" w:hAnsi="Carlito"/>
          <w:sz w:val="22"/>
          <w:szCs w:val="22"/>
        </w:rPr>
        <w:t xml:space="preserve">We then performed molecular docking with XXX different insecticides from XX different classes, examining the resulting models for productive poses in which metabolism of the insecticide could occur. </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b/>
          <w:b/>
          <w:bCs/>
          <w:sz w:val="28"/>
          <w:szCs w:val="24"/>
        </w:rPr>
      </w:pPr>
      <w:r>
        <w:rPr>
          <w:rFonts w:ascii="Carlito" w:hAnsi="Carlito"/>
          <w:b/>
          <w:bCs/>
          <w:sz w:val="28"/>
          <w:szCs w:val="24"/>
        </w:rPr>
        <w:t>Discussion</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t>- There exists a CNV allele in Cx.pipiens which also contains half of the AO 006226</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b/>
          <w:b/>
          <w:bCs/>
          <w:sz w:val="24"/>
          <w:szCs w:val="24"/>
        </w:rPr>
      </w:pPr>
      <w:r>
        <w:rPr>
          <w:rFonts w:ascii="Carlito" w:hAnsi="Carlito"/>
          <w:b/>
          <w:bCs/>
          <w:sz w:val="24"/>
          <w:szCs w:val="24"/>
        </w:rPr>
        <w:t>Limitations</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t>- missing small indels, Svs, insertions</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before="0" w:after="140"/>
        <w:jc w:val="both"/>
        <w:rPr/>
      </w:pPr>
      <w:r>
        <w:rPr/>
      </w:r>
    </w:p>
    <w:sectPr>
      <w:footerReference w:type="default" r:id="rId7"/>
      <w:type w:val="nextPage"/>
      <w:pgSz w:w="11906" w:h="16838"/>
      <w:pgMar w:left="1134" w:right="1134" w:gutter="0" w:header="0" w:top="1134" w:footer="1134" w:bottom="1693"/>
      <w:lnNumType w:countBy="1" w:restart="continuous" w:distance="283"/>
      <w:pgNumType w:fmt="decimal"/>
      <w:formProt w:val="false"/>
      <w:textDirection w:val="lrTb"/>
      <w:docGrid w:type="default" w:linePitch="326"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Liberation Serif">
    <w:altName w:val="Times New Roman"/>
    <w:charset w:val="01"/>
    <w:family w:val="swiss"/>
    <w:pitch w:val="variable"/>
  </w:font>
  <w:font w:name="OpenSymbol">
    <w:altName w:val="Arial Unicode MS"/>
    <w:charset w:val="01"/>
    <w:family w:val="roman"/>
    <w:pitch w:val="variable"/>
  </w:font>
  <w:font w:name="Liberation Sans">
    <w:altName w:val="Arial"/>
    <w:charset w:val="01"/>
    <w:family w:val="roman"/>
    <w:pitch w:val="variable"/>
  </w:font>
  <w:font w:name="Liberation Mono">
    <w:altName w:val="Courier New"/>
    <w:charset w:val="01"/>
    <w:family w:val="roman"/>
    <w:pitch w:val="variable"/>
  </w:font>
  <w:font w:name="Carlito">
    <w:altName w:val="Calibri"/>
    <w:charset w:val="01"/>
    <w:family w:val="roman"/>
    <w:pitch w:val="variable"/>
  </w:font>
  <w:font w:name="Symbol">
    <w:charset w:val="02"/>
    <w:family w:val="auto"/>
    <w:pitch w:val="default"/>
  </w:font>
  <w:font w:name="OpenSymbol">
    <w:altName w:val="Arial Unicode MS"/>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75"/>
  <w:defaultTabStop w:val="709"/>
  <w:autoHyphenation w:val="true"/>
  <w:compat>
    <w:compatSetting w:name="compatibilityMode" w:uri="http://schemas.microsoft.com/office/word" w:val="15"/>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w:cs="Lohit Devanagari"/>
        <w:kern w:val="2"/>
        <w:szCs w:val="24"/>
        <w:lang w:val="en-GB" w:eastAsia="zh-CN" w:bidi="hi-IN"/>
      </w:rPr>
    </w:rPrDefault>
    <w:pPrDefault>
      <w:pPr>
        <w:suppressAutoHyphens w:val="true"/>
      </w:pPr>
    </w:pPrDefault>
  </w:docDefaults>
  <w:style w:type="paragraph" w:styleId="Normal">
    <w:name w:val="Normal"/>
    <w:qFormat/>
    <w:pPr>
      <w:widowControl/>
      <w:suppressAutoHyphens w:val="true"/>
      <w:overflowPunct w:val="true"/>
      <w:bidi w:val="0"/>
      <w:spacing w:before="0" w:after="0"/>
      <w:jc w:val="left"/>
    </w:pPr>
    <w:rPr>
      <w:rFonts w:ascii="Liberation Serif" w:hAnsi="Liberation Serif" w:eastAsia="Noto Sans CJK SC" w:cs="Lohit Devanagari"/>
      <w:color w:val="auto"/>
      <w:kern w:val="2"/>
      <w:sz w:val="24"/>
      <w:szCs w:val="24"/>
      <w:lang w:val="en-GB" w:eastAsia="zh-CN" w:bidi="hi-IN"/>
    </w:rPr>
  </w:style>
  <w:style w:type="paragraph" w:styleId="Heading3">
    <w:name w:val="Heading 3"/>
    <w:basedOn w:val="Heading"/>
    <w:next w:val="TextBody"/>
    <w:qFormat/>
    <w:pPr>
      <w:numPr>
        <w:ilvl w:val="0"/>
        <w:numId w:val="0"/>
      </w:numPr>
      <w:spacing w:before="140" w:after="120"/>
      <w:outlineLvl w:val="2"/>
    </w:pPr>
    <w:rPr>
      <w:rFonts w:ascii="Liberation Serif" w:hAnsi="Liberation Serif" w:eastAsia="Noto Serif CJK SC"/>
      <w:b/>
      <w:bCs/>
    </w:rPr>
  </w:style>
  <w:style w:type="character" w:styleId="DefaultParagraphFont">
    <w:name w:val="Default Paragraph Font"/>
    <w:qFormat/>
    <w:rPr/>
  </w:style>
  <w:style w:type="character" w:styleId="InternetLink">
    <w:name w:val="Hyperlink"/>
    <w:basedOn w:val="DefaultParagraphFont"/>
    <w:rPr>
      <w:color w:val="0563C1"/>
      <w:u w:val="single"/>
    </w:rPr>
  </w:style>
  <w:style w:type="character" w:styleId="CommentTextChar">
    <w:name w:val="Comment Text Char"/>
    <w:basedOn w:val="DefaultParagraphFont"/>
    <w:qFormat/>
    <w:rPr>
      <w:rFonts w:cs="Mangal"/>
      <w:szCs w:val="18"/>
    </w:rPr>
  </w:style>
  <w:style w:type="character" w:styleId="Annotationreference">
    <w:name w:val="annotation reference"/>
    <w:basedOn w:val="DefaultParagraphFont"/>
    <w:qFormat/>
    <w:rPr>
      <w:sz w:val="16"/>
      <w:szCs w:val="16"/>
    </w:rPr>
  </w:style>
  <w:style w:type="character" w:styleId="CommentSubjectChar">
    <w:name w:val="Comment Subject Char"/>
    <w:basedOn w:val="CommentTextChar"/>
    <w:qFormat/>
    <w:rPr>
      <w:rFonts w:cs="Mangal"/>
      <w:b/>
      <w:bCs/>
      <w:szCs w:val="18"/>
    </w:rPr>
  </w:style>
  <w:style w:type="character" w:styleId="LineNumbering">
    <w:name w:val="Line Numbering"/>
    <w:rPr/>
  </w:style>
  <w:style w:type="character" w:styleId="NumberingSymbols">
    <w:name w:val="Numbering Symbols"/>
    <w:qFormat/>
    <w:rPr/>
  </w:style>
  <w:style w:type="character" w:styleId="Linenumber">
    <w:name w:val="line number"/>
    <w:basedOn w:val="DefaultParagraphFont"/>
    <w:qFormat/>
    <w:rPr/>
  </w:style>
  <w:style w:type="character" w:styleId="Bullets">
    <w:name w:val="Bullets"/>
    <w:qFormat/>
    <w:rPr>
      <w:rFonts w:ascii="OpenSymbol" w:hAnsi="OpenSymbol" w:eastAsia="OpenSymbol" w:cs="OpenSymbol"/>
    </w:rPr>
  </w:style>
  <w:style w:type="character" w:styleId="StrongEmphasis">
    <w:name w:val="Strong Emphasis"/>
    <w:qFormat/>
    <w:rPr>
      <w:b/>
      <w:bCs/>
    </w:rPr>
  </w:style>
  <w:style w:type="paragraph" w:styleId="Heading">
    <w:name w:val="Heading"/>
    <w:basedOn w:val="Normal"/>
    <w:next w:val="TextBody"/>
    <w:qFormat/>
    <w:pPr>
      <w:keepNext w:val="true"/>
      <w:spacing w:before="240" w:after="120"/>
    </w:pPr>
    <w:rPr>
      <w:rFonts w:ascii="Liberation Sans" w:hAnsi="Liberation Sans"/>
      <w:sz w:val="28"/>
      <w:szCs w:val="28"/>
    </w:rPr>
  </w:style>
  <w:style w:type="paragraph" w:styleId="TextBody">
    <w:name w:val="Body Text"/>
    <w:basedOn w:val="Normal"/>
    <w:pPr>
      <w:spacing w:lineRule="auto" w:line="276" w:before="0" w:after="140"/>
    </w:pPr>
    <w:rPr/>
  </w:style>
  <w:style w:type="paragraph" w:styleId="List">
    <w:name w:val="List"/>
    <w:basedOn w:val="TextBody"/>
    <w:pPr/>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style>
  <w:style w:type="paragraph" w:styleId="Caption1">
    <w:name w:val="caption"/>
    <w:basedOn w:val="Normal"/>
    <w:qFormat/>
    <w:pPr>
      <w:suppressLineNumbers/>
      <w:spacing w:before="120" w:after="120"/>
    </w:pPr>
    <w:rPr>
      <w:i/>
      <w:iCs/>
    </w:rPr>
  </w:style>
  <w:style w:type="paragraph" w:styleId="FrameContents">
    <w:name w:val="Frame Contents"/>
    <w:basedOn w:val="Normal"/>
    <w:qFormat/>
    <w:pPr/>
    <w:rPr/>
  </w:style>
  <w:style w:type="paragraph" w:styleId="Tableoffigures">
    <w:name w:val="table of figures"/>
    <w:basedOn w:val="Caption1"/>
    <w:qFormat/>
    <w:pPr/>
    <w:rPr/>
  </w:style>
  <w:style w:type="paragraph" w:styleId="Figure">
    <w:name w:val="Figure"/>
    <w:basedOn w:val="Caption1"/>
    <w:qFormat/>
    <w:pPr/>
    <w:rPr/>
  </w:style>
  <w:style w:type="paragraph" w:styleId="PreformattedText">
    <w:name w:val="Preformatted Text"/>
    <w:basedOn w:val="Normal"/>
    <w:qFormat/>
    <w:pPr/>
    <w:rPr>
      <w:rFonts w:ascii="Liberation Mono" w:hAnsi="Liberation Mono" w:eastAsia="Noto Sans Mono CJK SC" w:cs="Liberation Mono"/>
      <w:sz w:val="20"/>
      <w:szCs w:val="20"/>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jc w:val="center"/>
    </w:pPr>
    <w:rPr>
      <w:b/>
      <w:bCs/>
    </w:rPr>
  </w:style>
  <w:style w:type="paragraph" w:styleId="Annotationtext">
    <w:name w:val="annotation text"/>
    <w:basedOn w:val="Normal"/>
    <w:qFormat/>
    <w:pPr/>
    <w:rPr>
      <w:rFonts w:cs="Mangal"/>
      <w:sz w:val="20"/>
      <w:szCs w:val="18"/>
    </w:rPr>
  </w:style>
  <w:style w:type="paragraph" w:styleId="Annotationsubject">
    <w:name w:val="annotation subject"/>
    <w:basedOn w:val="Annotationtext"/>
    <w:next w:val="Annotationtext"/>
    <w:qFormat/>
    <w:pPr/>
    <w:rPr>
      <w:b/>
      <w:bCs/>
    </w:rPr>
  </w:style>
  <w:style w:type="paragraph" w:styleId="HeaderandFooter">
    <w:name w:val="Header and Footer"/>
    <w:basedOn w:val="Normal"/>
    <w:qFormat/>
    <w:pPr>
      <w:suppressLineNumbers/>
      <w:tabs>
        <w:tab w:val="clear" w:pos="709"/>
        <w:tab w:val="center" w:pos="4819" w:leader="none"/>
        <w:tab w:val="right" w:pos="9638" w:leader="none"/>
      </w:tabs>
    </w:pPr>
    <w:rPr/>
  </w:style>
  <w:style w:type="paragraph" w:styleId="Footer">
    <w:name w:val="Footer"/>
    <w:basedOn w:val="HeaderandFooter"/>
    <w:pPr>
      <w:suppressLineNumbers/>
    </w:pPr>
    <w:rPr/>
  </w:style>
  <w:style w:type="paragraph" w:styleId="Revision">
    <w:name w:val="Revision"/>
    <w:qFormat/>
    <w:pPr>
      <w:widowControl/>
      <w:suppressAutoHyphens w:val="false"/>
      <w:overflowPunct w:val="true"/>
      <w:bidi w:val="0"/>
      <w:spacing w:before="0" w:after="0"/>
      <w:jc w:val="left"/>
    </w:pPr>
    <w:rPr>
      <w:rFonts w:ascii="Liberation Serif" w:hAnsi="Liberation Serif" w:eastAsia="Noto Sans CJK SC" w:cs="Mangal"/>
      <w:color w:val="auto"/>
      <w:kern w:val="2"/>
      <w:sz w:val="24"/>
      <w:szCs w:val="21"/>
      <w:lang w:val="en-GB" w:eastAsia="zh-CN" w:bidi="hi-IN"/>
    </w:rPr>
  </w:style>
  <w:style w:type="paragraph" w:styleId="Bibliography1">
    <w:name w:val="Bibliography 1"/>
    <w:basedOn w:val="Index"/>
    <w:qFormat/>
    <w:pPr>
      <w:tabs>
        <w:tab w:val="clear" w:pos="709"/>
      </w:tabs>
      <w:spacing w:lineRule="atLeast" w:line="480" w:before="0" w:after="0"/>
      <w:ind w:left="720" w:right="0" w:hanging="720"/>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Sanjay.Nagi@lstmed.ac.uk"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footer" Target="footer1.xm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9494</TotalTime>
  <Application>LibreOffice/7.3.6.2$Linux_X86_64 LibreOffice_project/30$Build-2</Application>
  <AppVersion>15.0000</AppVersion>
  <Pages>8</Pages>
  <Words>1685</Words>
  <Characters>9476</Characters>
  <CharactersWithSpaces>11139</CharactersWithSpaces>
  <Paragraphs>4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7T08:54:00Z</dcterms:created>
  <dc:creator>Sanjay Nagi</dc:creator>
  <dc:description/>
  <dc:language>en-GB</dc:language>
  <cp:lastModifiedBy>Sanjay Nagi</cp:lastModifiedBy>
  <dcterms:modified xsi:type="dcterms:W3CDTF">2022-09-19T11:27:55Z</dcterms:modified>
  <cp:revision>14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477565631/harvard-cite-them-right-Sanjay</vt:lpwstr>
  </property>
  <property fmtid="{D5CDD505-2E9C-101B-9397-08002B2CF9AE}" pid="3" name="Mendeley Document_1">
    <vt:lpwstr>True</vt:lpwstr>
  </property>
  <property fmtid="{D5CDD505-2E9C-101B-9397-08002B2CF9AE}" pid="4" name="Mendeley Unique User Id_1">
    <vt:lpwstr>57ba1e48-0014-3ab9-9b54-fc3a65c21bd4</vt:lpwstr>
  </property>
  <property fmtid="{D5CDD505-2E9C-101B-9397-08002B2CF9AE}" pid="5" name="Mendeley_Bookmark_0HKlh9vXVr_1">
    <vt:lpwstr>ADDIN CSL_CITATION {"citationItems": [{"id": "ITEM-1", "itemData": {"DOI": "10.5281/zenodo.3935797", "URL": "%0A%0A10.5281/zenodo.3935797%0A%0A", "author": [{"dropping-particle": "", "family": "Miles", "given": "Alistair", "non-dropping-particle": "", "pa</vt:lpwstr>
  </property>
  <property fmtid="{D5CDD505-2E9C-101B-9397-08002B2CF9AE}" pid="6" name="Mendeley_Bookmark_0HKlh9vXVr_2">
    <vt:lpwstr>rse-names": false, "suffix": ""}, {"dropping-particle": "", "family": "Harding", "given": "Nicholas J.", "non-dropping-particle": "", "parse-names": false, "suffix": ""}], "id": "ITEM-1", "issued": {"date-parts": [["2017"]]}, "title": "Scikit-allel", "typ</vt:lpwstr>
  </property>
  <property fmtid="{D5CDD505-2E9C-101B-9397-08002B2CF9AE}" pid="7" name="Mendeley_Bookmark_0HKlh9vXVr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8" name="Mendeley_Bookmark_0HKlh9vXVr_4">
    <vt:lpwstr>ion": "(Miles and Harding, 2017)"}, "properties": {"noteIndex": 0}, "schema": "https://github.com/citation-style-language/schema/raw/master/csl-citation.json"}</vt:lpwstr>
  </property>
  <property fmtid="{D5CDD505-2E9C-101B-9397-08002B2CF9AE}" pid="9" name="Mendeley_Bookmark_0HZLBKQwy9_1">
    <vt:lpwstr>ADDIN CSL_CITATION {"citationItems": [{"id": "ITEM-1", "itemData": {"author": [{"dropping-particle": "", "family": "Njoroge", "given": "Harun", "non-dropping-particle": "", "parse-names": false, "suffix": ""}, {"dropping-particle": "", "family": "Oruni", </vt:lpwstr>
  </property>
  <property fmtid="{D5CDD505-2E9C-101B-9397-08002B2CF9AE}" pid="10" name="Mendeley_Bookmark_0HZLBKQwy9_10">
    <vt:lpwstr>{"dropping-particle": "", "family": "Donnelly", "given": "Martin J", "non-dropping-particle": "", "parse-names": false, "suffix": ""}, {"dropping-particle": "", "family": "Place", "given": "Pembroke", "non-dropping-particle": "", "parse-names": false, "su</vt:lpwstr>
  </property>
  <property fmtid="{D5CDD505-2E9C-101B-9397-08002B2CF9AE}" pid="11" name="Mendeley_Bookmark_0HZLBKQwy9_11">
    <vt:lpwstr>ffix": ""}, {"dropping-particle": "", "family": "Resources", "given": "Animal", "non-dropping-particle": "", "parse-names": false, "suffix": ""}, {"dropping-particle": "", "family": "Project", "given": "Vectorlink", "non-dropping-particle": "", "parse-nam</vt:lpwstr>
  </property>
  <property fmtid="{D5CDD505-2E9C-101B-9397-08002B2CF9AE}" pid="12" name="Mendeley_Bookmark_0HZLBKQwy9_12">
    <vt:lpwstr>es": false, "suffix": ""}, {"dropping-particle": "", "family": "Associates", "given": "Abt", "non-dropping-particle": "", "parse-names": false, "suffix": ""}, {"dropping-particle": "", "family": "Unit", "given": "Population Health", "non-dropping-particle</vt:lpwstr>
  </property>
  <property fmtid="{D5CDD505-2E9C-101B-9397-08002B2CF9AE}" pid="13" name="Mendeley_Bookmark_0HZLBKQwy9_13">
    <vt:lpwstr>": "", "parse-names": false, "suffix": ""}, {"dropping-particle": "", "family": "Programme", "given": "Microbes", "non-dropping-particle": "", "parse-names": false, "suffix": ""}, {"dropping-particle": "", "family": "Place", "given": "Pembroke", "non-drop</vt:lpwstr>
  </property>
  <property fmtid="{D5CDD505-2E9C-101B-9397-08002B2CF9AE}" pid="14" name="Mendeley_Bookmark_0HZLBKQwy9_14">
    <vt:lpwstr>ping-particle": "", "parse-names": false, "suffix": ""}], "container-title": "bioRxiv", "id": "ITEM-1", "issued": {"date-parts": [["2021"]]}, "page": "1-23", "title": "Identification of a rapidly-spreading triple mutant for high-level metabolic insecticid</vt:lpwstr>
  </property>
  <property fmtid="{D5CDD505-2E9C-101B-9397-08002B2CF9AE}" pid="15" name="Mendeley_Bookmark_0HZLBKQwy9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16" name="Mendeley_Bookmark_0HZLBKQwy9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17" name="Mendeley_Bookmark_0HZLBKQwy9_17">
    <vt:lpwstr>age/schema/raw/master/csl-citation.json"}</vt:lpwstr>
  </property>
  <property fmtid="{D5CDD505-2E9C-101B-9397-08002B2CF9AE}" pid="18" name="Mendeley_Bookmark_0HZLBKQwy9_2">
    <vt:lpwstr>"given": "Ambrose", "non-dropping-particle": "", "parse-names": false, "suffix": ""}, {"dropping-particle": "", "family": "Pipini", "given": "Dimitra", "non-dropping-particle": "", "parse-names": false, "suffix": ""}, {"dropping-particle": "", "family": "</vt:lpwstr>
  </property>
  <property fmtid="{D5CDD505-2E9C-101B-9397-08002B2CF9AE}" pid="19" name="Mendeley_Bookmark_0HZLBKQwy9_3">
    <vt:lpwstr>Nagi", "given": "Sanjay C", "non-dropping-particle": "", "parse-names": false, "suffix": ""}, {"dropping-particle": "", "family": "Lynd", "given": "Amy", "non-dropping-particle": "", "parse-names": false, "suffix": ""}, {"dropping-particle": "", "family":</vt:lpwstr>
  </property>
  <property fmtid="{D5CDD505-2E9C-101B-9397-08002B2CF9AE}" pid="20" name="Mendeley_Bookmark_0HZLBKQwy9_4">
    <vt:lpwstr> "Eric", "given": "R", "non-dropping-particle": "", "parse-names": false, "suffix": ""}, {"dropping-particle": "", "family": "Tomlinson", "given": "Sean", "non-dropping-particle": "", "parse-names": false, "suffix": ""}, {"dropping-particle": "", "family"</vt:lpwstr>
  </property>
  <property fmtid="{D5CDD505-2E9C-101B-9397-08002B2CF9AE}" pid="21" name="Mendeley_Bookmark_0HZLBKQwy9_5">
    <vt:lpwstr>: "Grau-bove", "given": "Xavi", "non-dropping-particle": "", "parse-names": false, "suffix": ""}, {"dropping-particle": "", "family": "Mcdermott", "given": "Daniel", "non-dropping-particle": "", "parse-names": false, "suffix": ""}, {"dropping-particle": "</vt:lpwstr>
  </property>
  <property fmtid="{D5CDD505-2E9C-101B-9397-08002B2CF9AE}" pid="22" name="Mendeley_Bookmark_0HZLBKQwy9_6">
    <vt:lpwstr>", "family": "Emile", "given": "Z", "non-dropping-particle": "", "parse-names": false, "suffix": ""}, {"dropping-particle": "", "family": "Agossa", "given": "Fiacre R", "non-dropping-particle": "", "parse-names": false, "suffix": ""}, {"dropping-particle"</vt:lpwstr>
  </property>
  <property fmtid="{D5CDD505-2E9C-101B-9397-08002B2CF9AE}" pid="23" name="Mendeley_Bookmark_0HZLBKQwy9_7">
    <vt:lpwstr>: "", "family": "Mokuba", "given": "Arlette", "non-dropping-particle": "", "parse-names": false, "suffix": ""}, {"dropping-particle": "", "family": "Irish", "given": "Seth", "non-dropping-particle": "", "parse-names": false, "suffix": ""}, {"dropping-part</vt:lpwstr>
  </property>
  <property fmtid="{D5CDD505-2E9C-101B-9397-08002B2CF9AE}" pid="24" name="Mendeley_Bookmark_0HZLBKQwy9_8">
    <vt:lpwstr>icle": "", "family": "Kabula", "given": "Bilali", "non-dropping-particle": "", "parse-names": false, "suffix": ""}, {"dropping-particle": "", "family": "Mbogo", "given": "Charles", "non-dropping-particle": "", "parse-names": false, "suffix": ""}, {"droppi</vt:lpwstr>
  </property>
  <property fmtid="{D5CDD505-2E9C-101B-9397-08002B2CF9AE}" pid="25" name="Mendeley_Bookmark_0HZLBKQwy9_9">
    <vt:lpwstr>ng-particle": "", "family": "Paine", "given": "Mark J I", "non-dropping-particle": "", "parse-names": false, "suffix": ""}, {"dropping-particle": "", "family": "Weetman", "given": "David", "non-dropping-particle": "", "parse-names": false, "suffix": ""}, </vt:lpwstr>
  </property>
  <property fmtid="{D5CDD505-2E9C-101B-9397-08002B2CF9AE}" pid="26" name="Mendeley_Bookmark_0wyyFSypmv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27" name="Mendeley_Bookmark_0wyyFSypmv_10">
    <vt:lpwstr>ven": "Nicolas", "non-dropping-particle": "", "parse-names": false, "suffix": ""}, {"dropping-particle": "", "family": "Korneliussen", "given": "Thorfinn Sand", "non-dropping-particle": "", "parse-names": false, "suffix": ""}, {"dropping-particle": "", "f</vt:lpwstr>
  </property>
  <property fmtid="{D5CDD505-2E9C-101B-9397-08002B2CF9AE}" pid="28" name="Mendeley_Bookmark_0wyyFSypmv_11">
    <vt:lpwstr>amily": "Zheng", "given": "Hancheng", "non-dropping-particle": "", "parse-names": false, "suffix": ""}, {"dropping-particle": "", "family": "Liu", "given": "Tao", "non-dropping-particle": "", "parse-names": false, "suffix": ""}, {"dropping-particle": "", </vt:lpwstr>
  </property>
  <property fmtid="{D5CDD505-2E9C-101B-9397-08002B2CF9AE}" pid="29" name="Mendeley_Bookmark_0wyyFSypmv_12">
    <vt:lpwstr>"family": "He", "given": "Weiming", "non-dropping-particle": "", "parse-names": false, "suffix": ""}, {"dropping-particle": "", "family": "Li", "given": "Kui", "non-dropping-particle": "", "parse-names": false, "suffix": ""}, {"dropping-particle": "", "fa</vt:lpwstr>
  </property>
  <property fmtid="{D5CDD505-2E9C-101B-9397-08002B2CF9AE}" pid="30" name="Mendeley_Bookmark_0wyyFSypmv_13">
    <vt:lpwstr>mily": "Luo", "given": "Ruibang", "non-dropping-particle": "", "parse-names": false, "suffix": ""}, {"dropping-particle": "", "family": "Nie", "given": "Xifang", "non-dropping-particle": "", "parse-names": false, "suffix": ""}, {"dropping-particle": "", "</vt:lpwstr>
  </property>
  <property fmtid="{D5CDD505-2E9C-101B-9397-08002B2CF9AE}" pid="31" name="Mendeley_Bookmark_0wyyFSypmv_14">
    <vt:lpwstr>family": "Wu", "given": "Honglong", "non-dropping-particle": "", "parse-names": false, "suffix": ""}, {"dropping-particle": "", "family": "Zhao", "given": "Meiru", "non-dropping-particle": "", "parse-names": false, "suffix": ""}, {"dropping-particle": "",</vt:lpwstr>
  </property>
  <property fmtid="{D5CDD505-2E9C-101B-9397-08002B2CF9AE}" pid="32" name="Mendeley_Bookmark_0wyyFSypmv_15">
    <vt:lpwstr> "family": "Cao", "given": "Hongzhi", "non-dropping-particle": "", "parse-names": false, "suffix": ""}, {"dropping-particle": "", "family": "Zou", "given": "Jing", "non-dropping-particle": "", "parse-names": false, "suffix": ""}, {"dropping-particle": "",</vt:lpwstr>
  </property>
  <property fmtid="{D5CDD505-2E9C-101B-9397-08002B2CF9AE}" pid="33" name="Mendeley_Bookmark_0wyyFSypmv_16">
    <vt:lpwstr> "family": "Shan", "given": "Ying", "non-dropping-particle": "", "parse-names": false, "suffix": ""}, {"dropping-particle": "", "family": "Li", "given": "Shuzheng", "non-dropping-particle": "", "parse-names": false, "suffix": ""}, {"dropping-particle": ""</vt:lpwstr>
  </property>
  <property fmtid="{D5CDD505-2E9C-101B-9397-08002B2CF9AE}" pid="34" name="Mendeley_Bookmark_0wyyFSypmv_17">
    <vt:lpwstr>, "family": "Yang", "given": "Qi", "non-dropping-particle": "", "parse-names": false, "suffix": ""}, {"dropping-particle": "", "family": "Asan", "given": "", "non-dropping-particle": "", "parse-names": false, "suffix": ""}, {"dropping-particle": "", "fami</vt:lpwstr>
  </property>
  <property fmtid="{D5CDD505-2E9C-101B-9397-08002B2CF9AE}" pid="35" name="Mendeley_Bookmark_0wyyFSypmv_18">
    <vt:lpwstr>ly": "Ni", "given": "Peixiang", "non-dropping-particle": "", "parse-names": false, "suffix": ""}, {"dropping-particle": "", "family": "Tian", "given": "Geng", "non-dropping-particle": "", "parse-names": false, "suffix": ""}, {"dropping-particle": "", "fam</vt:lpwstr>
  </property>
  <property fmtid="{D5CDD505-2E9C-101B-9397-08002B2CF9AE}" pid="36" name="Mendeley_Bookmark_0wyyFSypmv_19">
    <vt:lpwstr>ily": "Xu", "given": "Junming", "non-dropping-particle": "", "parse-names": false, "suffix": ""}, {"dropping-particle": "", "family": "Liu", "given": "Xiao", "non-dropping-particle": "", "parse-names": false, "suffix": ""}, {"dropping-particle": "", "fami</vt:lpwstr>
  </property>
  <property fmtid="{D5CDD505-2E9C-101B-9397-08002B2CF9AE}" pid="37" name="Mendeley_Bookmark_0wyyFSypmv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38" name="Mendeley_Bookmark_0wyyFSypmv_20">
    <vt:lpwstr>ly": "Jiang", "given": "Tao", "non-dropping-particle": "", "parse-names": false, "suffix": ""}, {"dropping-particle": "", "family": "Wu", "given": "Renhua", "non-dropping-particle": "", "parse-names": false, "suffix": ""}, {"dropping-particle": "", "famil</vt:lpwstr>
  </property>
  <property fmtid="{D5CDD505-2E9C-101B-9397-08002B2CF9AE}" pid="39" name="Mendeley_Bookmark_0wyyFSypmv_21">
    <vt:lpwstr>y": "Zhou", "given": "Guangyu", "non-dropping-particle": "", "parse-names": false, "suffix": ""}, {"dropping-particle": "", "family": "Tang", "given": "Meifang", "non-dropping-particle": "", "parse-names": false, "suffix": ""}, {"dropping-particle": "", "</vt:lpwstr>
  </property>
  <property fmtid="{D5CDD505-2E9C-101B-9397-08002B2CF9AE}" pid="40" name="Mendeley_Bookmark_0wyyFSypmv_22">
    <vt:lpwstr>family": "Qin", "given": "Junjie", "non-dropping-particle": "", "parse-names": false, "suffix": ""}, {"dropping-particle": "", "family": "Wang", "given": "Tong", "non-dropping-particle": "", "parse-names": false, "suffix": ""}, {"dropping-particle": "", "</vt:lpwstr>
  </property>
  <property fmtid="{D5CDD505-2E9C-101B-9397-08002B2CF9AE}" pid="41" name="Mendeley_Bookmark_0wyyFSypmv_23">
    <vt:lpwstr>family": "Feng", "given": "Shuijian", "non-dropping-particle": "", "parse-names": false, "suffix": ""}, {"dropping-particle": "", "family": "Li", "given": "Guohong", "non-dropping-particle": "", "parse-names": false, "suffix": ""}, {"dropping-particle": "</vt:lpwstr>
  </property>
  <property fmtid="{D5CDD505-2E9C-101B-9397-08002B2CF9AE}" pid="42" name="Mendeley_Bookmark_0wyyFSypmv_24">
    <vt:lpwstr>", "family": "Huasang", "given": "", "non-dropping-particle": "", "parse-names": false, "suffix": ""}, {"dropping-particle": "", "family": "Luosang", "given": "Jiangbai", "non-dropping-particle": "", "parse-names": false, "suffix": ""}, {"dropping-particl</vt:lpwstr>
  </property>
  <property fmtid="{D5CDD505-2E9C-101B-9397-08002B2CF9AE}" pid="43" name="Mendeley_Bookmark_0wyyFSypmv_25">
    <vt:lpwstr>e": "", "family": "Wang", "given": "Wei", "non-dropping-particle": "", "parse-names": false, "suffix": ""}, {"dropping-particle": "", "family": "Chen", "given": "Fang", "non-dropping-particle": "", "parse-names": false, "suffix": ""}, {"dropping-particle"</vt:lpwstr>
  </property>
  <property fmtid="{D5CDD505-2E9C-101B-9397-08002B2CF9AE}" pid="44" name="Mendeley_Bookmark_0wyyFSypmv_26">
    <vt:lpwstr>: "", "family": "Wang", "given": "Yading", "non-dropping-particle": "", "parse-names": false, "suffix": ""}, {"dropping-particle": "", "family": "Zheng", "given": "Xiaoguang", "non-dropping-particle": "", "parse-names": false, "suffix": ""}, {"dropping-pa</vt:lpwstr>
  </property>
  <property fmtid="{D5CDD505-2E9C-101B-9397-08002B2CF9AE}" pid="45" name="Mendeley_Bookmark_0wyyFSypmv_27">
    <vt:lpwstr>rticle": "", "family": "Li", "given": "Zhuo", "non-dropping-particle": "", "parse-names": false, "suffix": ""}, {"dropping-particle": "", "family": "Bianba", "given": "Zhuoma", "non-dropping-particle": "", "parse-names": false, "suffix": ""}, {"dropping-p</vt:lpwstr>
  </property>
  <property fmtid="{D5CDD505-2E9C-101B-9397-08002B2CF9AE}" pid="46" name="Mendeley_Bookmark_0wyyFSypmv_28">
    <vt:lpwstr>article": "", "family": "Yang", "given": "Ge", "non-dropping-particle": "", "parse-names": false, "suffix": ""}, {"dropping-particle": "", "family": "Wang", "given": "Xinping", "non-dropping-particle": "", "parse-names": false, "suffix": ""}, {"dropping-p</vt:lpwstr>
  </property>
  <property fmtid="{D5CDD505-2E9C-101B-9397-08002B2CF9AE}" pid="47" name="Mendeley_Bookmark_0wyyFSypmv_29">
    <vt:lpwstr>article": "", "family": "Tang", "given": "Shuhui", "non-dropping-particle": "", "parse-names": false, "suffix": ""}, {"dropping-particle": "", "family": "Gao", "given": "Guoyi", "non-dropping-particle": "", "parse-names": false, "suffix": ""}, {"dropping-</vt:lpwstr>
  </property>
  <property fmtid="{D5CDD505-2E9C-101B-9397-08002B2CF9AE}" pid="48" name="Mendeley_Bookmark_0wyyFSypmv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49" name="Mendeley_Bookmark_0wyyFSypmv_30">
    <vt:lpwstr>particle": "", "family": "Chen", "given": "Yong", "non-dropping-particle": "", "parse-names": false, "suffix": ""}, {"dropping-particle": "", "family": "Luo", "given": "Zhen", "non-dropping-particle": "", "parse-names": false, "suffix": ""}, {"dropping-pa</vt:lpwstr>
  </property>
  <property fmtid="{D5CDD505-2E9C-101B-9397-08002B2CF9AE}" pid="50" name="Mendeley_Bookmark_0wyyFSypmv_31">
    <vt:lpwstr>rticle": "", "family": "Gusang", "given": "Lamu", "non-dropping-particle": "", "parse-names": false, "suffix": ""}, {"dropping-particle": "", "family": "Cao", "given": "Zheng", "non-dropping-particle": "", "parse-names": false, "suffix": ""}, {"dropping-p</vt:lpwstr>
  </property>
  <property fmtid="{D5CDD505-2E9C-101B-9397-08002B2CF9AE}" pid="51" name="Mendeley_Bookmark_0wyyFSypmv_32">
    <vt:lpwstr>article": "", "family": "Zhang", "given": "Qinghui", "non-dropping-particle": "", "parse-names": false, "suffix": ""}, {"dropping-particle": "", "family": "Ouyang", "given": "Weihan", "non-dropping-particle": "", "parse-names": false, "suffix": ""}, {"dro</vt:lpwstr>
  </property>
  <property fmtid="{D5CDD505-2E9C-101B-9397-08002B2CF9AE}" pid="52" name="Mendeley_Bookmark_0wyyFSypmv_33">
    <vt:lpwstr>pping-particle": "", "family": "Ren", "given": "Xiaoli", "non-dropping-particle": "", "parse-names": false, "suffix": ""}, {"dropping-particle": "", "family": "Liang", "given": "Huiqing", "non-dropping-particle": "", "parse-names": false, "suffix": ""}, {</vt:lpwstr>
  </property>
  <property fmtid="{D5CDD505-2E9C-101B-9397-08002B2CF9AE}" pid="53" name="Mendeley_Bookmark_0wyyFSypmv_34">
    <vt:lpwstr>"dropping-particle": "", "family": "Zheng", "given": "Huisong", "non-dropping-particle": "", "parse-names": false, "suffix": ""}, {"dropping-particle": "", "family": "Huang", "given": "Yebo", "non-dropping-particle": "", "parse-names": false, "suffix": ""</vt:lpwstr>
  </property>
  <property fmtid="{D5CDD505-2E9C-101B-9397-08002B2CF9AE}" pid="54" name="Mendeley_Bookmark_0wyyFSypmv_35">
    <vt:lpwstr>}, {"dropping-particle": "", "family": "Li", "given": "Jingxiang", "non-dropping-particle": "", "parse-names": false, "suffix": ""}, {"dropping-particle": "", "family": "Bolund", "given": "Lars", "non-dropping-particle": "", "parse-names": false, "suffix"</vt:lpwstr>
  </property>
  <property fmtid="{D5CDD505-2E9C-101B-9397-08002B2CF9AE}" pid="55" name="Mendeley_Bookmark_0wyyFSypmv_36">
    <vt:lpwstr>: ""}, {"dropping-particle": "", "family": "Kristiansen", "given": "Karsten", "non-dropping-particle": "", "parse-names": false, "suffix": ""}, {"dropping-particle": "", "family": "Li", "given": "Yingrui", "non-dropping-particle": "", "parse-names": false</vt:lpwstr>
  </property>
  <property fmtid="{D5CDD505-2E9C-101B-9397-08002B2CF9AE}" pid="56" name="Mendeley_Bookmark_0wyyFSypmv_37">
    <vt:lpwstr>, "suffix": ""}, {"dropping-particle": "", "family": "Zhang", "given": "Yong", "non-dropping-particle": "", "parse-names": false, "suffix": ""}, {"dropping-particle": "", "family": "Zhang", "given": "Xiuqing", "non-dropping-particle": "", "parse-names": f</vt:lpwstr>
  </property>
  <property fmtid="{D5CDD505-2E9C-101B-9397-08002B2CF9AE}" pid="57" name="Mendeley_Bookmark_0wyyFSypmv_38">
    <vt:lpwstr>alse, "suffix": ""}, {"dropping-particle": "", "family": "Li", "given": "Ruiqiang", "non-dropping-particle": "", "parse-names": false, "suffix": ""}, {"dropping-particle": "", "family": "Li", "given": "Songgang", "non-dropping-particle": "", "parse-names"</vt:lpwstr>
  </property>
  <property fmtid="{D5CDD505-2E9C-101B-9397-08002B2CF9AE}" pid="58" name="Mendeley_Bookmark_0wyyFSypmv_39">
    <vt:lpwstr>: false, "suffix": ""}, {"dropping-particle": "", "family": "Yang", "given": "Huanming", "non-dropping-particle": "", "parse-names": false, "suffix": ""}, {"dropping-particle": "", "family": "Nielsen", "given": "Rasmus", "non-dropping-particle": "", "pars</vt:lpwstr>
  </property>
  <property fmtid="{D5CDD505-2E9C-101B-9397-08002B2CF9AE}" pid="59" name="Mendeley_Bookmark_0wyyFSypmv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60" name="Mendeley_Bookmark_0wyyFSypmv_40">
    <vt:lpwstr>e-names": false, "suffix": ""}, {"dropping-particle": "", "family": "Wang", "given": "Jun", "non-dropping-particle": "", "parse-names": false, "suffix": ""}, {"dropping-particle": "", "family": "Wang", "given": "Jian", "non-dropping-particle": "", "parse-</vt:lpwstr>
  </property>
  <property fmtid="{D5CDD505-2E9C-101B-9397-08002B2CF9AE}" pid="61" name="Mendeley_Bookmark_0wyyFSypmv_41">
    <vt:lpwstr>names": false, "suffix": ""}], "container-title": "Science", "id": "ITEM-1", "issue": "5987", "issued": {"date-parts": [["2010"]]}, "page": "75-78", "title": "Sequencing of 50 human exomes reveals adaptation to high altitude", "type": "article-journal", "</vt:lpwstr>
  </property>
  <property fmtid="{D5CDD505-2E9C-101B-9397-08002B2CF9AE}" pid="62" name="Mendeley_Bookmark_0wyyFSypmv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63" name="Mendeley_Bookmark_0wyyFSypmv_43">
    <vt:lpwstr>Yi &lt;i&gt;et al.&lt;/i&gt;, 2010)"}, "properties": {"noteIndex": 0}, "schema": "https://github.com/citation-style-language/schema/raw/master/csl-citation.json"}</vt:lpwstr>
  </property>
  <property fmtid="{D5CDD505-2E9C-101B-9397-08002B2CF9AE}" pid="64" name="Mendeley_Bookmark_0wyyFSypmv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65" name="Mendeley_Bookmark_0wyyFSypmv_6">
    <vt:lpwstr>-dropping-particle": "", "parse-names": false, "suffix": ""}, {"dropping-particle": "", "family": "Liang", "given": "Yu", "non-dropping-particle": "", "parse-names": false, "suffix": ""}, {"dropping-particle": "", "family": "Huerta-Sanchez", "given": "Emi</vt:lpwstr>
  </property>
  <property fmtid="{D5CDD505-2E9C-101B-9397-08002B2CF9AE}" pid="66" name="Mendeley_Bookmark_0wyyFSypmv_7">
    <vt:lpwstr>lia", "non-dropping-particle": "", "parse-names": false, "suffix": ""}, {"dropping-particle": "", "family": "Jin", "given": "Xin", "non-dropping-particle": "", "parse-names": false, "suffix": ""}, {"dropping-particle": "", "family": "Cuo", "given": "Zha X</vt:lpwstr>
  </property>
  <property fmtid="{D5CDD505-2E9C-101B-9397-08002B2CF9AE}" pid="67" name="Mendeley_Bookmark_0wyyFSypmv_8">
    <vt:lpwstr>i Ping", "non-dropping-particle": "", "parse-names": false, "suffix": ""}, {"dropping-particle": "", "family": "Pool", "given": "John E.", "non-dropping-particle": "", "parse-names": false, "suffix": ""}, {"dropping-particle": "", "family": "Xu", "given":</vt:lpwstr>
  </property>
  <property fmtid="{D5CDD505-2E9C-101B-9397-08002B2CF9AE}" pid="68" name="Mendeley_Bookmark_0wyyFSypmv_9">
    <vt:lpwstr> "N.", "non-dropping-particle": "", "parse-names": false, "suffix": ""}, {"dropping-particle": "", "family": "Jiang", "given": "Hui", "non-dropping-particle": "", "parse-names": false, "suffix": ""}, {"dropping-particle": "", "family": "Vinckenbosch", "gi</vt:lpwstr>
  </property>
  <property fmtid="{D5CDD505-2E9C-101B-9397-08002B2CF9AE}" pid="69" name="Mendeley_Bookmark_1d0CxfZBed_1">
    <vt:lpwstr>ADDIN CSL_CITATION {"citationItems": [{"id": "ITEM-1", "itemData": {"DOI": "10.1073/pnas.0409348102", "ISBN": "0027-8424 (Print)\\n0027-8424 (Linking)", "ISSN": "0027-8424", "PMID": "15753317", "abstract": "Metabolic pathways play an important role in ins</vt:lpwstr>
  </property>
  <property fmtid="{D5CDD505-2E9C-101B-9397-08002B2CF9AE}" pid="70" name="Mendeley_Bookmark_1d0CxfZBed_10">
    <vt:lpwstr>", "non-dropping-particle": "", "parse-names": false, "suffix": ""}, {"dropping-particle": "", "family": "Hemingway", "given": "Janet", "non-dropping-particle": "", "parse-names": false, "suffix": ""}, {"dropping-particle": "", "family": "Ranson", "given"</vt:lpwstr>
  </property>
  <property fmtid="{D5CDD505-2E9C-101B-9397-08002B2CF9AE}" pid="71" name="Mendeley_Bookmark_1d0CxfZBed_11">
    <vt:lpwstr>: "Hilary", "non-dropping-particle": "", "parse-names": false, "suffix": ""}], "container-title": "Proceedings of the National Academy of Sciences of the United States of America", "id": "ITEM-1", "issue": "11", "issued": {"date-parts": [["2005"]]}, "page</vt:lpwstr>
  </property>
  <property fmtid="{D5CDD505-2E9C-101B-9397-08002B2CF9AE}" pid="72" name="Mendeley_Bookmark_1d0CxfZBed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73" name="Mendeley_Bookmark_1d0CxfZBed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74" name="Mendeley_Bookmark_1d0CxfZBed_14">
    <vt:lpwstr>: 0}, "schema": "https://github.com/citation-style-language/schema/raw/master/csl-citation.json"}</vt:lpwstr>
  </property>
  <property fmtid="{D5CDD505-2E9C-101B-9397-08002B2CF9AE}" pid="75" name="Mendeley_Bookmark_1d0CxfZBed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76" name="Mendeley_Bookmark_1d0CxfZBed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77" name="Mendeley_Bookmark_1d0CxfZBed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78" name="Mendeley_Bookmark_1d0CxfZBed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79" name="Mendeley_Bookmark_1d0CxfZBed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80" name="Mendeley_Bookmark_1d0CxfZBed_7">
    <vt:lpwstr>"", "parse-names": false, "suffix": ""}, {"dropping-particle": "", "family": "Strode", "given": "Clare", "non-dropping-particle": "", "parse-names": false, "suffix": ""}, {"dropping-particle": "", "family": "Vontas", "given": "John", "non-dropping-particl</vt:lpwstr>
  </property>
  <property fmtid="{D5CDD505-2E9C-101B-9397-08002B2CF9AE}" pid="81" name="Mendeley_Bookmark_1d0CxfZBed_8">
    <vt:lpwstr>e": "", "parse-names": false, "suffix": ""}, {"dropping-particle": "", "family": "Nikou", "given": "Dimitra", "non-dropping-particle": "", "parse-names": false, "suffix": ""}, {"dropping-particle": "", "family": "Vaughan", "given": "Ashley", "non-dropping</vt:lpwstr>
  </property>
  <property fmtid="{D5CDD505-2E9C-101B-9397-08002B2CF9AE}" pid="82" name="Mendeley_Bookmark_1d0CxfZBed_9">
    <vt:lpwstr>-particle": "", "parse-names": false, "suffix": ""}, {"dropping-particle": "", "family": "Pignatelli", "given": "Patricia M", "non-dropping-particle": "", "parse-names": false, "suffix": ""}, {"dropping-particle": "", "family": "Louis", "given": "Christos</vt:lpwstr>
  </property>
  <property fmtid="{D5CDD505-2E9C-101B-9397-08002B2CF9AE}" pid="83" name="Mendeley_Bookmark_1mEwIm37Pj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84" name="Mendeley_Bookmark_1mEwIm37Pj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85" name="Mendeley_Bookmark_1mEwIm37Pj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86" name="Mendeley_Bookmark_1mEwIm37Pj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87" name="Mendeley_Bookmark_1mEwIm37Pj_5">
    <vt:lpwstr>on-dropping-particle": "", "parse-names": false, "suffix": ""}, {"dropping-particle": "", "family": "Lissenden", "given": "Natalie", "non-dropping-particle": "", "parse-names": false, "suffix": ""}], "container-title": "Trends in Parasitology", "id": "ITE</vt:lpwstr>
  </property>
  <property fmtid="{D5CDD505-2E9C-101B-9397-08002B2CF9AE}" pid="88" name="Mendeley_Bookmark_1mEwIm37Pj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89" name="Mendeley_Bookmark_1mEwIm37Pj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90" name="Mendeley_Bookmark_1mEwIm37Pj_8">
    <vt:lpwstr>anson and Lissenden, 2016)"}, "properties": {"noteIndex": 0}, "schema": "https://github.com/citation-style-language/schema/raw/master/csl-citation.json"}</vt:lpwstr>
  </property>
  <property fmtid="{D5CDD505-2E9C-101B-9397-08002B2CF9AE}" pid="91" name="Mendeley_Bookmark_2GpPCvDzg5_1">
    <vt:lpwstr>ADDIN CSL_CITATION {"citationItems": [{"id": "ITEM-1", "itemData": {"DOI": "10.1146/annurev.ento.45.1.371", "ISBN": "0066-4170 (Print) 0066-4170 (Linking)", "ISSN": "0066-4170", "PMID": "10761582", "abstract": "Insecticide resistance is an increasing prob</vt:lpwstr>
  </property>
  <property fmtid="{D5CDD505-2E9C-101B-9397-08002B2CF9AE}" pid="92" name="Mendeley_Bookmark_2GpPCvDzg5_10">
    <vt:lpwstr>ties": {"noteIndex": 0}, "schema": "https://github.com/citation-style-language/schema/raw/master/csl-citation.json"}</vt:lpwstr>
  </property>
  <property fmtid="{D5CDD505-2E9C-101B-9397-08002B2CF9AE}" pid="93" name="Mendeley_Bookmark_2GpPCvDzg5_2">
    <vt:lpwstr>lem in many insect vectors of disease. Our knowledge of the basic mechanisms underlying resistance to commonly used insecticides is well established. Molecular techniques have recently allowed us to start and dissect most of these mechanisms at the DNA le</vt:lpwstr>
  </property>
  <property fmtid="{D5CDD505-2E9C-101B-9397-08002B2CF9AE}" pid="94" name="Mendeley_Bookmark_2GpPCvDzg5_3">
    <vt:lpwstr>vel. The next major challenge will be to use this molecular understanding of resistance to develop novel strategies with which we can truly manage resistance. State-of-the-art information on resistance in insect vectors of disease is reviewed in this cont</vt:lpwstr>
  </property>
  <property fmtid="{D5CDD505-2E9C-101B-9397-08002B2CF9AE}" pid="95" name="Mendeley_Bookmark_2GpPCvDzg5_4">
    <vt:lpwstr>ext.", "author": [{"dropping-particle": "", "family": "Hemingway", "given": "Janet", "non-dropping-particle": "", "parse-names": false, "suffix": ""}, {"dropping-particle": "", "family": "Ranson", "given": "Hilary", "non-dropping-particle": "", "parse-nam</vt:lpwstr>
  </property>
  <property fmtid="{D5CDD505-2E9C-101B-9397-08002B2CF9AE}" pid="96" name="Mendeley_Bookmark_2GpPCvDzg5_5">
    <vt:lpwstr>es": false, "suffix": ""}], "container-title": "Annual review of entomology", "id": "ITEM-1", "issued": {"date-parts": [["2000"]]}, "page": "371-91", "title": "Insecticide resistance in insect vectors of human disease.", "type": "article-journal", "volume</vt:lpwstr>
  </property>
  <property fmtid="{D5CDD505-2E9C-101B-9397-08002B2CF9AE}" pid="97" name="Mendeley_Bookmark_2GpPCvDzg5_6">
    <vt:lpwstr>": "45"}, "uris": ["http://www.mendeley.com/documents/?uuid=8e774bb4-3b50-3ac0-a352-3aa448e8387f"]}, {"id": "ITEM-2", "itemData": {"DOI": "10.1016/b0-44-451924-6/00075-2", "ISBN": "9780444515162", "author": [{"dropping-particle": "", "family": "Khambay", </vt:lpwstr>
  </property>
  <property fmtid="{D5CDD505-2E9C-101B-9397-08002B2CF9AE}" pid="98" name="Mendeley_Bookmark_2GpPCvDzg5_7">
    <vt:lpwstr>"given": "B P S", "non-dropping-particle": "", "parse-names": false, "suffix": ""}, {"dropping-particle": "", "family": "Jewess", "given": "P J", "non-dropping-particle": "", "parse-names": false, "suffix": ""}], "container-title": "Comprehensive Molecula</vt:lpwstr>
  </property>
  <property fmtid="{D5CDD505-2E9C-101B-9397-08002B2CF9AE}" pid="99" name="Mendeley_Bookmark_2GpPCvDzg5_8">
    <vt:lpwstr>r Insect Science", "id": "ITEM-2", "issued": {"date-parts": [["2005"]]}, "page": "1-29", "title": "Pyrethroids", "type": "article-journal"}, "uris": ["http://www.mendeley.com/documents/?uuid=3526ffab-aabd-4927-bb12-a961bba46c6a"]}], "mendeley": {"formatte</vt:lpwstr>
  </property>
  <property fmtid="{D5CDD505-2E9C-101B-9397-08002B2CF9AE}" pid="100" name="Mendeley_Bookmark_2GpPCvDzg5_9">
    <vt:lpwstr>dCitation": "(Hemingway and Ranson, 2000; Khambay and Jewess, 2005)", "plainTextFormattedCitation": "(Hemingway and Ranson, 2000; Khambay and Jewess, 2005)", "previouslyFormattedCitation": "(Hemingway and Ranson, 2000; Khambay and Jewess, 2005)"}, "proper</vt:lpwstr>
  </property>
  <property fmtid="{D5CDD505-2E9C-101B-9397-08002B2CF9AE}" pid="101" name="Mendeley_Bookmark_2WKRNYaGaL_1">
    <vt:lpwstr>ADDIN CSL_CITATION {"citationItems": [{"id": "ITEM-1", "itemData": {"author": [{"dropping-particle": "", "family": "M\u00f6lder", "given": "Felix", "non-dropping-particle": "", "parse-names": false, "suffix": ""}, {"dropping-particle": "", "family": "Jabl</vt:lpwstr>
  </property>
  <property fmtid="{D5CDD505-2E9C-101B-9397-08002B2CF9AE}" pid="102" name="Mendeley_Bookmark_2WKRNYaGaL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103" name="Mendeley_Bookmark_2WKRNYaGaL_11">
    <vt:lpwstr>r &lt;i&gt;et al.&lt;/i&gt;, 2021)"}, "properties": {"noteIndex": 0}, "schema": "https://github.com/citation-style-language/schema/raw/master/csl-citation.json"}</vt:lpwstr>
  </property>
  <property fmtid="{D5CDD505-2E9C-101B-9397-08002B2CF9AE}" pid="104" name="Mendeley_Bookmark_2WKRNYaGaL_2">
    <vt:lpwstr>onski", "given": "Kim Philipp", "non-dropping-particle": "", "parse-names": false, "suffix": ""}, {"dropping-particle": "", "family": "Letcher", "given": "Brice", "non-dropping-particle": "", "parse-names": false, "suffix": ""}, {"dropping-particle": "", </vt:lpwstr>
  </property>
  <property fmtid="{D5CDD505-2E9C-101B-9397-08002B2CF9AE}" pid="105" name="Mendeley_Bookmark_2WKRNYaGaL_3">
    <vt:lpwstr>"family": "Hall", "given": "Michael B", "non-dropping-particle": "", "parse-names": false, "suffix": ""}, {"dropping-particle": "", "family": "Tomkins-tinch", "given": "Christopher H", "non-dropping-particle": "", "parse-names": false, "suffix": ""}, {"dr</vt:lpwstr>
  </property>
  <property fmtid="{D5CDD505-2E9C-101B-9397-08002B2CF9AE}" pid="106" name="Mendeley_Bookmark_2WKRNYaGaL_4">
    <vt:lpwstr>opping-particle": "", "family": "Sochat", "given": "Vanessa", "non-dropping-particle": "", "parse-names": false, "suffix": ""}, {"dropping-particle": "", "family": "Forster", "given": "Jan", "non-dropping-particle": "", "parse-names": false, "suffix": ""}</vt:lpwstr>
  </property>
  <property fmtid="{D5CDD505-2E9C-101B-9397-08002B2CF9AE}" pid="107" name="Mendeley_Bookmark_2WKRNYaGaL_5">
    <vt:lpwstr>, {"dropping-particle": "", "family": "Lee", "given": "Soohyun", "non-dropping-particle": "", "parse-names": false, "suffix": ""}, {"dropping-particle": "", "family": "Twardziok", "given": "Sven O", "non-dropping-particle": "", "parse-names": false, "suff</vt:lpwstr>
  </property>
  <property fmtid="{D5CDD505-2E9C-101B-9397-08002B2CF9AE}" pid="108" name="Mendeley_Bookmark_2WKRNYaGaL_6">
    <vt:lpwstr>ix": ""}, {"dropping-particle": "", "family": "Kanitz", "given": "Alexander", "non-dropping-particle": "", "parse-names": false, "suffix": ""}, {"dropping-particle": "", "family": "Wilm", "given": "Andreas", "non-dropping-particle": "", "parse-names": fal</vt:lpwstr>
  </property>
  <property fmtid="{D5CDD505-2E9C-101B-9397-08002B2CF9AE}" pid="109" name="Mendeley_Bookmark_2WKRNYaGaL_7">
    <vt:lpwstr>se, "suffix": ""}, {"dropping-particle": "", "family": "Holtgrewe", "given": "Manuel", "non-dropping-particle": "", "parse-names": false, "suffix": ""}, {"dropping-particle": "", "family": "Rahmann", "given": "Sven", "non-dropping-particle": "", "parse-na</vt:lpwstr>
  </property>
  <property fmtid="{D5CDD505-2E9C-101B-9397-08002B2CF9AE}" pid="110" name="Mendeley_Bookmark_2WKRNYaGaL_8">
    <vt:lpwstr>mes": false, "suffix": ""}, {"dropping-particle": "", "family": "Nahnsen", "given": "Sven", "non-dropping-particle": "", "parse-names": false, "suffix": ""}, {"dropping-particle": "", "family": "K\u00f6ster", "given": "Johannes", "non-dropping-particle": </vt:lpwstr>
  </property>
  <property fmtid="{D5CDD505-2E9C-101B-9397-08002B2CF9AE}" pid="111" name="Mendeley_Bookmark_2WKRNYaGaL_9">
    <vt:lpwstr>"", "parse-names": false, "suffix": ""}], "id": "ITEM-1", "issued": {"date-parts": [["2021"]]}, "page": "1-17", "title": "Sustainable data analysis with Snakemake [ version 1 ; peer review : awaiting peer review ]", "type": "article-journal"}, "uris": ["h</vt:lpwstr>
  </property>
  <property fmtid="{D5CDD505-2E9C-101B-9397-08002B2CF9AE}" pid="112" name="Mendeley_Bookmark_37kqNYGqmV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113" name="Mendeley_Bookmark_37kqNYGqmV_10">
    <vt:lpwstr> false, "suffix": ""}, {"dropping-particle": "", "family": "Assour", "given": "LA", "non-dropping-particle": "", "parse-names": false, "suffix": ""}, {"dropping-particle": "", "family": "Basseri", "given": "H", "non-dropping-particle": "", "parse-names": </vt:lpwstr>
  </property>
  <property fmtid="{D5CDD505-2E9C-101B-9397-08002B2CF9AE}" pid="114" name="Mendeley_Bookmark_37kqNYGqmV_11">
    <vt:lpwstr>false, "suffix": ""}, {"dropping-particle": "", "family": "Berlin", "given": "A", "non-dropping-particle": "", "parse-names": false, "suffix": ""}, {"dropping-particle": "", "family": "Birren", "given": "BW", "non-dropping-particle": "", "parse-names": fa</vt:lpwstr>
  </property>
  <property fmtid="{D5CDD505-2E9C-101B-9397-08002B2CF9AE}" pid="115" name="Mendeley_Bookmark_37kqNYGqmV_12">
    <vt:lpwstr>lse, "suffix": ""}, {"dropping-particle": "", "family": "Blandin", "given": "SA", "non-dropping-particle": "", "parse-names": false, "suffix": ""}, {"dropping-particle": "", "family": "Brockman", "given": "AI", "non-dropping-particle": "", "parse-names": </vt:lpwstr>
  </property>
  <property fmtid="{D5CDD505-2E9C-101B-9397-08002B2CF9AE}" pid="116" name="Mendeley_Bookmark_37kqNYGqmV_13">
    <vt:lpwstr>false, "suffix": ""}, {"dropping-particle": "", "family": "Burkot", "given": "TR", "non-dropping-particle": "", "parse-names": false, "suffix": ""}, {"dropping-particle": "", "family": "Burt", "given": "A", "non-dropping-particle": "", "parse-names": fals</vt:lpwstr>
  </property>
  <property fmtid="{D5CDD505-2E9C-101B-9397-08002B2CF9AE}" pid="117" name="Mendeley_Bookmark_37kqNYGqmV_14">
    <vt:lpwstr>e, "suffix": ""}, {"dropping-particle": "", "family": "Chan", "given": "CS", "non-dropping-particle": "", "parse-names": false, "suffix": ""}, {"dropping-particle": "", "family": "Chauve", "given": "C", "non-dropping-particle": "", "parse-names": false, "</vt:lpwstr>
  </property>
  <property fmtid="{D5CDD505-2E9C-101B-9397-08002B2CF9AE}" pid="118" name="Mendeley_Bookmark_37kqNYGqmV_15">
    <vt:lpwstr>suffix": ""}, {"dropping-particle": "", "family": "Chiu", "given": "JC", "non-dropping-particle": "", "parse-names": false, "suffix": ""}, {"dropping-particle": "", "family": "Christensen", "given": "M", "non-dropping-particle": "", "parse-names": false, </vt:lpwstr>
  </property>
  <property fmtid="{D5CDD505-2E9C-101B-9397-08002B2CF9AE}" pid="119" name="Mendeley_Bookmark_37kqNYGqmV_16">
    <vt:lpwstr>"suffix": ""}, {"dropping-particle": "", "family": "Costantini", "given": "C", "non-dropping-particle": "", "parse-names": false, "suffix": ""}, {"dropping-particle": "", "family": "Davidson", "given": "VLM", "non-dropping-particle": "", "parse-names": fa</vt:lpwstr>
  </property>
  <property fmtid="{D5CDD505-2E9C-101B-9397-08002B2CF9AE}" pid="120" name="Mendeley_Bookmark_37kqNYGqmV_17">
    <vt:lpwstr>lse, "suffix": ""}, {"dropping-particle": "", "family": "Deligianni", "given": "E", "non-dropping-particle": "", "parse-names": false, "suffix": ""}, {"dropping-particle": "", "family": "Dottorini", "given": "T", "non-dropping-particle": "", "parse-names"</vt:lpwstr>
  </property>
  <property fmtid="{D5CDD505-2E9C-101B-9397-08002B2CF9AE}" pid="121" name="Mendeley_Bookmark_37kqNYGqmV_18">
    <vt:lpwstr>: false, "suffix": ""}, {"dropping-particle": "", "family": "Dritsou", "given": "V", "non-dropping-particle": "", "parse-names": false, "suffix": ""}, {"dropping-particle": "", "family": "Gabriel", "given": "SB", "non-dropping-particle": "", "parse-names"</vt:lpwstr>
  </property>
  <property fmtid="{D5CDD505-2E9C-101B-9397-08002B2CF9AE}" pid="122" name="Mendeley_Bookmark_37kqNYGqmV_19">
    <vt:lpwstr>: false, "suffix": ""}, {"dropping-particle": "", "family": "Guelbeogo", "given": "WM", "non-dropping-particle": "", "parse-names": false, "suffix": ""}, {"dropping-particle": "", "family": "Hall", "given": "AB", "non-dropping-particle": "", "parse-names"</vt:lpwstr>
  </property>
  <property fmtid="{D5CDD505-2E9C-101B-9397-08002B2CF9AE}" pid="123" name="Mendeley_Bookmark_37kqNYGqmV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124" name="Mendeley_Bookmark_37kqNYGqmV_20">
    <vt:lpwstr>: false, "suffix": ""}, {"dropping-particle": "", "family": "Han", "given": "MV", "non-dropping-particle": "", "parse-names": false, "suffix": ""}, {"dropping-particle": "", "family": "Hlaing", "given": "T.", "non-dropping-particle": "", "parse-names": fa</vt:lpwstr>
  </property>
  <property fmtid="{D5CDD505-2E9C-101B-9397-08002B2CF9AE}" pid="125" name="Mendeley_Bookmark_37kqNYGqmV_21">
    <vt:lpwstr>lse, "suffix": ""}, {"dropping-particle": "", "family": "Hughes", "given": "DST", "non-dropping-particle": "", "parse-names": false, "suffix": ""}, {"dropping-particle": "", "family": "Jenkins", "given": "AM", "non-dropping-particle": "", "parse-names": f</vt:lpwstr>
  </property>
  <property fmtid="{D5CDD505-2E9C-101B-9397-08002B2CF9AE}" pid="126" name="Mendeley_Bookmark_37kqNYGqmV_22">
    <vt:lpwstr>alse, "suffix": ""}, {"dropping-particle": "", "family": "Jiang", "given": "X", "non-dropping-particle": "", "parse-names": false, "suffix": ""}, {"dropping-particle": "", "family": "Jungreis", "given": "I", "non-dropping-particle": "", "parse-names": fal</vt:lpwstr>
  </property>
  <property fmtid="{D5CDD505-2E9C-101B-9397-08002B2CF9AE}" pid="127" name="Mendeley_Bookmark_37kqNYGqmV_23">
    <vt:lpwstr>se, "suffix": ""}, {"dropping-particle": "", "family": "Kakani", "given": "EG", "non-dropping-particle": "", "parse-names": false, "suffix": ""}, {"dropping-particle": "", "family": "Kamali", "given": "M", "non-dropping-particle": "", "parse-names": false</vt:lpwstr>
  </property>
  <property fmtid="{D5CDD505-2E9C-101B-9397-08002B2CF9AE}" pid="128" name="Mendeley_Bookmark_37kqNYGqmV_24">
    <vt:lpwstr>, "suffix": ""}, {"dropping-particle": "", "family": "Kemppainen", "given": "P", "non-dropping-particle": "", "parse-names": false, "suffix": ""}, {"dropping-particle": "", "family": "Kennedy", "given": "RC", "non-dropping-particle": "", "parse-names": fa</vt:lpwstr>
  </property>
  <property fmtid="{D5CDD505-2E9C-101B-9397-08002B2CF9AE}" pid="129" name="Mendeley_Bookmark_37kqNYGqmV_25">
    <vt:lpwstr>lse, "suffix": ""}, {"dropping-particle": "", "family": "Kirmitzoglou", "given": "IK", "non-dropping-particle": "", "parse-names": false, "suffix": ""}, {"dropping-particle": "", "family": "Koekemoer", "given": "LL", "non-dropping-particle": "", "parse-na</vt:lpwstr>
  </property>
  <property fmtid="{D5CDD505-2E9C-101B-9397-08002B2CF9AE}" pid="130" name="Mendeley_Bookmark_37kqNYGqmV_26">
    <vt:lpwstr>mes": false, "suffix": ""}, {"dropping-particle": "", "family": "Laban", "given": "N", "non-dropping-particle": "", "parse-names": false, "suffix": ""}, {"dropping-particle": "", "family": "Langridge", "given": "N", "non-dropping-particle": "", "parse-nam</vt:lpwstr>
  </property>
  <property fmtid="{D5CDD505-2E9C-101B-9397-08002B2CF9AE}" pid="131" name="Mendeley_Bookmark_37kqNYGqmV_27">
    <vt:lpwstr>es": false, "suffix": ""}, {"dropping-particle": "", "family": "Lawniczak", "given": "MKN", "non-dropping-particle": "", "parse-names": false, "suffix": ""}, {"dropping-particle": "", "family": "Lirakis", "given": "M", "non-dropping-particle": "", "parse-</vt:lpwstr>
  </property>
  <property fmtid="{D5CDD505-2E9C-101B-9397-08002B2CF9AE}" pid="132" name="Mendeley_Bookmark_37kqNYGqmV_28">
    <vt:lpwstr>names": false, "suffix": ""}, {"dropping-particle": "", "family": "Lobo", "given": "NF", "non-dropping-particle": "", "parse-names": false, "suffix": ""}, {"dropping-particle": "", "family": "Lowy", "given": "E", "non-dropping-particle": "", "parse-names"</vt:lpwstr>
  </property>
  <property fmtid="{D5CDD505-2E9C-101B-9397-08002B2CF9AE}" pid="133" name="Mendeley_Bookmark_37kqNYGqmV_29">
    <vt:lpwstr>: false, "suffix": ""}, {"dropping-particle": "", "family": "MacCallum", "given": "RM", "non-dropping-particle": "", "parse-names": false, "suffix": ""}, {"dropping-particle": "", "family": "Mao", "given": "C", "non-dropping-particle": "", "parse-names": </vt:lpwstr>
  </property>
  <property fmtid="{D5CDD505-2E9C-101B-9397-08002B2CF9AE}" pid="134" name="Mendeley_Bookmark_37kqNYGqmV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135" name="Mendeley_Bookmark_37kqNYGqmV_30">
    <vt:lpwstr>false, "suffix": ""}, {"dropping-particle": "", "family": "Maslen", "given": "G", "non-dropping-particle": "", "parse-names": false, "suffix": ""}, {"dropping-particle": "", "family": "Mbogo", "given": "C", "non-dropping-particle": "", "parse-names": fals</vt:lpwstr>
  </property>
  <property fmtid="{D5CDD505-2E9C-101B-9397-08002B2CF9AE}" pid="136" name="Mendeley_Bookmark_37kqNYGqmV_31">
    <vt:lpwstr>e, "suffix": ""}, {"dropping-particle": "", "family": "McCarthy", "given": "J", "non-dropping-particle": "", "parse-names": false, "suffix": ""}, {"dropping-particle": "", "family": "Michel", "given": "K", "non-dropping-particle": "", "parse-names": false</vt:lpwstr>
  </property>
  <property fmtid="{D5CDD505-2E9C-101B-9397-08002B2CF9AE}" pid="137" name="Mendeley_Bookmark_37kqNYGqmV_32">
    <vt:lpwstr>, "suffix": ""}, {"dropping-particle": "", "family": "Mitchell", "given": "SN", "non-dropping-particle": "", "parse-names": false, "suffix": ""}, {"dropping-particle": "", "family": "Moore", "given": "W", "non-dropping-particle": "", "parse-names": false,</vt:lpwstr>
  </property>
  <property fmtid="{D5CDD505-2E9C-101B-9397-08002B2CF9AE}" pid="138" name="Mendeley_Bookmark_37kqNYGqmV_33">
    <vt:lpwstr> "suffix": ""}, {"dropping-particle": "", "family": "Murphy", "given": "KA", "non-dropping-particle": "", "parse-names": false, "suffix": ""}, {"dropping-particle": "", "family": "Naumenko", "given": "AN", "non-dropping-particle": "", "parse-names": false</vt:lpwstr>
  </property>
  <property fmtid="{D5CDD505-2E9C-101B-9397-08002B2CF9AE}" pid="139" name="Mendeley_Bookmark_37kqNYGqmV_34">
    <vt:lpwstr>, "suffix": ""}, {"dropping-particle": "", "family": "Nolan", "given": "T", "non-dropping-particle": "", "parse-names": false, "suffix": ""}, {"dropping-particle": "", "family": "Novoa", "given": "EM", "non-dropping-particle": "", "parse-names": false, "s</vt:lpwstr>
  </property>
  <property fmtid="{D5CDD505-2E9C-101B-9397-08002B2CF9AE}" pid="140" name="Mendeley_Bookmark_37kqNYGqmV_35">
    <vt:lpwstr>uffix": ""}, {"dropping-particle": "", "family": "O'Loughlin", "given": "S", "non-dropping-particle": "", "parse-names": false, "suffix": ""}, {"dropping-particle": "", "family": "Oringanje", "given": "C", "non-dropping-particle": "", "parse-names": false</vt:lpwstr>
  </property>
  <property fmtid="{D5CDD505-2E9C-101B-9397-08002B2CF9AE}" pid="141" name="Mendeley_Bookmark_37kqNYGqmV_36">
    <vt:lpwstr>, "suffix": ""}, {"dropping-particle": "", "family": "Oshaghi", "given": "MA", "non-dropping-particle": "", "parse-names": false, "suffix": ""}, {"dropping-particle": "", "family": "Pakpour", "given": "N", "non-dropping-particle": "", "parse-names": false</vt:lpwstr>
  </property>
  <property fmtid="{D5CDD505-2E9C-101B-9397-08002B2CF9AE}" pid="142" name="Mendeley_Bookmark_37kqNYGqmV_37">
    <vt:lpwstr>, "suffix": ""}, {"dropping-particle": "", "family": "Papathanos", "given": "PA", "non-dropping-particle": "", "parse-names": false, "suffix": ""}, {"dropping-particle": "", "family": "Peery", "given": "AN", "non-dropping-particle": "", "parse-names": fal</vt:lpwstr>
  </property>
  <property fmtid="{D5CDD505-2E9C-101B-9397-08002B2CF9AE}" pid="143" name="Mendeley_Bookmark_37kqNYGqmV_38">
    <vt:lpwstr>se, "suffix": ""}, {"dropping-particle": "", "family": "Povelones", "given": "M", "non-dropping-particle": "", "parse-names": false, "suffix": ""}, {"dropping-particle": "", "family": "Prakash", "given": "A", "non-dropping-particle": "", "parse-names": fa</vt:lpwstr>
  </property>
  <property fmtid="{D5CDD505-2E9C-101B-9397-08002B2CF9AE}" pid="144" name="Mendeley_Bookmark_37kqNYGqmV_39">
    <vt:lpwstr>lse, "suffix": ""}, {"dropping-particle": "", "family": "Price", "given": "DP", "non-dropping-particle": "", "parse-names": false, "suffix": ""}, {"dropping-particle": "", "family": "Rajaraman", "given": "A", "non-dropping-particle": "", "parse-names": fa</vt:lpwstr>
  </property>
  <property fmtid="{D5CDD505-2E9C-101B-9397-08002B2CF9AE}" pid="145" name="Mendeley_Bookmark_37kqNYGqmV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146" name="Mendeley_Bookmark_37kqNYGqmV_40">
    <vt:lpwstr>lse, "suffix": ""}, {"dropping-particle": "", "family": "Reimer", "given": "LJ", "non-dropping-particle": "", "parse-names": false, "suffix": ""}, {"dropping-particle": "", "family": "Rinker", "given": "DC", "non-dropping-particle": "", "parse-names": fal</vt:lpwstr>
  </property>
  <property fmtid="{D5CDD505-2E9C-101B-9397-08002B2CF9AE}" pid="147" name="Mendeley_Bookmark_37kqNYGqmV_41">
    <vt:lpwstr>se, "suffix": ""}, {"dropping-particle": "", "family": "Rokas", "given": "A", "non-dropping-particle": "", "parse-names": false, "suffix": ""}, {"dropping-particle": "", "family": "Russell", "given": "TL", "non-dropping-particle": "", "parse-names": false</vt:lpwstr>
  </property>
  <property fmtid="{D5CDD505-2E9C-101B-9397-08002B2CF9AE}" pid="148" name="Mendeley_Bookmark_37kqNYGqmV_42">
    <vt:lpwstr>, "suffix": ""}, {"dropping-particle": "", "family": "Sagnon", "given": "N", "non-dropping-particle": "", "parse-names": false, "suffix": ""}, {"dropping-particle": "", "family": "Sharakhova", "given": "MV", "non-dropping-particle": "", "parse-names": fal</vt:lpwstr>
  </property>
  <property fmtid="{D5CDD505-2E9C-101B-9397-08002B2CF9AE}" pid="149" name="Mendeley_Bookmark_37kqNYGqmV_43">
    <vt:lpwstr>se, "suffix": ""}, {"dropping-particle": "", "family": "Shea", "given": "T", "non-dropping-particle": "", "parse-names": false, "suffix": ""}, {"dropping-particle": "", "family": "Simao", "given": "F", "non-dropping-particle": "", "parse-names": false, "s</vt:lpwstr>
  </property>
  <property fmtid="{D5CDD505-2E9C-101B-9397-08002B2CF9AE}" pid="150" name="Mendeley_Bookmark_37kqNYGqmV_44">
    <vt:lpwstr>uffix": ""}, {"dropping-particle": "", "family": "Simard", "given": "F", "non-dropping-particle": "", "parse-names": false, "suffix": ""}, {"dropping-particle": "", "family": "Slotman", "given": "MA", "non-dropping-particle": "", "parse-names": false, "su</vt:lpwstr>
  </property>
  <property fmtid="{D5CDD505-2E9C-101B-9397-08002B2CF9AE}" pid="151" name="Mendeley_Bookmark_37kqNYGqmV_45">
    <vt:lpwstr>ffix": ""}, {"dropping-particle": "", "family": "Somboon", "given": "P", "non-dropping-particle": "", "parse-names": false, "suffix": ""}, {"dropping-particle": "", "family": "Stegniy", "given": "V", "non-dropping-particle": "", "parse-names": false, "suf</vt:lpwstr>
  </property>
  <property fmtid="{D5CDD505-2E9C-101B-9397-08002B2CF9AE}" pid="152" name="Mendeley_Bookmark_37kqNYGqmV_46">
    <vt:lpwstr>fix": ""}, {"dropping-particle": "", "family": "Struchiner", "given": "CJ", "non-dropping-particle": "", "parse-names": false, "suffix": ""}, {"dropping-particle": "", "family": "Thomas", "given": "GWC", "non-dropping-particle": "", "parse-names": false, </vt:lpwstr>
  </property>
  <property fmtid="{D5CDD505-2E9C-101B-9397-08002B2CF9AE}" pid="153" name="Mendeley_Bookmark_37kqNYGqmV_47">
    <vt:lpwstr>"suffix": ""}, {"dropping-particle": "", "family": "Tojo", "given": "M", "non-dropping-particle": "", "parse-names": false, "suffix": ""}, {"dropping-particle": "", "family": "Topalis", "given": "P", "non-dropping-particle": "", "parse-names": false, "suf</vt:lpwstr>
  </property>
  <property fmtid="{D5CDD505-2E9C-101B-9397-08002B2CF9AE}" pid="154" name="Mendeley_Bookmark_37kqNYGqmV_48">
    <vt:lpwstr>fix": ""}, {"dropping-particle": "", "family": "Tubio", "given": "JMC", "non-dropping-particle": "", "parse-names": false, "suffix": ""}, {"dropping-particle": "", "family": "Unger", "given": "MF", "non-dropping-particle": "", "parse-names": false, "suffi</vt:lpwstr>
  </property>
  <property fmtid="{D5CDD505-2E9C-101B-9397-08002B2CF9AE}" pid="155" name="Mendeley_Bookmark_37kqNYGqmV_49">
    <vt:lpwstr>x": ""}, {"dropping-particle": "", "family": "Vontas", "given": "J", "non-dropping-particle": "", "parse-names": false, "suffix": ""}, {"dropping-particle": "", "family": "Walton", "given": "C", "non-dropping-particle": "", "parse-names": false, "suffix":</vt:lpwstr>
  </property>
  <property fmtid="{D5CDD505-2E9C-101B-9397-08002B2CF9AE}" pid="156" name="Mendeley_Bookmark_37kqNYGqmV_5">
    <vt:lpwstr>ry hosts.", "author": [{"dropping-particle": "", "family": "Neafsey", "given": "DE", "non-dropping-particle": "", "parse-names": false, "suffix": ""}, {"dropping-particle": "", "family": "Waterhouse", "given": "RM", "non-dropping-particle": "", "parse-nam</vt:lpwstr>
  </property>
  <property fmtid="{D5CDD505-2E9C-101B-9397-08002B2CF9AE}" pid="157" name="Mendeley_Bookmark_37kqNYGqmV_50">
    <vt:lpwstr> ""}, {"dropping-particle": "", "family": "Wilding", "given": "CS", "non-dropping-particle": "", "parse-names": false, "suffix": ""}, {"dropping-particle": "", "family": "Willis", "given": "JH", "non-dropping-particle": "", "parse-names": false, "suffix":</vt:lpwstr>
  </property>
  <property fmtid="{D5CDD505-2E9C-101B-9397-08002B2CF9AE}" pid="158" name="Mendeley_Bookmark_37kqNYGqmV_51">
    <vt:lpwstr> ""}, {"dropping-particle": "", "family": "Wu", "given": "Y-C", "non-dropping-particle": "", "parse-names": false, "suffix": ""}, {"dropping-particle": "", "family": "Yan", "given": "G", "non-dropping-particle": "", "parse-names": false, "suffix": ""}, {"</vt:lpwstr>
  </property>
  <property fmtid="{D5CDD505-2E9C-101B-9397-08002B2CF9AE}" pid="159" name="Mendeley_Bookmark_37kqNYGqmV_52">
    <vt:lpwstr>dropping-particle": "", "family": "Zdobnov", "given": "EM", "non-dropping-particle": "", "parse-names": false, "suffix": ""}, {"dropping-particle": "", "family": "Zhou", "given": "X", "non-dropping-particle": "", "parse-names": false, "suffix": ""}, {"dro</vt:lpwstr>
  </property>
  <property fmtid="{D5CDD505-2E9C-101B-9397-08002B2CF9AE}" pid="160" name="Mendeley_Bookmark_37kqNYGqmV_53">
    <vt:lpwstr>pping-particle": "", "family": "Catteruccia", "given": "F", "non-dropping-particle": "", "parse-names": false, "suffix": ""}, {"dropping-particle": "", "family": "Christophides", "given": "GK", "non-dropping-particle": "", "parse-names": false, "suffix": </vt:lpwstr>
  </property>
  <property fmtid="{D5CDD505-2E9C-101B-9397-08002B2CF9AE}" pid="161" name="Mendeley_Bookmark_37kqNYGqmV_54">
    <vt:lpwstr>""}, {"dropping-particle": "", "family": "Collins", "given": "FH", "non-dropping-particle": "", "parse-names": false, "suffix": ""}, {"dropping-particle": "", "family": "Cornman", "given": "RS", "non-dropping-particle": "", "parse-names": false, "suffix":</vt:lpwstr>
  </property>
  <property fmtid="{D5CDD505-2E9C-101B-9397-08002B2CF9AE}" pid="162" name="Mendeley_Bookmark_37kqNYGqmV_55">
    <vt:lpwstr> ""}, {"dropping-particle": "", "family": "Crisanti", "given": "A", "non-dropping-particle": "", "parse-names": false, "suffix": ""}, {"dropping-particle": "", "family": "Donnelly", "given": "MJ", "non-dropping-particle": "", "parse-names": false, "suffix</vt:lpwstr>
  </property>
  <property fmtid="{D5CDD505-2E9C-101B-9397-08002B2CF9AE}" pid="163" name="Mendeley_Bookmark_37kqNYGqmV_56">
    <vt:lpwstr>": ""}, {"dropping-particle": "", "family": "Emrich", "given": "SJ", "non-dropping-particle": "", "parse-names": false, "suffix": ""}, {"dropping-particle": "", "family": "Fontaine", "given": "MC", "non-dropping-particle": "", "parse-names": false, "suffi</vt:lpwstr>
  </property>
  <property fmtid="{D5CDD505-2E9C-101B-9397-08002B2CF9AE}" pid="164" name="Mendeley_Bookmark_37kqNYGqmV_57">
    <vt:lpwstr>x": ""}, {"dropping-particle": "", "family": "Gelbart", "given": "W", "non-dropping-particle": "", "parse-names": false, "suffix": ""}, {"dropping-particle": "", "family": "Hahn", "given": "MW", "non-dropping-particle": "", "parse-names": false, "suffix":</vt:lpwstr>
  </property>
  <property fmtid="{D5CDD505-2E9C-101B-9397-08002B2CF9AE}" pid="165" name="Mendeley_Bookmark_37kqNYGqmV_58">
    <vt:lpwstr> ""}, {"dropping-particle": "", "family": "Hansen", "given": "IA", "non-dropping-particle": "", "parse-names": false, "suffix": ""}, {"dropping-particle": "", "family": "Howell", "given": "PI", "non-dropping-particle": "", "parse-names": false, "suffix": </vt:lpwstr>
  </property>
  <property fmtid="{D5CDD505-2E9C-101B-9397-08002B2CF9AE}" pid="166" name="Mendeley_Bookmark_37kqNYGqmV_59">
    <vt:lpwstr>""}, {"dropping-particle": "", "family": "Kafatos", "given": "FC", "non-dropping-particle": "", "parse-names": false, "suffix": ""}, {"dropping-particle": "", "family": "Kellis", "given": "M", "non-dropping-particle": "", "parse-names": false, "suffix": "</vt:lpwstr>
  </property>
  <property fmtid="{D5CDD505-2E9C-101B-9397-08002B2CF9AE}" pid="167" name="Mendeley_Bookmark_37kqNYGqmV_6">
    <vt:lpwstr>es": false, "suffix": ""}, {"dropping-particle": "", "family": "Abai", "given": "MR", "non-dropping-particle": "", "parse-names": false, "suffix": ""}, {"dropping-particle": "", "family": "Aganezov", "given": "SS", "non-dropping-particle": "", "parse-name</vt:lpwstr>
  </property>
  <property fmtid="{D5CDD505-2E9C-101B-9397-08002B2CF9AE}" pid="168" name="Mendeley_Bookmark_37kqNYGqmV_60">
    <vt:lpwstr>"}, {"dropping-particle": "", "family": "Lawson", "given": "D", "non-dropping-particle": "", "parse-names": false, "suffix": ""}, {"dropping-particle": "", "family": "Louis", "given": "C", "non-dropping-particle": "", "parse-names": false, "suffix": ""}, </vt:lpwstr>
  </property>
  <property fmtid="{D5CDD505-2E9C-101B-9397-08002B2CF9AE}" pid="169" name="Mendeley_Bookmark_37kqNYGqmV_61">
    <vt:lpwstr>{"dropping-particle": "", "family": "Luckhart", "given": "S", "non-dropping-particle": "", "parse-names": false, "suffix": ""}, {"dropping-particle": "", "family": "Muskavitch", "given": "MAT", "non-dropping-particle": "", "parse-names": false, "suffix": </vt:lpwstr>
  </property>
  <property fmtid="{D5CDD505-2E9C-101B-9397-08002B2CF9AE}" pid="170" name="Mendeley_Bookmark_37kqNYGqmV_62">
    <vt:lpwstr>""}, {"dropping-particle": "", "family": "Ribeiro", "given": "JM", "non-dropping-particle": "", "parse-names": false, "suffix": ""}, {"dropping-particle": "", "family": "Riehle", "given": "MA", "non-dropping-particle": "", "parse-names": false, "suffix": </vt:lpwstr>
  </property>
  <property fmtid="{D5CDD505-2E9C-101B-9397-08002B2CF9AE}" pid="171" name="Mendeley_Bookmark_37kqNYGqmV_63">
    <vt:lpwstr>""}, {"dropping-particle": "", "family": "Sharakhov", "given": "IV", "non-dropping-particle": "", "parse-names": false, "suffix": ""}, {"dropping-particle": "", "family": "Tu", "given": "Z", "non-dropping-particle": "", "parse-names": false, "suffix": ""}</vt:lpwstr>
  </property>
  <property fmtid="{D5CDD505-2E9C-101B-9397-08002B2CF9AE}" pid="172" name="Mendeley_Bookmark_37kqNYGqmV_64">
    <vt:lpwstr>, {"dropping-particle": "", "family": "Zwiebel", "given": "LJ", "non-dropping-particle": "", "parse-names": false, "suffix": ""}, {"dropping-particle": "", "family": "Besansky", "given": "NJ", "non-dropping-particle": "", "parse-names": false, "suffix": "</vt:lpwstr>
  </property>
  <property fmtid="{D5CDD505-2E9C-101B-9397-08002B2CF9AE}" pid="173" name="Mendeley_Bookmark_37kqNYGqmV_65">
    <vt:lpwstr>"}], "container-title": "Science", "id": "ITEM-1", "issue": "6217", "issued": {"date-parts": [["2015"]]}, "page": "1258522-1258522", "title": "Highly evolvable malaria vectors: the genomes of 16 Anopheles mosquitoes", "type": "article-journal", "volume": </vt:lpwstr>
  </property>
  <property fmtid="{D5CDD505-2E9C-101B-9397-08002B2CF9AE}" pid="174" name="Mendeley_Bookmark_37kqNYGqmV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175" name="Mendeley_Bookmark_37kqNYGqmV_67">
    <vt:lpwstr>(Neafsey &lt;i&gt;et al.&lt;/i&gt;, 2015)"}, "properties": {"noteIndex": 0}, "schema": "https://github.com/citation-style-language/schema/raw/master/csl-citation.json"}</vt:lpwstr>
  </property>
  <property fmtid="{D5CDD505-2E9C-101B-9397-08002B2CF9AE}" pid="176" name="Mendeley_Bookmark_37kqNYGqmV_7">
    <vt:lpwstr>s": false, "suffix": ""}, {"dropping-particle": "", "family": "Alekseyev", "given": "MA", "non-dropping-particle": "", "parse-names": false, "suffix": ""}, {"dropping-particle": "", "family": "Allen", "given": "JE", "non-dropping-particle": "", "parse-nam</vt:lpwstr>
  </property>
  <property fmtid="{D5CDD505-2E9C-101B-9397-08002B2CF9AE}" pid="177" name="Mendeley_Bookmark_37kqNYGqmV_8">
    <vt:lpwstr>es": false, "suffix": ""}, {"dropping-particle": "", "family": "Amon", "given": "J", "non-dropping-particle": "", "parse-names": false, "suffix": ""}, {"dropping-particle": "", "family": "Arca", "given": "B", "non-dropping-particle": "", "parse-names": fa</vt:lpwstr>
  </property>
  <property fmtid="{D5CDD505-2E9C-101B-9397-08002B2CF9AE}" pid="178" name="Mendeley_Bookmark_37kqNYGqmV_9">
    <vt:lpwstr>lse, "suffix": ""}, {"dropping-particle": "", "family": "Arensburger", "given": "P", "non-dropping-particle": "", "parse-names": false, "suffix": ""}, {"dropping-particle": "", "family": "Artemov", "given": "G", "non-dropping-particle": "", "parse-names":</vt:lpwstr>
  </property>
  <property fmtid="{D5CDD505-2E9C-101B-9397-08002B2CF9AE}" pid="179" name="Mendeley_Bookmark_3WkvNI95lH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80" name="Mendeley_Bookmark_3WkvNI95lH_10">
    <vt:lpwstr>: "", "family": "Davies", "given": "Robert M.", "non-dropping-particle": "", "parse-names": false, "suffix": ""}, {"dropping-particle": "", "family": "Li", "given": "Heng", "non-dropping-particle": "", "parse-names": false, "suffix": ""}], "container-titl</vt:lpwstr>
  </property>
  <property fmtid="{D5CDD505-2E9C-101B-9397-08002B2CF9AE}" pid="181" name="Mendeley_Bookmark_3WkvNI95lH_11">
    <vt:lpwstr>e": "GigaScience", "id": "ITEM-1", "issue": "2", "issued": {"date-parts": [["2021"]]}, "title": "Twelve years of SAMtools and BCFtools", "type": "article-journal", "volume": "10"}, "uris": ["http://www.mendeley.com/documents/?uuid=ff58baa3-6dab-4214-aab0-</vt:lpwstr>
  </property>
  <property fmtid="{D5CDD505-2E9C-101B-9397-08002B2CF9AE}" pid="182" name="Mendeley_Bookmark_3WkvNI95lH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83" name="Mendeley_Bookmark_3WkvNI95lH_13">
    <vt:lpwstr>//github.com/citation-style-language/schema/raw/master/csl-citation.json"}</vt:lpwstr>
  </property>
  <property fmtid="{D5CDD505-2E9C-101B-9397-08002B2CF9AE}" pid="184" name="Mendeley_Bookmark_3WkvNI95lH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85" name="Mendeley_Bookmark_3WkvNI95lH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86" name="Mendeley_Bookmark_3WkvNI95lH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87" name="Mendeley_Bookmark_3WkvNI95lH_5">
    <vt:lpwstr>tation are available from https://www.htslib.org.", "author": [{"dropping-particle": "", "family": "Danecek", "given": "Petr", "non-dropping-particle": "", "parse-names": false, "suffix": ""}, {"dropping-particle": "", "family": "Bonfield", "given": "Jame</vt:lpwstr>
  </property>
  <property fmtid="{D5CDD505-2E9C-101B-9397-08002B2CF9AE}" pid="188" name="Mendeley_Bookmark_3WkvNI95lH_6">
    <vt:lpwstr>s K.", "non-dropping-particle": "", "parse-names": false, "suffix": ""}, {"dropping-particle": "", "family": "Liddle", "given": "Jennifer", "non-dropping-particle": "", "parse-names": false, "suffix": ""}, {"dropping-particle": "", "family": "Marshall", "</vt:lpwstr>
  </property>
  <property fmtid="{D5CDD505-2E9C-101B-9397-08002B2CF9AE}" pid="189" name="Mendeley_Bookmark_3WkvNI95lH_7">
    <vt:lpwstr>given": "John", "non-dropping-particle": "", "parse-names": false, "suffix": ""}, {"dropping-particle": "", "family": "Ohan", "given": "Valeriu", "non-dropping-particle": "", "parse-names": false, "suffix": ""}, {"dropping-particle": "", "family": "Pollar</vt:lpwstr>
  </property>
  <property fmtid="{D5CDD505-2E9C-101B-9397-08002B2CF9AE}" pid="190" name="Mendeley_Bookmark_3WkvNI95lH_8">
    <vt:lpwstr>d", "given": "Martin O.", "non-dropping-particle": "", "parse-names": false, "suffix": ""}, {"dropping-particle": "", "family": "Whitwham", "given": "Andrew", "non-dropping-particle": "", "parse-names": false, "suffix": ""}, {"dropping-particle": "", "fam</vt:lpwstr>
  </property>
  <property fmtid="{D5CDD505-2E9C-101B-9397-08002B2CF9AE}" pid="191" name="Mendeley_Bookmark_3WkvNI95lH_9">
    <vt:lpwstr>ily": "Keane", "given": "Thomas", "non-dropping-particle": "", "parse-names": false, "suffix": ""}, {"dropping-particle": "", "family": "McCarthy", "given": "Shane A.", "non-dropping-particle": "", "parse-names": false, "suffix": ""}, {"dropping-particle"</vt:lpwstr>
  </property>
  <property fmtid="{D5CDD505-2E9C-101B-9397-08002B2CF9AE}" pid="192" name="Mendeley_Bookmark_3bUy9XTQgQ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193" name="Mendeley_Bookmark_3bUy9XTQgQ_10">
    <vt:lpwstr> false, "suffix": ""}, {"dropping-particle": "", "family": "Assour", "given": "LA", "non-dropping-particle": "", "parse-names": false, "suffix": ""}, {"dropping-particle": "", "family": "Basseri", "given": "H", "non-dropping-particle": "", "parse-names": </vt:lpwstr>
  </property>
  <property fmtid="{D5CDD505-2E9C-101B-9397-08002B2CF9AE}" pid="194" name="Mendeley_Bookmark_3bUy9XTQgQ_11">
    <vt:lpwstr>false, "suffix": ""}, {"dropping-particle": "", "family": "Berlin", "given": "A", "non-dropping-particle": "", "parse-names": false, "suffix": ""}, {"dropping-particle": "", "family": "Birren", "given": "BW", "non-dropping-particle": "", "parse-names": fa</vt:lpwstr>
  </property>
  <property fmtid="{D5CDD505-2E9C-101B-9397-08002B2CF9AE}" pid="195" name="Mendeley_Bookmark_3bUy9XTQgQ_12">
    <vt:lpwstr>lse, "suffix": ""}, {"dropping-particle": "", "family": "Blandin", "given": "SA", "non-dropping-particle": "", "parse-names": false, "suffix": ""}, {"dropping-particle": "", "family": "Brockman", "given": "AI", "non-dropping-particle": "", "parse-names": </vt:lpwstr>
  </property>
  <property fmtid="{D5CDD505-2E9C-101B-9397-08002B2CF9AE}" pid="196" name="Mendeley_Bookmark_3bUy9XTQgQ_13">
    <vt:lpwstr>false, "suffix": ""}, {"dropping-particle": "", "family": "Burkot", "given": "TR", "non-dropping-particle": "", "parse-names": false, "suffix": ""}, {"dropping-particle": "", "family": "Burt", "given": "A", "non-dropping-particle": "", "parse-names": fals</vt:lpwstr>
  </property>
  <property fmtid="{D5CDD505-2E9C-101B-9397-08002B2CF9AE}" pid="197" name="Mendeley_Bookmark_3bUy9XTQgQ_14">
    <vt:lpwstr>e, "suffix": ""}, {"dropping-particle": "", "family": "Chan", "given": "CS", "non-dropping-particle": "", "parse-names": false, "suffix": ""}, {"dropping-particle": "", "family": "Chauve", "given": "C", "non-dropping-particle": "", "parse-names": false, "</vt:lpwstr>
  </property>
  <property fmtid="{D5CDD505-2E9C-101B-9397-08002B2CF9AE}" pid="198" name="Mendeley_Bookmark_3bUy9XTQgQ_15">
    <vt:lpwstr>suffix": ""}, {"dropping-particle": "", "family": "Chiu", "given": "JC", "non-dropping-particle": "", "parse-names": false, "suffix": ""}, {"dropping-particle": "", "family": "Christensen", "given": "M", "non-dropping-particle": "", "parse-names": false, </vt:lpwstr>
  </property>
  <property fmtid="{D5CDD505-2E9C-101B-9397-08002B2CF9AE}" pid="199" name="Mendeley_Bookmark_3bUy9XTQgQ_16">
    <vt:lpwstr>"suffix": ""}, {"dropping-particle": "", "family": "Costantini", "given": "C", "non-dropping-particle": "", "parse-names": false, "suffix": ""}, {"dropping-particle": "", "family": "Davidson", "given": "VLM", "non-dropping-particle": "", "parse-names": fa</vt:lpwstr>
  </property>
  <property fmtid="{D5CDD505-2E9C-101B-9397-08002B2CF9AE}" pid="200" name="Mendeley_Bookmark_3bUy9XTQgQ_17">
    <vt:lpwstr>lse, "suffix": ""}, {"dropping-particle": "", "family": "Deligianni", "given": "E", "non-dropping-particle": "", "parse-names": false, "suffix": ""}, {"dropping-particle": "", "family": "Dottorini", "given": "T", "non-dropping-particle": "", "parse-names"</vt:lpwstr>
  </property>
  <property fmtid="{D5CDD505-2E9C-101B-9397-08002B2CF9AE}" pid="201" name="Mendeley_Bookmark_3bUy9XTQgQ_18">
    <vt:lpwstr>: false, "suffix": ""}, {"dropping-particle": "", "family": "Dritsou", "given": "V", "non-dropping-particle": "", "parse-names": false, "suffix": ""}, {"dropping-particle": "", "family": "Gabriel", "given": "SB", "non-dropping-particle": "", "parse-names"</vt:lpwstr>
  </property>
  <property fmtid="{D5CDD505-2E9C-101B-9397-08002B2CF9AE}" pid="202" name="Mendeley_Bookmark_3bUy9XTQgQ_19">
    <vt:lpwstr>: false, "suffix": ""}, {"dropping-particle": "", "family": "Guelbeogo", "given": "WM", "non-dropping-particle": "", "parse-names": false, "suffix": ""}, {"dropping-particle": "", "family": "Hall", "given": "AB", "non-dropping-particle": "", "parse-names"</vt:lpwstr>
  </property>
  <property fmtid="{D5CDD505-2E9C-101B-9397-08002B2CF9AE}" pid="203" name="Mendeley_Bookmark_3bUy9XTQgQ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204" name="Mendeley_Bookmark_3bUy9XTQgQ_20">
    <vt:lpwstr>: false, "suffix": ""}, {"dropping-particle": "", "family": "Han", "given": "MV", "non-dropping-particle": "", "parse-names": false, "suffix": ""}, {"dropping-particle": "", "family": "Hlaing", "given": "T.", "non-dropping-particle": "", "parse-names": fa</vt:lpwstr>
  </property>
  <property fmtid="{D5CDD505-2E9C-101B-9397-08002B2CF9AE}" pid="205" name="Mendeley_Bookmark_3bUy9XTQgQ_21">
    <vt:lpwstr>lse, "suffix": ""}, {"dropping-particle": "", "family": "Hughes", "given": "DST", "non-dropping-particle": "", "parse-names": false, "suffix": ""}, {"dropping-particle": "", "family": "Jenkins", "given": "AM", "non-dropping-particle": "", "parse-names": f</vt:lpwstr>
  </property>
  <property fmtid="{D5CDD505-2E9C-101B-9397-08002B2CF9AE}" pid="206" name="Mendeley_Bookmark_3bUy9XTQgQ_22">
    <vt:lpwstr>alse, "suffix": ""}, {"dropping-particle": "", "family": "Jiang", "given": "X", "non-dropping-particle": "", "parse-names": false, "suffix": ""}, {"dropping-particle": "", "family": "Jungreis", "given": "I", "non-dropping-particle": "", "parse-names": fal</vt:lpwstr>
  </property>
  <property fmtid="{D5CDD505-2E9C-101B-9397-08002B2CF9AE}" pid="207" name="Mendeley_Bookmark_3bUy9XTQgQ_23">
    <vt:lpwstr>se, "suffix": ""}, {"dropping-particle": "", "family": "Kakani", "given": "EG", "non-dropping-particle": "", "parse-names": false, "suffix": ""}, {"dropping-particle": "", "family": "Kamali", "given": "M", "non-dropping-particle": "", "parse-names": false</vt:lpwstr>
  </property>
  <property fmtid="{D5CDD505-2E9C-101B-9397-08002B2CF9AE}" pid="208" name="Mendeley_Bookmark_3bUy9XTQgQ_24">
    <vt:lpwstr>, "suffix": ""}, {"dropping-particle": "", "family": "Kemppainen", "given": "P", "non-dropping-particle": "", "parse-names": false, "suffix": ""}, {"dropping-particle": "", "family": "Kennedy", "given": "RC", "non-dropping-particle": "", "parse-names": fa</vt:lpwstr>
  </property>
  <property fmtid="{D5CDD505-2E9C-101B-9397-08002B2CF9AE}" pid="209" name="Mendeley_Bookmark_3bUy9XTQgQ_25">
    <vt:lpwstr>lse, "suffix": ""}, {"dropping-particle": "", "family": "Kirmitzoglou", "given": "IK", "non-dropping-particle": "", "parse-names": false, "suffix": ""}, {"dropping-particle": "", "family": "Koekemoer", "given": "LL", "non-dropping-particle": "", "parse-na</vt:lpwstr>
  </property>
  <property fmtid="{D5CDD505-2E9C-101B-9397-08002B2CF9AE}" pid="210" name="Mendeley_Bookmark_3bUy9XTQgQ_26">
    <vt:lpwstr>mes": false, "suffix": ""}, {"dropping-particle": "", "family": "Laban", "given": "N", "non-dropping-particle": "", "parse-names": false, "suffix": ""}, {"dropping-particle": "", "family": "Langridge", "given": "N", "non-dropping-particle": "", "parse-nam</vt:lpwstr>
  </property>
  <property fmtid="{D5CDD505-2E9C-101B-9397-08002B2CF9AE}" pid="211" name="Mendeley_Bookmark_3bUy9XTQgQ_27">
    <vt:lpwstr>es": false, "suffix": ""}, {"dropping-particle": "", "family": "Lawniczak", "given": "MKN", "non-dropping-particle": "", "parse-names": false, "suffix": ""}, {"dropping-particle": "", "family": "Lirakis", "given": "M", "non-dropping-particle": "", "parse-</vt:lpwstr>
  </property>
  <property fmtid="{D5CDD505-2E9C-101B-9397-08002B2CF9AE}" pid="212" name="Mendeley_Bookmark_3bUy9XTQgQ_28">
    <vt:lpwstr>names": false, "suffix": ""}, {"dropping-particle": "", "family": "Lobo", "given": "NF", "non-dropping-particle": "", "parse-names": false, "suffix": ""}, {"dropping-particle": "", "family": "Lowy", "given": "E", "non-dropping-particle": "", "parse-names"</vt:lpwstr>
  </property>
  <property fmtid="{D5CDD505-2E9C-101B-9397-08002B2CF9AE}" pid="213" name="Mendeley_Bookmark_3bUy9XTQgQ_29">
    <vt:lpwstr>: false, "suffix": ""}, {"dropping-particle": "", "family": "MacCallum", "given": "RM", "non-dropping-particle": "", "parse-names": false, "suffix": ""}, {"dropping-particle": "", "family": "Mao", "given": "C", "non-dropping-particle": "", "parse-names": </vt:lpwstr>
  </property>
  <property fmtid="{D5CDD505-2E9C-101B-9397-08002B2CF9AE}" pid="214" name="Mendeley_Bookmark_3bUy9XTQgQ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215" name="Mendeley_Bookmark_3bUy9XTQgQ_30">
    <vt:lpwstr>false, "suffix": ""}, {"dropping-particle": "", "family": "Maslen", "given": "G", "non-dropping-particle": "", "parse-names": false, "suffix": ""}, {"dropping-particle": "", "family": "Mbogo", "given": "C", "non-dropping-particle": "", "parse-names": fals</vt:lpwstr>
  </property>
  <property fmtid="{D5CDD505-2E9C-101B-9397-08002B2CF9AE}" pid="216" name="Mendeley_Bookmark_3bUy9XTQgQ_31">
    <vt:lpwstr>e, "suffix": ""}, {"dropping-particle": "", "family": "McCarthy", "given": "J", "non-dropping-particle": "", "parse-names": false, "suffix": ""}, {"dropping-particle": "", "family": "Michel", "given": "K", "non-dropping-particle": "", "parse-names": false</vt:lpwstr>
  </property>
  <property fmtid="{D5CDD505-2E9C-101B-9397-08002B2CF9AE}" pid="217" name="Mendeley_Bookmark_3bUy9XTQgQ_32">
    <vt:lpwstr>, "suffix": ""}, {"dropping-particle": "", "family": "Mitchell", "given": "SN", "non-dropping-particle": "", "parse-names": false, "suffix": ""}, {"dropping-particle": "", "family": "Moore", "given": "W", "non-dropping-particle": "", "parse-names": false,</vt:lpwstr>
  </property>
  <property fmtid="{D5CDD505-2E9C-101B-9397-08002B2CF9AE}" pid="218" name="Mendeley_Bookmark_3bUy9XTQgQ_33">
    <vt:lpwstr> "suffix": ""}, {"dropping-particle": "", "family": "Murphy", "given": "KA", "non-dropping-particle": "", "parse-names": false, "suffix": ""}, {"dropping-particle": "", "family": "Naumenko", "given": "AN", "non-dropping-particle": "", "parse-names": false</vt:lpwstr>
  </property>
  <property fmtid="{D5CDD505-2E9C-101B-9397-08002B2CF9AE}" pid="219" name="Mendeley_Bookmark_3bUy9XTQgQ_34">
    <vt:lpwstr>, "suffix": ""}, {"dropping-particle": "", "family": "Nolan", "given": "T", "non-dropping-particle": "", "parse-names": false, "suffix": ""}, {"dropping-particle": "", "family": "Novoa", "given": "EM", "non-dropping-particle": "", "parse-names": false, "s</vt:lpwstr>
  </property>
  <property fmtid="{D5CDD505-2E9C-101B-9397-08002B2CF9AE}" pid="220" name="Mendeley_Bookmark_3bUy9XTQgQ_35">
    <vt:lpwstr>uffix": ""}, {"dropping-particle": "", "family": "O'Loughlin", "given": "S", "non-dropping-particle": "", "parse-names": false, "suffix": ""}, {"dropping-particle": "", "family": "Oringanje", "given": "C", "non-dropping-particle": "", "parse-names": false</vt:lpwstr>
  </property>
  <property fmtid="{D5CDD505-2E9C-101B-9397-08002B2CF9AE}" pid="221" name="Mendeley_Bookmark_3bUy9XTQgQ_36">
    <vt:lpwstr>, "suffix": ""}, {"dropping-particle": "", "family": "Oshaghi", "given": "MA", "non-dropping-particle": "", "parse-names": false, "suffix": ""}, {"dropping-particle": "", "family": "Pakpour", "given": "N", "non-dropping-particle": "", "parse-names": false</vt:lpwstr>
  </property>
  <property fmtid="{D5CDD505-2E9C-101B-9397-08002B2CF9AE}" pid="222" name="Mendeley_Bookmark_3bUy9XTQgQ_37">
    <vt:lpwstr>, "suffix": ""}, {"dropping-particle": "", "family": "Papathanos", "given": "PA", "non-dropping-particle": "", "parse-names": false, "suffix": ""}, {"dropping-particle": "", "family": "Peery", "given": "AN", "non-dropping-particle": "", "parse-names": fal</vt:lpwstr>
  </property>
  <property fmtid="{D5CDD505-2E9C-101B-9397-08002B2CF9AE}" pid="223" name="Mendeley_Bookmark_3bUy9XTQgQ_38">
    <vt:lpwstr>se, "suffix": ""}, {"dropping-particle": "", "family": "Povelones", "given": "M", "non-dropping-particle": "", "parse-names": false, "suffix": ""}, {"dropping-particle": "", "family": "Prakash", "given": "A", "non-dropping-particle": "", "parse-names": fa</vt:lpwstr>
  </property>
  <property fmtid="{D5CDD505-2E9C-101B-9397-08002B2CF9AE}" pid="224" name="Mendeley_Bookmark_3bUy9XTQgQ_39">
    <vt:lpwstr>lse, "suffix": ""}, {"dropping-particle": "", "family": "Price", "given": "DP", "non-dropping-particle": "", "parse-names": false, "suffix": ""}, {"dropping-particle": "", "family": "Rajaraman", "given": "A", "non-dropping-particle": "", "parse-names": fa</vt:lpwstr>
  </property>
  <property fmtid="{D5CDD505-2E9C-101B-9397-08002B2CF9AE}" pid="225" name="Mendeley_Bookmark_3bUy9XTQgQ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226" name="Mendeley_Bookmark_3bUy9XTQgQ_40">
    <vt:lpwstr>lse, "suffix": ""}, {"dropping-particle": "", "family": "Reimer", "given": "LJ", "non-dropping-particle": "", "parse-names": false, "suffix": ""}, {"dropping-particle": "", "family": "Rinker", "given": "DC", "non-dropping-particle": "", "parse-names": fal</vt:lpwstr>
  </property>
  <property fmtid="{D5CDD505-2E9C-101B-9397-08002B2CF9AE}" pid="227" name="Mendeley_Bookmark_3bUy9XTQgQ_41">
    <vt:lpwstr>se, "suffix": ""}, {"dropping-particle": "", "family": "Rokas", "given": "A", "non-dropping-particle": "", "parse-names": false, "suffix": ""}, {"dropping-particle": "", "family": "Russell", "given": "TL", "non-dropping-particle": "", "parse-names": false</vt:lpwstr>
  </property>
  <property fmtid="{D5CDD505-2E9C-101B-9397-08002B2CF9AE}" pid="228" name="Mendeley_Bookmark_3bUy9XTQgQ_42">
    <vt:lpwstr>, "suffix": ""}, {"dropping-particle": "", "family": "Sagnon", "given": "N", "non-dropping-particle": "", "parse-names": false, "suffix": ""}, {"dropping-particle": "", "family": "Sharakhova", "given": "MV", "non-dropping-particle": "", "parse-names": fal</vt:lpwstr>
  </property>
  <property fmtid="{D5CDD505-2E9C-101B-9397-08002B2CF9AE}" pid="229" name="Mendeley_Bookmark_3bUy9XTQgQ_43">
    <vt:lpwstr>se, "suffix": ""}, {"dropping-particle": "", "family": "Shea", "given": "T", "non-dropping-particle": "", "parse-names": false, "suffix": ""}, {"dropping-particle": "", "family": "Simao", "given": "F", "non-dropping-particle": "", "parse-names": false, "s</vt:lpwstr>
  </property>
  <property fmtid="{D5CDD505-2E9C-101B-9397-08002B2CF9AE}" pid="230" name="Mendeley_Bookmark_3bUy9XTQgQ_44">
    <vt:lpwstr>uffix": ""}, {"dropping-particle": "", "family": "Simard", "given": "F", "non-dropping-particle": "", "parse-names": false, "suffix": ""}, {"dropping-particle": "", "family": "Slotman", "given": "MA", "non-dropping-particle": "", "parse-names": false, "su</vt:lpwstr>
  </property>
  <property fmtid="{D5CDD505-2E9C-101B-9397-08002B2CF9AE}" pid="231" name="Mendeley_Bookmark_3bUy9XTQgQ_45">
    <vt:lpwstr>ffix": ""}, {"dropping-particle": "", "family": "Somboon", "given": "P", "non-dropping-particle": "", "parse-names": false, "suffix": ""}, {"dropping-particle": "", "family": "Stegniy", "given": "V", "non-dropping-particle": "", "parse-names": false, "suf</vt:lpwstr>
  </property>
  <property fmtid="{D5CDD505-2E9C-101B-9397-08002B2CF9AE}" pid="232" name="Mendeley_Bookmark_3bUy9XTQgQ_46">
    <vt:lpwstr>fix": ""}, {"dropping-particle": "", "family": "Struchiner", "given": "CJ", "non-dropping-particle": "", "parse-names": false, "suffix": ""}, {"dropping-particle": "", "family": "Thomas", "given": "GWC", "non-dropping-particle": "", "parse-names": false, </vt:lpwstr>
  </property>
  <property fmtid="{D5CDD505-2E9C-101B-9397-08002B2CF9AE}" pid="233" name="Mendeley_Bookmark_3bUy9XTQgQ_47">
    <vt:lpwstr>"suffix": ""}, {"dropping-particle": "", "family": "Tojo", "given": "M", "non-dropping-particle": "", "parse-names": false, "suffix": ""}, {"dropping-particle": "", "family": "Topalis", "given": "P", "non-dropping-particle": "", "parse-names": false, "suf</vt:lpwstr>
  </property>
  <property fmtid="{D5CDD505-2E9C-101B-9397-08002B2CF9AE}" pid="234" name="Mendeley_Bookmark_3bUy9XTQgQ_48">
    <vt:lpwstr>fix": ""}, {"dropping-particle": "", "family": "Tubio", "given": "JMC", "non-dropping-particle": "", "parse-names": false, "suffix": ""}, {"dropping-particle": "", "family": "Unger", "given": "MF", "non-dropping-particle": "", "parse-names": false, "suffi</vt:lpwstr>
  </property>
  <property fmtid="{D5CDD505-2E9C-101B-9397-08002B2CF9AE}" pid="235" name="Mendeley_Bookmark_3bUy9XTQgQ_49">
    <vt:lpwstr>x": ""}, {"dropping-particle": "", "family": "Vontas", "given": "J", "non-dropping-particle": "", "parse-names": false, "suffix": ""}, {"dropping-particle": "", "family": "Walton", "given": "C", "non-dropping-particle": "", "parse-names": false, "suffix":</vt:lpwstr>
  </property>
  <property fmtid="{D5CDD505-2E9C-101B-9397-08002B2CF9AE}" pid="236" name="Mendeley_Bookmark_3bUy9XTQgQ_5">
    <vt:lpwstr>ry hosts.", "author": [{"dropping-particle": "", "family": "Neafsey", "given": "DE", "non-dropping-particle": "", "parse-names": false, "suffix": ""}, {"dropping-particle": "", "family": "Waterhouse", "given": "RM", "non-dropping-particle": "", "parse-nam</vt:lpwstr>
  </property>
  <property fmtid="{D5CDD505-2E9C-101B-9397-08002B2CF9AE}" pid="237" name="Mendeley_Bookmark_3bUy9XTQgQ_50">
    <vt:lpwstr> ""}, {"dropping-particle": "", "family": "Wilding", "given": "CS", "non-dropping-particle": "", "parse-names": false, "suffix": ""}, {"dropping-particle": "", "family": "Willis", "given": "JH", "non-dropping-particle": "", "parse-names": false, "suffix":</vt:lpwstr>
  </property>
  <property fmtid="{D5CDD505-2E9C-101B-9397-08002B2CF9AE}" pid="238" name="Mendeley_Bookmark_3bUy9XTQgQ_51">
    <vt:lpwstr> ""}, {"dropping-particle": "", "family": "Wu", "given": "Y-C", "non-dropping-particle": "", "parse-names": false, "suffix": ""}, {"dropping-particle": "", "family": "Yan", "given": "G", "non-dropping-particle": "", "parse-names": false, "suffix": ""}, {"</vt:lpwstr>
  </property>
  <property fmtid="{D5CDD505-2E9C-101B-9397-08002B2CF9AE}" pid="239" name="Mendeley_Bookmark_3bUy9XTQgQ_52">
    <vt:lpwstr>dropping-particle": "", "family": "Zdobnov", "given": "EM", "non-dropping-particle": "", "parse-names": false, "suffix": ""}, {"dropping-particle": "", "family": "Zhou", "given": "X", "non-dropping-particle": "", "parse-names": false, "suffix": ""}, {"dro</vt:lpwstr>
  </property>
  <property fmtid="{D5CDD505-2E9C-101B-9397-08002B2CF9AE}" pid="240" name="Mendeley_Bookmark_3bUy9XTQgQ_53">
    <vt:lpwstr>pping-particle": "", "family": "Catteruccia", "given": "F", "non-dropping-particle": "", "parse-names": false, "suffix": ""}, {"dropping-particle": "", "family": "Christophides", "given": "GK", "non-dropping-particle": "", "parse-names": false, "suffix": </vt:lpwstr>
  </property>
  <property fmtid="{D5CDD505-2E9C-101B-9397-08002B2CF9AE}" pid="241" name="Mendeley_Bookmark_3bUy9XTQgQ_54">
    <vt:lpwstr>""}, {"dropping-particle": "", "family": "Collins", "given": "FH", "non-dropping-particle": "", "parse-names": false, "suffix": ""}, {"dropping-particle": "", "family": "Cornman", "given": "RS", "non-dropping-particle": "", "parse-names": false, "suffix":</vt:lpwstr>
  </property>
  <property fmtid="{D5CDD505-2E9C-101B-9397-08002B2CF9AE}" pid="242" name="Mendeley_Bookmark_3bUy9XTQgQ_55">
    <vt:lpwstr> ""}, {"dropping-particle": "", "family": "Crisanti", "given": "A", "non-dropping-particle": "", "parse-names": false, "suffix": ""}, {"dropping-particle": "", "family": "Donnelly", "given": "MJ", "non-dropping-particle": "", "parse-names": false, "suffix</vt:lpwstr>
  </property>
  <property fmtid="{D5CDD505-2E9C-101B-9397-08002B2CF9AE}" pid="243" name="Mendeley_Bookmark_3bUy9XTQgQ_56">
    <vt:lpwstr>": ""}, {"dropping-particle": "", "family": "Emrich", "given": "SJ", "non-dropping-particle": "", "parse-names": false, "suffix": ""}, {"dropping-particle": "", "family": "Fontaine", "given": "MC", "non-dropping-particle": "", "parse-names": false, "suffi</vt:lpwstr>
  </property>
  <property fmtid="{D5CDD505-2E9C-101B-9397-08002B2CF9AE}" pid="244" name="Mendeley_Bookmark_3bUy9XTQgQ_57">
    <vt:lpwstr>x": ""}, {"dropping-particle": "", "family": "Gelbart", "given": "W", "non-dropping-particle": "", "parse-names": false, "suffix": ""}, {"dropping-particle": "", "family": "Hahn", "given": "MW", "non-dropping-particle": "", "parse-names": false, "suffix":</vt:lpwstr>
  </property>
  <property fmtid="{D5CDD505-2E9C-101B-9397-08002B2CF9AE}" pid="245" name="Mendeley_Bookmark_3bUy9XTQgQ_58">
    <vt:lpwstr> ""}, {"dropping-particle": "", "family": "Hansen", "given": "IA", "non-dropping-particle": "", "parse-names": false, "suffix": ""}, {"dropping-particle": "", "family": "Howell", "given": "PI", "non-dropping-particle": "", "parse-names": false, "suffix": </vt:lpwstr>
  </property>
  <property fmtid="{D5CDD505-2E9C-101B-9397-08002B2CF9AE}" pid="246" name="Mendeley_Bookmark_3bUy9XTQgQ_59">
    <vt:lpwstr>""}, {"dropping-particle": "", "family": "Kafatos", "given": "FC", "non-dropping-particle": "", "parse-names": false, "suffix": ""}, {"dropping-particle": "", "family": "Kellis", "given": "M", "non-dropping-particle": "", "parse-names": false, "suffix": "</vt:lpwstr>
  </property>
  <property fmtid="{D5CDD505-2E9C-101B-9397-08002B2CF9AE}" pid="247" name="Mendeley_Bookmark_3bUy9XTQgQ_6">
    <vt:lpwstr>es": false, "suffix": ""}, {"dropping-particle": "", "family": "Abai", "given": "MR", "non-dropping-particle": "", "parse-names": false, "suffix": ""}, {"dropping-particle": "", "family": "Aganezov", "given": "SS", "non-dropping-particle": "", "parse-name</vt:lpwstr>
  </property>
  <property fmtid="{D5CDD505-2E9C-101B-9397-08002B2CF9AE}" pid="248" name="Mendeley_Bookmark_3bUy9XTQgQ_60">
    <vt:lpwstr>"}, {"dropping-particle": "", "family": "Lawson", "given": "D", "non-dropping-particle": "", "parse-names": false, "suffix": ""}, {"dropping-particle": "", "family": "Louis", "given": "C", "non-dropping-particle": "", "parse-names": false, "suffix": ""}, </vt:lpwstr>
  </property>
  <property fmtid="{D5CDD505-2E9C-101B-9397-08002B2CF9AE}" pid="249" name="Mendeley_Bookmark_3bUy9XTQgQ_61">
    <vt:lpwstr>{"dropping-particle": "", "family": "Luckhart", "given": "S", "non-dropping-particle": "", "parse-names": false, "suffix": ""}, {"dropping-particle": "", "family": "Muskavitch", "given": "MAT", "non-dropping-particle": "", "parse-names": false, "suffix": </vt:lpwstr>
  </property>
  <property fmtid="{D5CDD505-2E9C-101B-9397-08002B2CF9AE}" pid="250" name="Mendeley_Bookmark_3bUy9XTQgQ_62">
    <vt:lpwstr>""}, {"dropping-particle": "", "family": "Ribeiro", "given": "JM", "non-dropping-particle": "", "parse-names": false, "suffix": ""}, {"dropping-particle": "", "family": "Riehle", "given": "MA", "non-dropping-particle": "", "parse-names": false, "suffix": </vt:lpwstr>
  </property>
  <property fmtid="{D5CDD505-2E9C-101B-9397-08002B2CF9AE}" pid="251" name="Mendeley_Bookmark_3bUy9XTQgQ_63">
    <vt:lpwstr>""}, {"dropping-particle": "", "family": "Sharakhov", "given": "IV", "non-dropping-particle": "", "parse-names": false, "suffix": ""}, {"dropping-particle": "", "family": "Tu", "given": "Z", "non-dropping-particle": "", "parse-names": false, "suffix": ""}</vt:lpwstr>
  </property>
  <property fmtid="{D5CDD505-2E9C-101B-9397-08002B2CF9AE}" pid="252" name="Mendeley_Bookmark_3bUy9XTQgQ_64">
    <vt:lpwstr>, {"dropping-particle": "", "family": "Zwiebel", "given": "LJ", "non-dropping-particle": "", "parse-names": false, "suffix": ""}, {"dropping-particle": "", "family": "Besansky", "given": "NJ", "non-dropping-particle": "", "parse-names": false, "suffix": "</vt:lpwstr>
  </property>
  <property fmtid="{D5CDD505-2E9C-101B-9397-08002B2CF9AE}" pid="253" name="Mendeley_Bookmark_3bUy9XTQgQ_65">
    <vt:lpwstr>"}], "container-title": "Science", "id": "ITEM-1", "issue": "6217", "issued": {"date-parts": [["2015"]]}, "page": "1258522-1258522", "title": "Highly evolvable malaria vectors: the genomes of 16 Anopheles mosquitoes", "type": "article-journal", "volume": </vt:lpwstr>
  </property>
  <property fmtid="{D5CDD505-2E9C-101B-9397-08002B2CF9AE}" pid="254" name="Mendeley_Bookmark_3bUy9XTQgQ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255" name="Mendeley_Bookmark_3bUy9XTQgQ_67">
    <vt:lpwstr>(Neafsey &lt;i&gt;et al.&lt;/i&gt;, 2015)"}, "properties": {"noteIndex": 0}, "schema": "https://github.com/citation-style-language/schema/raw/master/csl-citation.json"}</vt:lpwstr>
  </property>
  <property fmtid="{D5CDD505-2E9C-101B-9397-08002B2CF9AE}" pid="256" name="Mendeley_Bookmark_3bUy9XTQgQ_7">
    <vt:lpwstr>s": false, "suffix": ""}, {"dropping-particle": "", "family": "Alekseyev", "given": "MA", "non-dropping-particle": "", "parse-names": false, "suffix": ""}, {"dropping-particle": "", "family": "Allen", "given": "JE", "non-dropping-particle": "", "parse-nam</vt:lpwstr>
  </property>
  <property fmtid="{D5CDD505-2E9C-101B-9397-08002B2CF9AE}" pid="257" name="Mendeley_Bookmark_3bUy9XTQgQ_8">
    <vt:lpwstr>es": false, "suffix": ""}, {"dropping-particle": "", "family": "Amon", "given": "J", "non-dropping-particle": "", "parse-names": false, "suffix": ""}, {"dropping-particle": "", "family": "Arca", "given": "B", "non-dropping-particle": "", "parse-names": fa</vt:lpwstr>
  </property>
  <property fmtid="{D5CDD505-2E9C-101B-9397-08002B2CF9AE}" pid="258" name="Mendeley_Bookmark_3bUy9XTQgQ_9">
    <vt:lpwstr>lse, "suffix": ""}, {"dropping-particle": "", "family": "Arensburger", "given": "P", "non-dropping-particle": "", "parse-names": false, "suffix": ""}, {"dropping-particle": "", "family": "Artemov", "given": "G", "non-dropping-particle": "", "parse-names":</vt:lpwstr>
  </property>
  <property fmtid="{D5CDD505-2E9C-101B-9397-08002B2CF9AE}" pid="259" name="Mendeley_Bookmark_3x61LoA6Bp_1">
    <vt:lpwstr>ADDIN CSL_CITATION {"citationItems": [{"id": "ITEM-1", "itemData": {"author": [{"dropping-particle": "", "family": "M\u00f6lder", "given": "Felix", "non-dropping-particle": "", "parse-names": false, "suffix": ""}, {"dropping-particle": "", "family": "Jabl</vt:lpwstr>
  </property>
  <property fmtid="{D5CDD505-2E9C-101B-9397-08002B2CF9AE}" pid="260" name="Mendeley_Bookmark_3x61LoA6Bp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261" name="Mendeley_Bookmark_3x61LoA6Bp_11">
    <vt:lpwstr>r &lt;i&gt;et al.&lt;/i&gt;, 2021)"}, "properties": {"noteIndex": 0}, "schema": "https://github.com/citation-style-language/schema/raw/master/csl-citation.json"}</vt:lpwstr>
  </property>
  <property fmtid="{D5CDD505-2E9C-101B-9397-08002B2CF9AE}" pid="262" name="Mendeley_Bookmark_3x61LoA6Bp_2">
    <vt:lpwstr>onski", "given": "Kim Philipp", "non-dropping-particle": "", "parse-names": false, "suffix": ""}, {"dropping-particle": "", "family": "Letcher", "given": "Brice", "non-dropping-particle": "", "parse-names": false, "suffix": ""}, {"dropping-particle": "", </vt:lpwstr>
  </property>
  <property fmtid="{D5CDD505-2E9C-101B-9397-08002B2CF9AE}" pid="263" name="Mendeley_Bookmark_3x61LoA6Bp_3">
    <vt:lpwstr>"family": "Hall", "given": "Michael B", "non-dropping-particle": "", "parse-names": false, "suffix": ""}, {"dropping-particle": "", "family": "Tomkins-tinch", "given": "Christopher H", "non-dropping-particle": "", "parse-names": false, "suffix": ""}, {"dr</vt:lpwstr>
  </property>
  <property fmtid="{D5CDD505-2E9C-101B-9397-08002B2CF9AE}" pid="264" name="Mendeley_Bookmark_3x61LoA6Bp_4">
    <vt:lpwstr>opping-particle": "", "family": "Sochat", "given": "Vanessa", "non-dropping-particle": "", "parse-names": false, "suffix": ""}, {"dropping-particle": "", "family": "Forster", "given": "Jan", "non-dropping-particle": "", "parse-names": false, "suffix": ""}</vt:lpwstr>
  </property>
  <property fmtid="{D5CDD505-2E9C-101B-9397-08002B2CF9AE}" pid="265" name="Mendeley_Bookmark_3x61LoA6Bp_5">
    <vt:lpwstr>, {"dropping-particle": "", "family": "Lee", "given": "Soohyun", "non-dropping-particle": "", "parse-names": false, "suffix": ""}, {"dropping-particle": "", "family": "Twardziok", "given": "Sven O", "non-dropping-particle": "", "parse-names": false, "suff</vt:lpwstr>
  </property>
  <property fmtid="{D5CDD505-2E9C-101B-9397-08002B2CF9AE}" pid="266" name="Mendeley_Bookmark_3x61LoA6Bp_6">
    <vt:lpwstr>ix": ""}, {"dropping-particle": "", "family": "Kanitz", "given": "Alexander", "non-dropping-particle": "", "parse-names": false, "suffix": ""}, {"dropping-particle": "", "family": "Wilm", "given": "Andreas", "non-dropping-particle": "", "parse-names": fal</vt:lpwstr>
  </property>
  <property fmtid="{D5CDD505-2E9C-101B-9397-08002B2CF9AE}" pid="267" name="Mendeley_Bookmark_3x61LoA6Bp_7">
    <vt:lpwstr>se, "suffix": ""}, {"dropping-particle": "", "family": "Holtgrewe", "given": "Manuel", "non-dropping-particle": "", "parse-names": false, "suffix": ""}, {"dropping-particle": "", "family": "Rahmann", "given": "Sven", "non-dropping-particle": "", "parse-na</vt:lpwstr>
  </property>
  <property fmtid="{D5CDD505-2E9C-101B-9397-08002B2CF9AE}" pid="268" name="Mendeley_Bookmark_3x61LoA6Bp_8">
    <vt:lpwstr>mes": false, "suffix": ""}, {"dropping-particle": "", "family": "Nahnsen", "given": "Sven", "non-dropping-particle": "", "parse-names": false, "suffix": ""}, {"dropping-particle": "", "family": "K\u00f6ster", "given": "Johannes", "non-dropping-particle": </vt:lpwstr>
  </property>
  <property fmtid="{D5CDD505-2E9C-101B-9397-08002B2CF9AE}" pid="269" name="Mendeley_Bookmark_3x61LoA6Bp_9">
    <vt:lpwstr>"", "parse-names": false, "suffix": ""}], "id": "ITEM-1", "issued": {"date-parts": [["2021"]]}, "page": "1-17", "title": "Sustainable data analysis with Snakemake [ version 1 ; peer review : awaiting peer review ]", "type": "article-journal"}, "uris": ["h</vt:lpwstr>
  </property>
  <property fmtid="{D5CDD505-2E9C-101B-9397-08002B2CF9AE}" pid="270" name="Mendeley_Bookmark_4A3W2JH95U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271" name="Mendeley_Bookmark_4A3W2JH95U_10">
    <vt:lpwstr>: "", "family": "Davies", "given": "Robert M.", "non-dropping-particle": "", "parse-names": false, "suffix": ""}, {"dropping-particle": "", "family": "Li", "given": "Heng", "non-dropping-particle": "", "parse-names": false, "suffix": ""}], "container-titl</vt:lpwstr>
  </property>
  <property fmtid="{D5CDD505-2E9C-101B-9397-08002B2CF9AE}" pid="272" name="Mendeley_Bookmark_4A3W2JH95U_11">
    <vt:lpwstr>e": "GigaScience", "id": "ITEM-1", "issue": "2", "issued": {"date-parts": [["2021"]]}, "title": "Twelve years of SAMtools and BCFtools", "type": "article-journal", "volume": "10"}, "uris": ["http://www.mendeley.com/documents/?uuid=ff58baa3-6dab-4214-aab0-</vt:lpwstr>
  </property>
  <property fmtid="{D5CDD505-2E9C-101B-9397-08002B2CF9AE}" pid="273" name="Mendeley_Bookmark_4A3W2JH95U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274" name="Mendeley_Bookmark_4A3W2JH95U_13">
    <vt:lpwstr>//github.com/citation-style-language/schema/raw/master/csl-citation.json"}</vt:lpwstr>
  </property>
  <property fmtid="{D5CDD505-2E9C-101B-9397-08002B2CF9AE}" pid="275" name="Mendeley_Bookmark_4A3W2JH95U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276" name="Mendeley_Bookmark_4A3W2JH95U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277" name="Mendeley_Bookmark_4A3W2JH95U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278" name="Mendeley_Bookmark_4A3W2JH95U_5">
    <vt:lpwstr>tation are available from https://www.htslib.org.", "author": [{"dropping-particle": "", "family": "Danecek", "given": "Petr", "non-dropping-particle": "", "parse-names": false, "suffix": ""}, {"dropping-particle": "", "family": "Bonfield", "given": "Jame</vt:lpwstr>
  </property>
  <property fmtid="{D5CDD505-2E9C-101B-9397-08002B2CF9AE}" pid="279" name="Mendeley_Bookmark_4A3W2JH95U_6">
    <vt:lpwstr>s K.", "non-dropping-particle": "", "parse-names": false, "suffix": ""}, {"dropping-particle": "", "family": "Liddle", "given": "Jennifer", "non-dropping-particle": "", "parse-names": false, "suffix": ""}, {"dropping-particle": "", "family": "Marshall", "</vt:lpwstr>
  </property>
  <property fmtid="{D5CDD505-2E9C-101B-9397-08002B2CF9AE}" pid="280" name="Mendeley_Bookmark_4A3W2JH95U_7">
    <vt:lpwstr>given": "John", "non-dropping-particle": "", "parse-names": false, "suffix": ""}, {"dropping-particle": "", "family": "Ohan", "given": "Valeriu", "non-dropping-particle": "", "parse-names": false, "suffix": ""}, {"dropping-particle": "", "family": "Pollar</vt:lpwstr>
  </property>
  <property fmtid="{D5CDD505-2E9C-101B-9397-08002B2CF9AE}" pid="281" name="Mendeley_Bookmark_4A3W2JH95U_8">
    <vt:lpwstr>d", "given": "Martin O.", "non-dropping-particle": "", "parse-names": false, "suffix": ""}, {"dropping-particle": "", "family": "Whitwham", "given": "Andrew", "non-dropping-particle": "", "parse-names": false, "suffix": ""}, {"dropping-particle": "", "fam</vt:lpwstr>
  </property>
  <property fmtid="{D5CDD505-2E9C-101B-9397-08002B2CF9AE}" pid="282" name="Mendeley_Bookmark_4A3W2JH95U_9">
    <vt:lpwstr>ily": "Keane", "given": "Thomas", "non-dropping-particle": "", "parse-names": false, "suffix": ""}, {"dropping-particle": "", "family": "McCarthy", "given": "Shane A.", "non-dropping-particle": "", "parse-names": false, "suffix": ""}, {"dropping-particle"</vt:lpwstr>
  </property>
  <property fmtid="{D5CDD505-2E9C-101B-9397-08002B2CF9AE}" pid="283" name="Mendeley_Bookmark_4rnuS6e0ws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284" name="Mendeley_Bookmark_4rnuS6e0ws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285" name="Mendeley_Bookmark_4rnuS6e0ws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286" name="Mendeley_Bookmark_4rnuS6e0ws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287" name="Mendeley_Bookmark_4rnuS6e0ws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288" name="Mendeley_Bookmark_4rnuS6e0ws_6">
    <vt:lpwstr>st", "given": "Gregory G.", "non-dropping-particle": "", "parse-names": false, "suffix": ""}, {"dropping-particle": "", "family": "Hall", "given": "Ira M.", "non-dropping-particle": "", "parse-names": false, "suffix": ""}], "container-title": "Bioinformat</vt:lpwstr>
  </property>
  <property fmtid="{D5CDD505-2E9C-101B-9397-08002B2CF9AE}" pid="289" name="Mendeley_Bookmark_4rnuS6e0ws_7">
    <vt:lpwstr>ics", "id": "ITEM-1", "issue": "17", "issued": {"date-parts": [["2014"]]}, "page": "2503-2505", "title": "SAMBLASTER: Fast duplicate marking and structural variant read extraction", "type": "article-journal", "volume": "30"}, "uris": ["http://www.mendeley</vt:lpwstr>
  </property>
  <property fmtid="{D5CDD505-2E9C-101B-9397-08002B2CF9AE}" pid="290" name="Mendeley_Bookmark_4rnuS6e0ws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291" name="Mendeley_Bookmark_4rnuS6e0ws_9">
    <vt:lpwstr>teIndex": 0}, "schema": "https://github.com/citation-style-language/schema/raw/master/csl-citation.json"}</vt:lpwstr>
  </property>
  <property fmtid="{D5CDD505-2E9C-101B-9397-08002B2CF9AE}" pid="292" name="Mendeley_Bookmark_59FD8ZBQge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293" name="Mendeley_Bookmark_59FD8ZBQge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294" name="Mendeley_Bookmark_59FD8ZBQge_3">
    <vt:lpwstr>mily": "Garrison", "given": "Erik", "non-dropping-particle": "", "parse-names": false, "suffix": ""}, {"dropping-particle": "", "family": "Marth", "given": "Gabor", "non-dropping-particle": "", "parse-names": false, "suffix": ""}], "id": "ITEM-1", "issued</vt:lpwstr>
  </property>
  <property fmtid="{D5CDD505-2E9C-101B-9397-08002B2CF9AE}" pid="295" name="Mendeley_Bookmark_59FD8ZBQge_4">
    <vt:lpwstr>": {"date-parts": [["2012"]]}, "page": "1-9", "title": "Haplotype-based variant detection from short-read sequencing", "type": "article-journal"}, "uris": ["http://www.mendeley.com/documents/?uuid=3cb2db34-2831-48ac-a838-79379e2c5b08"]}], "mendeley": {"fo</vt:lpwstr>
  </property>
  <property fmtid="{D5CDD505-2E9C-101B-9397-08002B2CF9AE}" pid="296" name="Mendeley_Bookmark_59FD8ZBQge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297" name="Mendeley_Bookmark_59FD8ZBQge_6">
    <vt:lpwstr>/schema/raw/master/csl-citation.json"}</vt:lpwstr>
  </property>
  <property fmtid="{D5CDD505-2E9C-101B-9397-08002B2CF9AE}" pid="298" name="Mendeley_Bookmark_5GtmOXCaiT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299" name="Mendeley_Bookmark_5GtmOXCaiT_10">
    <vt:lpwstr>: "", "family": "Monnin", "given": "David", "non-dropping-particle": "", "parse-names": false, "suffix": ""}, {"dropping-particle": "El", "family": "Filali", "given": "Adil", "non-dropping-particle": "", "parse-names": false, "suffix": ""}, {"dropping-par</vt:lpwstr>
  </property>
  <property fmtid="{D5CDD505-2E9C-101B-9397-08002B2CF9AE}" pid="300" name="Mendeley_Bookmark_5GtmOXCaiT_11">
    <vt:lpwstr>ticle": "", "family": "Carareto", "given": "Claudia Marcia", "non-dropping-particle": "", "parse-names": false, "suffix": ""}, {"dropping-particle": "", "family": "Vieira", "given": "Cristina", "non-dropping-particle": "", "parse-names": false, "suffix": </vt:lpwstr>
  </property>
  <property fmtid="{D5CDD505-2E9C-101B-9397-08002B2CF9AE}" pid="301" name="Mendeley_Bookmark_5GtmOXCaiT_12">
    <vt:lpwstr>""}, {"dropping-particle": "", "family": "Picard", "given": "Franck", "non-dropping-particle": "", "parse-names": false, "suffix": ""}, {"dropping-particle": "", "family": "Kremer", "given": "Natacha", "non-dropping-particle": "", "parse-names": false, "s</vt:lpwstr>
  </property>
  <property fmtid="{D5CDD505-2E9C-101B-9397-08002B2CF9AE}" pid="302" name="Mendeley_Bookmark_5GtmOXCaiT_13">
    <vt:lpwstr>uffix": ""}, {"dropping-particle": "", "family": "Vavre", "given": "Fabrice", "non-dropping-particle": "", "parse-names": false, "suffix": ""}, {"dropping-particle": "", "family": "Sagot", "given": "Marie France", "non-dropping-particle": "", "parse-names</vt:lpwstr>
  </property>
  <property fmtid="{D5CDD505-2E9C-101B-9397-08002B2CF9AE}" pid="303" name="Mendeley_Bookmark_5GtmOXCaiT_14">
    <vt:lpwstr>": false, "suffix": ""}, {"dropping-particle": "", "family": "Lacroix", "given": "Vincent", "non-dropping-particle": "", "parse-names": false, "suffix": ""}], "container-title": "Nucleic Acids Research", "id": "ITEM-1", "issue": "19", "issued": {"date-par</vt:lpwstr>
  </property>
  <property fmtid="{D5CDD505-2E9C-101B-9397-08002B2CF9AE}" pid="304" name="Mendeley_Bookmark_5GtmOXCaiT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305" name="Mendeley_Bookmark_5GtmOXCaiT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306" name="Mendeley_Bookmark_5GtmOXCaiT_17">
    <vt:lpwstr> &lt;i&gt;et al.&lt;/i&gt;, 2016)"}, "properties": {"noteIndex": 0}, "schema": "https://github.com/citation-style-language/schema/raw/master/csl-citation.json"}</vt:lpwstr>
  </property>
  <property fmtid="{D5CDD505-2E9C-101B-9397-08002B2CF9AE}" pid="307" name="Mendeley_Bookmark_5GtmOXCaiT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308" name="Mendeley_Bookmark_5GtmOXCaiT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309" name="Mendeley_Bookmark_5GtmOXCaiT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310" name="Mendeley_Bookmark_5GtmOXCaiT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311" name="Mendeley_Bookmark_5GtmOXCaiT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312" name="Mendeley_Bookmark_5GtmOXCaiT_7">
    <vt:lpwstr>00e8ne", "non-dropping-particle": "", "parse-names": false, "suffix": ""}, {"dropping-particle": "", "family": "Brinza", "given": "Lilia", "non-dropping-particle": "", "parse-names": false, "suffix": ""}, {"dropping-particle": "", "family": "Marchet", "gi</vt:lpwstr>
  </property>
  <property fmtid="{D5CDD505-2E9C-101B-9397-08002B2CF9AE}" pid="313" name="Mendeley_Bookmark_5GtmOXCaiT_8">
    <vt:lpwstr>ven": "Camille", "non-dropping-particle": "", "parse-names": false, "suffix": ""}, {"dropping-particle": "", "family": "Kielbassa", "given": "Janice", "non-dropping-particle": "", "parse-names": false, "suffix": ""}, {"dropping-particle": "", "family": "B</vt:lpwstr>
  </property>
  <property fmtid="{D5CDD505-2E9C-101B-9397-08002B2CF9AE}" pid="314" name="Mendeley_Bookmark_5GtmOXCaiT_9">
    <vt:lpwstr>astien", "given": "Sylv\u00e8re", "non-dropping-particle": "", "parse-names": false, "suffix": ""}, {"dropping-particle": "", "family": "Boutigny", "given": "Mathilde", "non-dropping-particle": "", "parse-names": false, "suffix": ""}, {"dropping-particle"</vt:lpwstr>
  </property>
  <property fmtid="{D5CDD505-2E9C-101B-9397-08002B2CF9AE}" pid="315" name="Mendeley_Bookmark_5PBquDpY6g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316" name="Mendeley_Bookmark_5PBquDpY6g_10">
    <vt:lpwstr>": "Pombi", "given": "Marco", "non-dropping-particle": "", "parse-names": false, "suffix": ""}, {"dropping-particle": "", "family": "Caputo", "given": "Beniamino", "non-dropping-particle": "", "parse-names": false, "suffix": ""}, {"dropping-particle": "",</vt:lpwstr>
  </property>
  <property fmtid="{D5CDD505-2E9C-101B-9397-08002B2CF9AE}" pid="317" name="Mendeley_Bookmark_5PBquDpY6g_11">
    <vt:lpwstr> "family": "Petrarca", "given": "Vincenzo", "non-dropping-particle": "", "parse-names": false, "suffix": ""}, {"dropping-particle": "", "family": "Torre", "given": "Alessandra", "non-dropping-particle": "della", "parse-names": false, "suffix": ""}, {"drop</vt:lpwstr>
  </property>
  <property fmtid="{D5CDD505-2E9C-101B-9397-08002B2CF9AE}" pid="318" name="Mendeley_Bookmark_5PBquDpY6g_12">
    <vt:lpwstr>ping-particle": "", "family": "Besansky", "given": "Nora J.", "non-dropping-particle": "", "parse-names": false, "suffix": ""}], "container-title": "G3: Genes, Genomes, Genetics", "id": "ITEM-1", "issue": "10", "issued": {"date-parts": [["2019"]]}, "page"</vt:lpwstr>
  </property>
  <property fmtid="{D5CDD505-2E9C-101B-9397-08002B2CF9AE}" pid="319" name="Mendeley_Bookmark_5PBquDpY6g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320" name="Mendeley_Bookmark_5PBquDpY6g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321" name="Mendeley_Bookmark_5PBquDpY6g_15">
    <vt:lpwstr>ema": "https://github.com/citation-style-language/schema/raw/master/csl-citation.json"}</vt:lpwstr>
  </property>
  <property fmtid="{D5CDD505-2E9C-101B-9397-08002B2CF9AE}" pid="322" name="Mendeley_Bookmark_5PBquDpY6g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323" name="Mendeley_Bookmark_5PBquDpY6g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324" name="Mendeley_Bookmark_5PBquDpY6g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325" name="Mendeley_Bookmark_5PBquDpY6g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326" name="Mendeley_Bookmark_5PBquDpY6g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327" name="Mendeley_Bookmark_5PBquDpY6g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328" name="Mendeley_Bookmark_5PBquDpY6g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329" name="Mendeley_Bookmark_5PBquDpY6g_9">
    <vt:lpwstr>"given": "Rebecca R.", "non-dropping-particle": "", "parse-names": false, "suffix": ""}, {"dropping-particle": "", "family": "Redmond", "given": "Seth N.", "non-dropping-particle": "", "parse-names": false, "suffix": ""}, {"dropping-particle": "", "family</vt:lpwstr>
  </property>
  <property fmtid="{D5CDD505-2E9C-101B-9397-08002B2CF9AE}" pid="330" name="Mendeley_Bookmark_5c4EOuwdi6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331" name="Mendeley_Bookmark_5c4EOuwdi6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332" name="Mendeley_Bookmark_5c4EOuwdi6_11">
    <vt:lpwstr>text.].", "author": [{"dropping-particle": "", "family": "Williams", "given": "Jessica", "non-dropping-particle": "", "parse-names": false, "suffix": ""}, {"dropping-particle": "", "family": "Flood", "given": "Lori", "non-dropping-particle": "", "parse-na</vt:lpwstr>
  </property>
  <property fmtid="{D5CDD505-2E9C-101B-9397-08002B2CF9AE}" pid="333" name="Mendeley_Bookmark_5c4EOuwdi6_12">
    <vt:lpwstr>mes": false, "suffix": ""}, {"dropping-particle": "", "family": "Praulins", "given": "Giorgio", "non-dropping-particle": "", "parse-names": false, "suffix": ""}, {"dropping-particle": "", "family": "Ingham", "given": "Victoria A.", "non-dropping-particle"</vt:lpwstr>
  </property>
  <property fmtid="{D5CDD505-2E9C-101B-9397-08002B2CF9AE}" pid="334" name="Mendeley_Bookmark_5c4EOuwdi6_13">
    <vt:lpwstr>: "", "parse-names": false, "suffix": ""}, {"dropping-particle": "", "family": "Morgan", "given": "John", "non-dropping-particle": "", "parse-names": false, "suffix": ""}, {"dropping-particle": "", "family": "Lees", "given": "Rosemary Susan", "non-droppin</vt:lpwstr>
  </property>
  <property fmtid="{D5CDD505-2E9C-101B-9397-08002B2CF9AE}" pid="335" name="Mendeley_Bookmark_5c4EOuwdi6_14">
    <vt:lpwstr>g-particle": "", "parse-names": false, "suffix": ""}, {"dropping-particle": "", "family": "Ranson", "given": "Hilary", "non-dropping-particle": "", "parse-names": false, "suffix": ""}], "container-title": "Parasites and Vectors", "id": "ITEM-1", "issue": </vt:lpwstr>
  </property>
  <property fmtid="{D5CDD505-2E9C-101B-9397-08002B2CF9AE}" pid="336" name="Mendeley_Bookmark_5c4EOuwdi6_15">
    <vt:lpwstr>"1", "issued": {"date-parts": [["2019"]]}, "page": "1-14", "publisher": "BioMed Central", "title": "Characterisation of Anopheles strains used for laboratory screening of new vector control products", "type": "article-journal", "volume": "12"}, "uris": ["</vt:lpwstr>
  </property>
  <property fmtid="{D5CDD505-2E9C-101B-9397-08002B2CF9AE}" pid="337" name="Mendeley_Bookmark_5c4EOuwdi6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338" name="Mendeley_Bookmark_5c4EOuwdi6_17">
    <vt:lpwstr>al.&lt;/i&gt;, 2019)"}, "properties": {"noteIndex": 0}, "schema": "https://github.com/citation-style-language/schema/raw/master/csl-citation.json"}</vt:lpwstr>
  </property>
  <property fmtid="{D5CDD505-2E9C-101B-9397-08002B2CF9AE}" pid="339" name="Mendeley_Bookmark_5c4EOuwdi6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340" name="Mendeley_Bookmark_5c4EOuwdi6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341" name="Mendeley_Bookmark_5c4EOuwdi6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342" name="Mendeley_Bookmark_5c4EOuwdi6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343" name="Mendeley_Bookmark_5c4EOuwdi6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344" name="Mendeley_Bookmark_5c4EOuwdi6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345" name="Mendeley_Bookmark_5c4EOuwdi6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346" name="Mendeley_Bookmark_5c4EOuwdi6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347" name="Mendeley_Bookmark_6YjHwNyFPb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348" name="Mendeley_Bookmark_6YjHwNyFPb_10">
    <vt:lpwstr> "title": "Estimating and interpreting FST: The impact of rare variants", "type": "article-journal", "volume": "23"}, "uris": ["http://www.mendeley.com/documents/?uuid=3ae5af31-956d-45ed-a724-443ad0ca9cb2"]}, {"id": "ITEM-2", "itemData": {"DOI": "10.1093/</vt:lpwstr>
  </property>
  <property fmtid="{D5CDD505-2E9C-101B-9397-08002B2CF9AE}" pid="349" name="Mendeley_Bookmark_6YjHwNyFPb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350" name="Mendeley_Bookmark_6YjHwNyFPb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351" name="Mendeley_Bookmark_6YjHwNyFPb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352" name="Mendeley_Bookmark_6YjHwNyFPb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353" name="Mendeley_Bookmark_6YjHwNyFPb_15">
    <vt:lpwstr>", "given": "R. R.", "non-dropping-particle": "", "parse-names": false, "suffix": ""}, {"dropping-particle": "", "family": "Slatkin", "given": "M.", "non-dropping-particle": "", "parse-names": false, "suffix": ""}, {"dropping-particle": "", "family": "Mad</vt:lpwstr>
  </property>
  <property fmtid="{D5CDD505-2E9C-101B-9397-08002B2CF9AE}" pid="354" name="Mendeley_Bookmark_6YjHwNyFPb_16">
    <vt:lpwstr>dison", "given": "W. P.", "non-dropping-particle": "", "parse-names": false, "suffix": ""}], "container-title": "Genetics", "id": "ITEM-2", "issue": "2", "issued": {"date-parts": [["1992"]]}, "page": "583-589", "title": "Estimation of levels of gene flow </vt:lpwstr>
  </property>
  <property fmtid="{D5CDD505-2E9C-101B-9397-08002B2CF9AE}" pid="355" name="Mendeley_Bookmark_6YjHwNyFPb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356" name="Mendeley_Bookmark_6YjHwNyFPb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357" name="Mendeley_Bookmark_6YjHwNyFPb_19">
    <vt:lpwstr>ub.com/citation-style-language/schema/raw/master/csl-citation.json"}</vt:lpwstr>
  </property>
  <property fmtid="{D5CDD505-2E9C-101B-9397-08002B2CF9AE}" pid="358" name="Mendeley_Bookmark_6YjHwNyFPb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359" name="Mendeley_Bookmark_6YjHwNyFPb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360" name="Mendeley_Bookmark_6YjHwNyFPb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361" name="Mendeley_Bookmark_6YjHwNyFPb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362" name="Mendeley_Bookmark_6YjHwNyFPb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363" name="Mendeley_Bookmark_6YjHwNyFPb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364" name="Mendeley_Bookmark_6YjHwNyFPb_8">
    <vt:lpwstr>e": "", "family": "Patterson", "given": "Nick", "non-dropping-particle": "", "parse-names": false, "suffix": ""}, {"dropping-particle": "", "family": "Sankararaman", "given": "Sriram", "non-dropping-particle": "", "parse-names": false, "suffix": ""}, {"dr</vt:lpwstr>
  </property>
  <property fmtid="{D5CDD505-2E9C-101B-9397-08002B2CF9AE}" pid="365" name="Mendeley_Bookmark_6YjHwNyFPb_9">
    <vt:lpwstr>opping-particle": "", "family": "Price", "given": "Alkes L.", "non-dropping-particle": "", "parse-names": false, "suffix": ""}], "container-title": "Genome Research", "id": "ITEM-1", "issue": "9", "issued": {"date-parts": [["2013"]]}, "page": "1514-1521",</vt:lpwstr>
  </property>
  <property fmtid="{D5CDD505-2E9C-101B-9397-08002B2CF9AE}" pid="366" name="Mendeley_Bookmark_6fsJIn3xzk_1">
    <vt:lpwstr>ADDIN CSL_CITATION {"citationItems": [{"id": "ITEM-1", "itemData": {"DOI": "10.1073/pnas.0409348102", "ISBN": "0027-8424 (Print)\\n0027-8424 (Linking)", "ISSN": "0027-8424", "PMID": "15753317", "abstract": "Metabolic pathways play an important role in ins</vt:lpwstr>
  </property>
  <property fmtid="{D5CDD505-2E9C-101B-9397-08002B2CF9AE}" pid="367" name="Mendeley_Bookmark_6fsJIn3xzk_10">
    <vt:lpwstr>", "non-dropping-particle": "", "parse-names": false, "suffix": ""}, {"dropping-particle": "", "family": "Hemingway", "given": "Janet", "non-dropping-particle": "", "parse-names": false, "suffix": ""}, {"dropping-particle": "", "family": "Ranson", "given"</vt:lpwstr>
  </property>
  <property fmtid="{D5CDD505-2E9C-101B-9397-08002B2CF9AE}" pid="368" name="Mendeley_Bookmark_6fsJIn3xzk_11">
    <vt:lpwstr>: "Hilary", "non-dropping-particle": "", "parse-names": false, "suffix": ""}], "container-title": "Proceedings of the National Academy of Sciences of the United States of America", "id": "ITEM-1", "issue": "11", "issued": {"date-parts": [["2005"]]}, "page</vt:lpwstr>
  </property>
  <property fmtid="{D5CDD505-2E9C-101B-9397-08002B2CF9AE}" pid="369" name="Mendeley_Bookmark_6fsJIn3xzk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370" name="Mendeley_Bookmark_6fsJIn3xzk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371" name="Mendeley_Bookmark_6fsJIn3xzk_14">
    <vt:lpwstr>: 0}, "schema": "https://github.com/citation-style-language/schema/raw/master/csl-citation.json"}</vt:lpwstr>
  </property>
  <property fmtid="{D5CDD505-2E9C-101B-9397-08002B2CF9AE}" pid="372" name="Mendeley_Bookmark_6fsJIn3xzk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373" name="Mendeley_Bookmark_6fsJIn3xzk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374" name="Mendeley_Bookmark_6fsJIn3xzk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375" name="Mendeley_Bookmark_6fsJIn3xzk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376" name="Mendeley_Bookmark_6fsJIn3xzk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377" name="Mendeley_Bookmark_6fsJIn3xzk_7">
    <vt:lpwstr>"", "parse-names": false, "suffix": ""}, {"dropping-particle": "", "family": "Strode", "given": "Clare", "non-dropping-particle": "", "parse-names": false, "suffix": ""}, {"dropping-particle": "", "family": "Vontas", "given": "John", "non-dropping-particl</vt:lpwstr>
  </property>
  <property fmtid="{D5CDD505-2E9C-101B-9397-08002B2CF9AE}" pid="378" name="Mendeley_Bookmark_6fsJIn3xzk_8">
    <vt:lpwstr>e": "", "parse-names": false, "suffix": ""}, {"dropping-particle": "", "family": "Nikou", "given": "Dimitra", "non-dropping-particle": "", "parse-names": false, "suffix": ""}, {"dropping-particle": "", "family": "Vaughan", "given": "Ashley", "non-dropping</vt:lpwstr>
  </property>
  <property fmtid="{D5CDD505-2E9C-101B-9397-08002B2CF9AE}" pid="379" name="Mendeley_Bookmark_6fsJIn3xzk_9">
    <vt:lpwstr>-particle": "", "parse-names": false, "suffix": ""}, {"dropping-particle": "", "family": "Pignatelli", "given": "Patricia M", "non-dropping-particle": "", "parse-names": false, "suffix": ""}, {"dropping-particle": "", "family": "Louis", "given": "Christos</vt:lpwstr>
  </property>
  <property fmtid="{D5CDD505-2E9C-101B-9397-08002B2CF9AE}" pid="380" name="Mendeley_Bookmark_78rrW6GcLp_1">
    <vt:lpwstr>ADDIN CSL_CITATION {"citationItems": [{"id": "ITEM-1", "itemData": {"author": [{"dropping-particle": "", "family": "Njoroge", "given": "Harun", "non-dropping-particle": "", "parse-names": false, "suffix": ""}, {"dropping-particle": "", "family": "Oruni", </vt:lpwstr>
  </property>
  <property fmtid="{D5CDD505-2E9C-101B-9397-08002B2CF9AE}" pid="381" name="Mendeley_Bookmark_78rrW6GcLp_10">
    <vt:lpwstr>{"dropping-particle": "", "family": "Donnelly", "given": "Martin J", "non-dropping-particle": "", "parse-names": false, "suffix": ""}, {"dropping-particle": "", "family": "Place", "given": "Pembroke", "non-dropping-particle": "", "parse-names": false, "su</vt:lpwstr>
  </property>
  <property fmtid="{D5CDD505-2E9C-101B-9397-08002B2CF9AE}" pid="382" name="Mendeley_Bookmark_78rrW6GcLp_11">
    <vt:lpwstr>ffix": ""}, {"dropping-particle": "", "family": "Resources", "given": "Animal", "non-dropping-particle": "", "parse-names": false, "suffix": ""}, {"dropping-particle": "", "family": "Project", "given": "Vectorlink", "non-dropping-particle": "", "parse-nam</vt:lpwstr>
  </property>
  <property fmtid="{D5CDD505-2E9C-101B-9397-08002B2CF9AE}" pid="383" name="Mendeley_Bookmark_78rrW6GcLp_12">
    <vt:lpwstr>es": false, "suffix": ""}, {"dropping-particle": "", "family": "Associates", "given": "Abt", "non-dropping-particle": "", "parse-names": false, "suffix": ""}, {"dropping-particle": "", "family": "Unit", "given": "Population Health", "non-dropping-particle</vt:lpwstr>
  </property>
  <property fmtid="{D5CDD505-2E9C-101B-9397-08002B2CF9AE}" pid="384" name="Mendeley_Bookmark_78rrW6GcLp_13">
    <vt:lpwstr>": "", "parse-names": false, "suffix": ""}, {"dropping-particle": "", "family": "Programme", "given": "Microbes", "non-dropping-particle": "", "parse-names": false, "suffix": ""}, {"dropping-particle": "", "family": "Place", "given": "Pembroke", "non-drop</vt:lpwstr>
  </property>
  <property fmtid="{D5CDD505-2E9C-101B-9397-08002B2CF9AE}" pid="385" name="Mendeley_Bookmark_78rrW6GcLp_14">
    <vt:lpwstr>ping-particle": "", "parse-names": false, "suffix": ""}], "container-title": "bioRxiv", "id": "ITEM-1", "issued": {"date-parts": [["2021"]]}, "page": "1-23", "title": "Identification of a rapidly-spreading triple mutant for high-level metabolic insecticid</vt:lpwstr>
  </property>
  <property fmtid="{D5CDD505-2E9C-101B-9397-08002B2CF9AE}" pid="386" name="Mendeley_Bookmark_78rrW6GcLp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387" name="Mendeley_Bookmark_78rrW6GcLp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388" name="Mendeley_Bookmark_78rrW6GcLp_17">
    <vt:lpwstr>age/schema/raw/master/csl-citation.json"}</vt:lpwstr>
  </property>
  <property fmtid="{D5CDD505-2E9C-101B-9397-08002B2CF9AE}" pid="389" name="Mendeley_Bookmark_78rrW6GcLp_2">
    <vt:lpwstr>"given": "Ambrose", "non-dropping-particle": "", "parse-names": false, "suffix": ""}, {"dropping-particle": "", "family": "Pipini", "given": "Dimitra", "non-dropping-particle": "", "parse-names": false, "suffix": ""}, {"dropping-particle": "", "family": "</vt:lpwstr>
  </property>
  <property fmtid="{D5CDD505-2E9C-101B-9397-08002B2CF9AE}" pid="390" name="Mendeley_Bookmark_78rrW6GcLp_3">
    <vt:lpwstr>Nagi", "given": "Sanjay C", "non-dropping-particle": "", "parse-names": false, "suffix": ""}, {"dropping-particle": "", "family": "Lynd", "given": "Amy", "non-dropping-particle": "", "parse-names": false, "suffix": ""}, {"dropping-particle": "", "family":</vt:lpwstr>
  </property>
  <property fmtid="{D5CDD505-2E9C-101B-9397-08002B2CF9AE}" pid="391" name="Mendeley_Bookmark_78rrW6GcLp_4">
    <vt:lpwstr> "Eric", "given": "R", "non-dropping-particle": "", "parse-names": false, "suffix": ""}, {"dropping-particle": "", "family": "Tomlinson", "given": "Sean", "non-dropping-particle": "", "parse-names": false, "suffix": ""}, {"dropping-particle": "", "family"</vt:lpwstr>
  </property>
  <property fmtid="{D5CDD505-2E9C-101B-9397-08002B2CF9AE}" pid="392" name="Mendeley_Bookmark_78rrW6GcLp_5">
    <vt:lpwstr>: "Grau-bove", "given": "Xavi", "non-dropping-particle": "", "parse-names": false, "suffix": ""}, {"dropping-particle": "", "family": "Mcdermott", "given": "Daniel", "non-dropping-particle": "", "parse-names": false, "suffix": ""}, {"dropping-particle": "</vt:lpwstr>
  </property>
  <property fmtid="{D5CDD505-2E9C-101B-9397-08002B2CF9AE}" pid="393" name="Mendeley_Bookmark_78rrW6GcLp_6">
    <vt:lpwstr>", "family": "Emile", "given": "Z", "non-dropping-particle": "", "parse-names": false, "suffix": ""}, {"dropping-particle": "", "family": "Agossa", "given": "Fiacre R", "non-dropping-particle": "", "parse-names": false, "suffix": ""}, {"dropping-particle"</vt:lpwstr>
  </property>
  <property fmtid="{D5CDD505-2E9C-101B-9397-08002B2CF9AE}" pid="394" name="Mendeley_Bookmark_78rrW6GcLp_7">
    <vt:lpwstr>: "", "family": "Mokuba", "given": "Arlette", "non-dropping-particle": "", "parse-names": false, "suffix": ""}, {"dropping-particle": "", "family": "Irish", "given": "Seth", "non-dropping-particle": "", "parse-names": false, "suffix": ""}, {"dropping-part</vt:lpwstr>
  </property>
  <property fmtid="{D5CDD505-2E9C-101B-9397-08002B2CF9AE}" pid="395" name="Mendeley_Bookmark_78rrW6GcLp_8">
    <vt:lpwstr>icle": "", "family": "Kabula", "given": "Bilali", "non-dropping-particle": "", "parse-names": false, "suffix": ""}, {"dropping-particle": "", "family": "Mbogo", "given": "Charles", "non-dropping-particle": "", "parse-names": false, "suffix": ""}, {"droppi</vt:lpwstr>
  </property>
  <property fmtid="{D5CDD505-2E9C-101B-9397-08002B2CF9AE}" pid="396" name="Mendeley_Bookmark_78rrW6GcLp_9">
    <vt:lpwstr>ng-particle": "", "family": "Paine", "given": "Mark J I", "non-dropping-particle": "", "parse-names": false, "suffix": ""}, {"dropping-particle": "", "family": "Weetman", "given": "David", "non-dropping-particle": "", "parse-names": false, "suffix": ""}, </vt:lpwstr>
  </property>
  <property fmtid="{D5CDD505-2E9C-101B-9397-08002B2CF9AE}" pid="397" name="Mendeley_Bookmark_7udJwRfkGM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398" name="Mendeley_Bookmark_7udJwRfkGM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399" name="Mendeley_Bookmark_7udJwRfkGM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400" name="Mendeley_Bookmark_7udJwRfkGM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401" name="Mendeley_Bookmark_7udJwRfkGM_5">
    <vt:lpwstr>e-names": false, "suffix": ""}, {"dropping-particle": "", "family": "Huber", "given": "Wolfgang", "non-dropping-particle": "", "parse-names": false, "suffix": ""}, {"dropping-particle": "", "family": "Anders", "given": "Simon", "non-dropping-particle": ""</vt:lpwstr>
  </property>
  <property fmtid="{D5CDD505-2E9C-101B-9397-08002B2CF9AE}" pid="402" name="Mendeley_Bookmark_7udJwRfkGM_6">
    <vt:lpwstr>, "parse-names": false, "suffix": ""}], "container-title": "Genome Biology", "id": "ITEM-1", "issue": "12", "issued": {"date-parts": [["2014"]]}, "page": "1-21", "title": "Moderated estimation of fold change and dispersion for RNA-seq data with DESeq2", "</vt:lpwstr>
  </property>
  <property fmtid="{D5CDD505-2E9C-101B-9397-08002B2CF9AE}" pid="403" name="Mendeley_Bookmark_7udJwRfkGM_7">
    <vt:lpwstr>type": "article-journal", "volume": "15"}, "uris": ["http://www.mendeley.com/documents/?uuid=bc6bf258-6379-4640-8b96-2db1b0bd449f"]}], "mendeley": {"formattedCitation": "(Love, Huber and Anders, 2014)", "plainTextFormattedCitation": "(Love, Huber and Ande</vt:lpwstr>
  </property>
  <property fmtid="{D5CDD505-2E9C-101B-9397-08002B2CF9AE}" pid="404" name="Mendeley_Bookmark_7udJwRfkGM_8">
    <vt:lpwstr>rs, 2014)", "previouslyFormattedCitation": "(Love, Huber and Anders, 2014)"}, "properties": {"noteIndex": 0}, "schema": "https://github.com/citation-style-language/schema/raw/master/csl-citation.json"}</vt:lpwstr>
  </property>
  <property fmtid="{D5CDD505-2E9C-101B-9397-08002B2CF9AE}" pid="405" name="Mendeley_Bookmark_82VCM6d7DB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406" name="Mendeley_Bookmark_82VCM6d7DB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407" name="Mendeley_Bookmark_82VCM6d7DB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408" name="Mendeley_Bookmark_82VCM6d7DB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409" name="Mendeley_Bookmark_82VCM6d7DB_5">
    <vt:lpwstr>on-dropping-particle": "", "parse-names": false, "suffix": ""}, {"dropping-particle": "", "family": "Lissenden", "given": "Natalie", "non-dropping-particle": "", "parse-names": false, "suffix": ""}], "container-title": "Trends in Parasitology", "id": "ITE</vt:lpwstr>
  </property>
  <property fmtid="{D5CDD505-2E9C-101B-9397-08002B2CF9AE}" pid="410" name="Mendeley_Bookmark_82VCM6d7DB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411" name="Mendeley_Bookmark_82VCM6d7DB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412" name="Mendeley_Bookmark_82VCM6d7DB_8">
    <vt:lpwstr>anson and Lissenden, 2016)"}, "properties": {"noteIndex": 0}, "schema": "https://github.com/citation-style-language/schema/raw/master/csl-citation.json"}</vt:lpwstr>
  </property>
  <property fmtid="{D5CDD505-2E9C-101B-9397-08002B2CF9AE}" pid="413" name="Mendeley_Bookmark_8CXR8PwtSX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414" name="Mendeley_Bookmark_8CXR8PwtSX_10">
    <vt:lpwstr>: "", "family": "Monnin", "given": "David", "non-dropping-particle": "", "parse-names": false, "suffix": ""}, {"dropping-particle": "El", "family": "Filali", "given": "Adil", "non-dropping-particle": "", "parse-names": false, "suffix": ""}, {"dropping-par</vt:lpwstr>
  </property>
  <property fmtid="{D5CDD505-2E9C-101B-9397-08002B2CF9AE}" pid="415" name="Mendeley_Bookmark_8CXR8PwtSX_11">
    <vt:lpwstr>ticle": "", "family": "Carareto", "given": "Claudia Marcia", "non-dropping-particle": "", "parse-names": false, "suffix": ""}, {"dropping-particle": "", "family": "Vieira", "given": "Cristina", "non-dropping-particle": "", "parse-names": false, "suffix": </vt:lpwstr>
  </property>
  <property fmtid="{D5CDD505-2E9C-101B-9397-08002B2CF9AE}" pid="416" name="Mendeley_Bookmark_8CXR8PwtSX_12">
    <vt:lpwstr>""}, {"dropping-particle": "", "family": "Picard", "given": "Franck", "non-dropping-particle": "", "parse-names": false, "suffix": ""}, {"dropping-particle": "", "family": "Kremer", "given": "Natacha", "non-dropping-particle": "", "parse-names": false, "s</vt:lpwstr>
  </property>
  <property fmtid="{D5CDD505-2E9C-101B-9397-08002B2CF9AE}" pid="417" name="Mendeley_Bookmark_8CXR8PwtSX_13">
    <vt:lpwstr>uffix": ""}, {"dropping-particle": "", "family": "Vavre", "given": "Fabrice", "non-dropping-particle": "", "parse-names": false, "suffix": ""}, {"dropping-particle": "", "family": "Sagot", "given": "Marie France", "non-dropping-particle": "", "parse-names</vt:lpwstr>
  </property>
  <property fmtid="{D5CDD505-2E9C-101B-9397-08002B2CF9AE}" pid="418" name="Mendeley_Bookmark_8CXR8PwtSX_14">
    <vt:lpwstr>": false, "suffix": ""}, {"dropping-particle": "", "family": "Lacroix", "given": "Vincent", "non-dropping-particle": "", "parse-names": false, "suffix": ""}], "container-title": "Nucleic Acids Research", "id": "ITEM-1", "issue": "19", "issued": {"date-par</vt:lpwstr>
  </property>
  <property fmtid="{D5CDD505-2E9C-101B-9397-08002B2CF9AE}" pid="419" name="Mendeley_Bookmark_8CXR8PwtSX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420" name="Mendeley_Bookmark_8CXR8PwtSX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421" name="Mendeley_Bookmark_8CXR8PwtSX_17">
    <vt:lpwstr> &lt;i&gt;et al.&lt;/i&gt;, 2016)"}, "properties": {"noteIndex": 0}, "schema": "https://github.com/citation-style-language/schema/raw/master/csl-citation.json"}</vt:lpwstr>
  </property>
  <property fmtid="{D5CDD505-2E9C-101B-9397-08002B2CF9AE}" pid="422" name="Mendeley_Bookmark_8CXR8PwtSX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423" name="Mendeley_Bookmark_8CXR8PwtSX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424" name="Mendeley_Bookmark_8CXR8PwtSX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425" name="Mendeley_Bookmark_8CXR8PwtSX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426" name="Mendeley_Bookmark_8CXR8PwtSX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427" name="Mendeley_Bookmark_8CXR8PwtSX_7">
    <vt:lpwstr>00e8ne", "non-dropping-particle": "", "parse-names": false, "suffix": ""}, {"dropping-particle": "", "family": "Brinza", "given": "Lilia", "non-dropping-particle": "", "parse-names": false, "suffix": ""}, {"dropping-particle": "", "family": "Marchet", "gi</vt:lpwstr>
  </property>
  <property fmtid="{D5CDD505-2E9C-101B-9397-08002B2CF9AE}" pid="428" name="Mendeley_Bookmark_8CXR8PwtSX_8">
    <vt:lpwstr>ven": "Camille", "non-dropping-particle": "", "parse-names": false, "suffix": ""}, {"dropping-particle": "", "family": "Kielbassa", "given": "Janice", "non-dropping-particle": "", "parse-names": false, "suffix": ""}, {"dropping-particle": "", "family": "B</vt:lpwstr>
  </property>
  <property fmtid="{D5CDD505-2E9C-101B-9397-08002B2CF9AE}" pid="429" name="Mendeley_Bookmark_8CXR8PwtSX_9">
    <vt:lpwstr>astien", "given": "Sylv\u00e8re", "non-dropping-particle": "", "parse-names": false, "suffix": ""}, {"dropping-particle": "", "family": "Boutigny", "given": "Mathilde", "non-dropping-particle": "", "parse-names": false, "suffix": ""}, {"dropping-particle"</vt:lpwstr>
  </property>
  <property fmtid="{D5CDD505-2E9C-101B-9397-08002B2CF9AE}" pid="430" name="Mendeley_Bookmark_8TABcxME7j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431" name="Mendeley_Bookmark_8TABcxME7j_10">
    <vt:lpwstr>citation.json"}</vt:lpwstr>
  </property>
  <property fmtid="{D5CDD505-2E9C-101B-9397-08002B2CF9AE}" pid="432" name="Mendeley_Bookmark_8TABcxME7j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433" name="Mendeley_Bookmark_8TABcxME7j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434" name="Mendeley_Bookmark_8TABcxME7j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435" name="Mendeley_Bookmark_8TABcxME7j_5">
    <vt:lpwstr>onda. Documentation and example reports are available at http://multiqc.info.", "author": [{"dropping-particle": "", "family": "Ewels", "given": "Philip", "non-dropping-particle": "", "parse-names": false, "suffix": ""}, {"dropping-particle": "", "family"</vt:lpwstr>
  </property>
  <property fmtid="{D5CDD505-2E9C-101B-9397-08002B2CF9AE}" pid="436" name="Mendeley_Bookmark_8TABcxME7j_6">
    <vt:lpwstr>: "Magnusson", "given": "M\u00e5ns", "non-dropping-particle": "", "parse-names": false, "suffix": ""}, {"dropping-particle": "", "family": "Lundin", "given": "Sverker", "non-dropping-particle": "", "parse-names": false, "suffix": ""}, {"dropping-particle"</vt:lpwstr>
  </property>
  <property fmtid="{D5CDD505-2E9C-101B-9397-08002B2CF9AE}" pid="437" name="Mendeley_Bookmark_8TABcxME7j_7">
    <vt:lpwstr>: "", "family": "K\u00e4ller", "given": "Max", "non-dropping-particle": "", "parse-names": false, "suffix": ""}], "container-title": "Bioinformatics", "id": "ITEM-1", "issue": "19", "issued": {"date-parts": [["2016"]]}, "page": "3047-3048", "title": "Mult</vt:lpwstr>
  </property>
  <property fmtid="{D5CDD505-2E9C-101B-9397-08002B2CF9AE}" pid="438" name="Mendeley_Bookmark_8TABcxME7j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439" name="Mendeley_Bookmark_8TABcxME7j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440" name="Mendeley_Bookmark_8ZeGPpGHfW_1">
    <vt:lpwstr>ADDIN CSL_CITATION {"citationItems": [{"id": "ITEM-1", "itemData": {"DOI": "10.1111/evo.12063", "ISBN": "1558-5646 (Electronic)\\n0014-3820 (Linking)", "ISSN": "00143820", "PMID": "23550770", "abstract": "Over the past decade the use of long-lasting insec</vt:lpwstr>
  </property>
  <property fmtid="{D5CDD505-2E9C-101B-9397-08002B2CF9AE}" pid="441" name="Mendeley_Bookmark_8ZeGPpGHfW_10">
    <vt:lpwstr>alse, "suffix": ""}, {"dropping-particle": "", "family": "Marshall", "given": "John", "non-dropping-particle": "", "parse-names": false, "suffix": ""}, {"dropping-particle": "", "family": "Ranson", "given": "Hilary", "non-dropping-particle": "", "parse-na</vt:lpwstr>
  </property>
  <property fmtid="{D5CDD505-2E9C-101B-9397-08002B2CF9AE}" pid="442" name="Mendeley_Bookmark_8ZeGPpGHfW_11">
    <vt:lpwstr>mes": false, "suffix": ""}, {"dropping-particle": "", "family": "Rowland", "given": "Mark", "non-dropping-particle": "", "parse-names": false, "suffix": ""}, {"dropping-particle": "", "family": "Shaman", "given": "Jeff", "non-dropping-particle": "", "pars</vt:lpwstr>
  </property>
  <property fmtid="{D5CDD505-2E9C-101B-9397-08002B2CF9AE}" pid="443" name="Mendeley_Bookmark_8ZeGPpGHfW_12">
    <vt:lpwstr>e-names": false, "suffix": ""}, {"dropping-particle": "", "family": "Lindsay", "given": "Steve W.", "non-dropping-particle": "", "parse-names": false, "suffix": ""}], "container-title": "Evolution", "id": "ITEM-1", "issue": "4", "issued": {"date-parts": [</vt:lpwstr>
  </property>
  <property fmtid="{D5CDD505-2E9C-101B-9397-08002B2CF9AE}" pid="444" name="Mendeley_Bookmark_8ZeGPpGHfW_13">
    <vt:lpwstr>["2013"]]}, "page": "1218-1230", "title": "The importance of mosquito behavioural adaptations to malaria control in Africa", "type": "article-journal", "volume": "67"}, "uris": ["http://www.mendeley.com/documents/?uuid=a6701ace-e7e2-3e49-a10e-d17e78ed179f</vt:lpwstr>
  </property>
  <property fmtid="{D5CDD505-2E9C-101B-9397-08002B2CF9AE}" pid="445" name="Mendeley_Bookmark_8ZeGPpGHfW_14">
    <vt:lpwstr>"]}], "mendeley": {"formattedCitation": "(Gatton &lt;i&gt;et al.&lt;/i&gt;, 2013)", "plainTextFormattedCitation": "(Gatton et al., 2013)", "previouslyFormattedCitation": "(Gatton &lt;i&gt;et al.&lt;/i&gt;, 2013)"}, "properties": {"noteIndex": 0}, "schema": "https://github.com/ci</vt:lpwstr>
  </property>
  <property fmtid="{D5CDD505-2E9C-101B-9397-08002B2CF9AE}" pid="446" name="Mendeley_Bookmark_8ZeGPpGHfW_15">
    <vt:lpwstr>tation-style-language/schema/raw/master/csl-citation.json"}</vt:lpwstr>
  </property>
  <property fmtid="{D5CDD505-2E9C-101B-9397-08002B2CF9AE}" pid="447" name="Mendeley_Bookmark_8ZeGPpGHfW_2">
    <vt:lpwstr>ticidal nets (LLINs), in combination with improved drug therapies, indoor residual spraying (IRS), and better health infrastructure, has helped reduce malaria in many African countries for the first time in a generation. However, insecticide resistance in</vt:lpwstr>
  </property>
  <property fmtid="{D5CDD505-2E9C-101B-9397-08002B2CF9AE}" pid="448" name="Mendeley_Bookmark_8ZeGPpGHfW_3">
    <vt:lpwstr> the vector is an evolving threat to these gains. We review emerging and historical data on behavioral resistance in response to LLINs and IRS. Overall the current literature suggests behavioral and species changes may be emerging, but the data are sparse</vt:lpwstr>
  </property>
  <property fmtid="{D5CDD505-2E9C-101B-9397-08002B2CF9AE}" pid="449" name="Mendeley_Bookmark_8ZeGPpGHfW_4">
    <vt:lpwstr> and, at times unconvincing. However, preliminary modeling has demonstrated that behavioral resistance could have significant impacts on the effectiveness of malaria control. We propose seven recommendations to improve understanding of resistance in malar</vt:lpwstr>
  </property>
  <property fmtid="{D5CDD505-2E9C-101B-9397-08002B2CF9AE}" pid="450" name="Mendeley_Bookmark_8ZeGPpGHfW_5">
    <vt:lpwstr>ia vectors. Determining the public health impact of physiological and behavioral insecticide resistance is an urgent priority if we are to maintain the significant gains made in reducing malaria morbidity and mortality.", "author": [{"dropping-particle": </vt:lpwstr>
  </property>
  <property fmtid="{D5CDD505-2E9C-101B-9397-08002B2CF9AE}" pid="451" name="Mendeley_Bookmark_8ZeGPpGHfW_6">
    <vt:lpwstr>"", "family": "Gatton", "given": "Michelle L.", "non-dropping-particle": "", "parse-names": false, "suffix": ""}, {"dropping-particle": "", "family": "Chitnis", "given": "Nakul", "non-dropping-particle": "", "parse-names": false, "suffix": ""}, {"dropping</vt:lpwstr>
  </property>
  <property fmtid="{D5CDD505-2E9C-101B-9397-08002B2CF9AE}" pid="452" name="Mendeley_Bookmark_8ZeGPpGHfW_7">
    <vt:lpwstr>-particle": "", "family": "Churcher", "given": "Thomas", "non-dropping-particle": "", "parse-names": false, "suffix": ""}, {"dropping-particle": "", "family": "Donnelly", "given": "Martin J.", "non-dropping-particle": "", "parse-names": false, "suffix": "</vt:lpwstr>
  </property>
  <property fmtid="{D5CDD505-2E9C-101B-9397-08002B2CF9AE}" pid="453" name="Mendeley_Bookmark_8ZeGPpGHfW_8">
    <vt:lpwstr>"}, {"dropping-particle": "", "family": "Ghani", "given": "Azra C.", "non-dropping-particle": "", "parse-names": false, "suffix": ""}, {"dropping-particle": "", "family": "Godfray", "given": "H. Charles J", "non-dropping-particle": "", "parse-names": fals</vt:lpwstr>
  </property>
  <property fmtid="{D5CDD505-2E9C-101B-9397-08002B2CF9AE}" pid="454" name="Mendeley_Bookmark_8ZeGPpGHfW_9">
    <vt:lpwstr>e, "suffix": ""}, {"dropping-particle": "", "family": "Gould", "given": "Fred", "non-dropping-particle": "", "parse-names": false, "suffix": ""}, {"dropping-particle": "", "family": "Hastings", "given": "Ian", "non-dropping-particle": "", "parse-names": f</vt:lpwstr>
  </property>
  <property fmtid="{D5CDD505-2E9C-101B-9397-08002B2CF9AE}" pid="455" name="Mendeley_Bookmark_8aMlIbuoj7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456" name="Mendeley_Bookmark_8aMlIbuoj7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457" name="Mendeley_Bookmark_8aMlIbuoj7_11">
    <vt:lpwstr>m/citation-style-language/schema/raw/master/csl-citation.json"}</vt:lpwstr>
  </property>
  <property fmtid="{D5CDD505-2E9C-101B-9397-08002B2CF9AE}" pid="458" name="Mendeley_Bookmark_8aMlIbuoj7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459" name="Mendeley_Bookmark_8aMlIbuoj7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460" name="Mendeley_Bookmark_8aMlIbuoj7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461" name="Mendeley_Bookmark_8aMlIbuoj7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462" name="Mendeley_Bookmark_8aMlIbuoj7_6">
    <vt:lpwstr>ng-particle": "", "family": "Kim", "given": "Daehwan", "non-dropping-particle": "", "parse-names": false, "suffix": ""}, {"dropping-particle": "", "family": "Paggi", "given": "Joseph M.", "non-dropping-particle": "", "parse-names": false, "suffix": ""}, {</vt:lpwstr>
  </property>
  <property fmtid="{D5CDD505-2E9C-101B-9397-08002B2CF9AE}" pid="463" name="Mendeley_Bookmark_8aMlIbuoj7_7">
    <vt:lpwstr>"dropping-particle": "", "family": "Park", "given": "Chanhee", "non-dropping-particle": "", "parse-names": false, "suffix": ""}, {"dropping-particle": "", "family": "Bennett", "given": "Christopher", "non-dropping-particle": "", "parse-names": false, "suf</vt:lpwstr>
  </property>
  <property fmtid="{D5CDD505-2E9C-101B-9397-08002B2CF9AE}" pid="464" name="Mendeley_Bookmark_8aMlIbuoj7_8">
    <vt:lpwstr>fix": ""}, {"dropping-particle": "", "family": "Salzberg", "given": "Steven L.", "non-dropping-particle": "", "parse-names": false, "suffix": ""}], "container-title": "Nature Biotechnology", "id": "ITEM-1", "issue": "8", "issued": {"date-parts": [["2019"]</vt:lpwstr>
  </property>
  <property fmtid="{D5CDD505-2E9C-101B-9397-08002B2CF9AE}" pid="465" name="Mendeley_Bookmark_8aMlIbuoj7_9">
    <vt:lpwstr>]}, "page": "907-915", "publisher": "Springer US", "title": "Graph-based genome alignment and genotyping with HISAT2 and HISAT-genotype", "type": "article-journal", "volume": "37"}, "uris": ["http://www.mendeley.com/documents/?uuid=408dae0e-f05c-4721-b544</vt:lpwstr>
  </property>
  <property fmtid="{D5CDD505-2E9C-101B-9397-08002B2CF9AE}" pid="466" name="Mendeley_Bookmark_96Yc18cdqM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467" name="Mendeley_Bookmark_96Yc18cdqM_10">
    <vt:lpwstr>n-dropping-particle": "", "parse-names": false, "suffix": ""}, {"dropping-particle": "", "family": "Nguyen", "given": "Tung", "non-dropping-particle": "", "parse-names": false, "suffix": ""}, {"dropping-particle": "", "family": "Wang", "given": "Luan", "n</vt:lpwstr>
  </property>
  <property fmtid="{D5CDD505-2E9C-101B-9397-08002B2CF9AE}" pid="468" name="Mendeley_Bookmark_96Yc18cdqM_11">
    <vt:lpwstr>on-dropping-particle": "", "parse-names": false, "suffix": ""}, {"dropping-particle": "", "family": "Land", "given": "Susan J", "non-dropping-particle": "", "parse-names": false, "suffix": ""}, {"dropping-particle": "", "family": "Lu", "given": "Xiangyi",</vt:lpwstr>
  </property>
  <property fmtid="{D5CDD505-2E9C-101B-9397-08002B2CF9AE}" pid="469" name="Mendeley_Bookmark_96Yc18cdqM_12">
    <vt:lpwstr> "non-dropping-particle": "", "parse-names": false, "suffix": ""}, {"dropping-particle": "", "family": "Ruden", "given": "Douglas M", "non-dropping-particle": "", "parse-names": false, "suffix": ""}], "container-title": "Fly", "id": "ITEM-1", "issue": "2"</vt:lpwstr>
  </property>
  <property fmtid="{D5CDD505-2E9C-101B-9397-08002B2CF9AE}" pid="470" name="Mendeley_Bookmark_96Yc18cdqM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471" name="Mendeley_Bookmark_96Yc18cdqM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472" name="Mendeley_Bookmark_96Yc18cdqM_15">
    <vt:lpwstr>ttedCitation": "(Cingolani et al., 2012)", "previouslyFormattedCitation": "(Cingolani &lt;i&gt;et al.&lt;/i&gt;, 2012)"}, "properties": {"noteIndex": 0}, "schema": "https://github.com/citation-style-language/schema/raw/master/csl-citation.json"}</vt:lpwstr>
  </property>
  <property fmtid="{D5CDD505-2E9C-101B-9397-08002B2CF9AE}" pid="473" name="Mendeley_Bookmark_96Yc18cdqM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474" name="Mendeley_Bookmark_96Yc18cdqM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475" name="Mendeley_Bookmark_96Yc18cdqM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476" name="Mendeley_Bookmark_96Yc18cdqM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477" name="Mendeley_Bookmark_96Yc18cdqM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478" name="Mendeley_Bookmark_96Yc18cdqM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479" name="Mendeley_Bookmark_96Yc18cdqM_8">
    <vt:lpwstr>formed by an individual laboratory.", "author": [{"dropping-particle": "", "family": "Cingolani", "given": "Pablo", "non-dropping-particle": "", "parse-names": false, "suffix": ""}, {"dropping-particle": "", "family": "Platts", "given": "Adrian", "non-dro</vt:lpwstr>
  </property>
  <property fmtid="{D5CDD505-2E9C-101B-9397-08002B2CF9AE}" pid="480" name="Mendeley_Bookmark_96Yc18cdqM_9">
    <vt:lpwstr>pping-particle": "", "parse-names": false, "suffix": ""}, {"dropping-particle": "", "family": "Wang", "given": "Le Lily", "non-dropping-particle": "", "parse-names": false, "suffix": ""}, {"dropping-particle": "", "family": "Coon", "given": "Melissa", "no</vt:lpwstr>
  </property>
  <property fmtid="{D5CDD505-2E9C-101B-9397-08002B2CF9AE}" pid="481" name="Mendeley_Bookmark_9FXt3d8aMO_1">
    <vt:lpwstr>ADDIN CSL_CITATION {"citationItems": [{"id": "ITEM-1", "itemData": {"DOI": "10.1016/S0140-6736(18)30844-4", "ISSN": "0140-6736", "author": [{"dropping-particle": "", "family": "Killeen", "given": "Gerry F", "non-dropping-particle": "", "parse-names": fals</vt:lpwstr>
  </property>
  <property fmtid="{D5CDD505-2E9C-101B-9397-08002B2CF9AE}" pid="482" name="Mendeley_Bookmark_9FXt3d8aMO_2">
    <vt:lpwstr>e, "suffix": ""}, {"dropping-particle": "", "family": "Ranson", "given": "Hilary", "non-dropping-particle": "", "parse-names": false, "suffix": ""}], "container-title": "The Lancet", "id": "ITEM-1", "issue": "10130", "issued": {"date-parts": [["2018"]]}, </vt:lpwstr>
  </property>
  <property fmtid="{D5CDD505-2E9C-101B-9397-08002B2CF9AE}" pid="483" name="Mendeley_Bookmark_9FXt3d8aMO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484" name="Mendeley_Bookmark_9FXt3d8aMO_4">
    <vt:lpwstr>: ["http://www.mendeley.com/documents/?uuid=8c4919f6-60ad-4113-8a56-5deeb7df020d"]}, {"id": "ITEM-2", "itemData": {"ISBN": "9789241565653", "author": [{"dropping-particle": "", "family": "World Health Organization", "given": "", "non-dropping-particle": "</vt:lpwstr>
  </property>
  <property fmtid="{D5CDD505-2E9C-101B-9397-08002B2CF9AE}" pid="485" name="Mendeley_Bookmark_9FXt3d8aMO_5">
    <vt:lpwstr>", "parse-names": false, "suffix": ""}], "id": "ITEM-2", "issued": {"date-parts": [["2018"]]}, "publisher-place": "Geneva", "title": "World Malaria Report 2018", "type": "book"}, "uris": ["http://www.mendeley.com/documents/?uuid=827a3f41-6da5-4da0-a583-33</vt:lpwstr>
  </property>
  <property fmtid="{D5CDD505-2E9C-101B-9397-08002B2CF9AE}" pid="486" name="Mendeley_Bookmark_9FXt3d8aMO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487" name="Mendeley_Bookmark_9FXt3d8aMO_7">
    <vt:lpwstr>on, 2018; World Health Organization, 2018)"}, "properties": {"noteIndex": 0}, "schema": "https://github.com/citation-style-language/schema/raw/master/csl-citation.json"}</vt:lpwstr>
  </property>
  <property fmtid="{D5CDD505-2E9C-101B-9397-08002B2CF9AE}" pid="488" name="Mendeley_Bookmark_ApNLeCiE46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489" name="Mendeley_Bookmark_ApNLeCiE46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490" name="Mendeley_Bookmark_ApNLeCiE46_11">
    <vt:lpwstr>citation.json"}</vt:lpwstr>
  </property>
  <property fmtid="{D5CDD505-2E9C-101B-9397-08002B2CF9AE}" pid="491" name="Mendeley_Bookmark_ApNLeCiE46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492" name="Mendeley_Bookmark_ApNLeCiE46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493" name="Mendeley_Bookmark_ApNLeCiE46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494" name="Mendeley_Bookmark_ApNLeCiE46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495" name="Mendeley_Bookmark_ApNLeCiE46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496" name="Mendeley_Bookmark_ApNLeCiE46_7">
    <vt:lpwstr>arse-names": false, "suffix": ""}, {"dropping-particle": "", "family": "Ramaswami", "given": "Gokul", "non-dropping-particle": "", "parse-names": false, "suffix": ""}, {"dropping-particle": "", "family": "Li", "given": "Jin Billy", "non-dropping-particle"</vt:lpwstr>
  </property>
  <property fmtid="{D5CDD505-2E9C-101B-9397-08002B2CF9AE}" pid="497" name="Mendeley_Bookmark_ApNLeCiE46_8">
    <vt:lpwstr>: "", "parse-names": false, "suffix": ""}], "container-title": "American Journal of Human Genetics", "id": "ITEM-1", "issue": "4", "issued": {"date-parts": [["2013"]]}, "page": "641-651", "publisher": "The American Society of Human Genetics", "title": "Re</vt:lpwstr>
  </property>
  <property fmtid="{D5CDD505-2E9C-101B-9397-08002B2CF9AE}" pid="498" name="Mendeley_Bookmark_ApNLeCiE46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499" name="Mendeley_Bookmark_AzfbiItkxi_1">
    <vt:lpwstr>ADDIN CSL_CITATION {"citationItems": [{"id": "ITEM-1", "itemData": {"DOI": "10.1073/pnas.0409348102", "ISBN": "0027-8424 (Print)\\n0027-8424 (Linking)", "ISSN": "0027-8424", "PMID": "15753317", "abstract": "Metabolic pathways play an important role in ins</vt:lpwstr>
  </property>
  <property fmtid="{D5CDD505-2E9C-101B-9397-08002B2CF9AE}" pid="500" name="Mendeley_Bookmark_AzfbiItkxi_10">
    <vt:lpwstr>", "non-dropping-particle": "", "parse-names": false, "suffix": ""}, {"dropping-particle": "", "family": "Hemingway", "given": "Janet", "non-dropping-particle": "", "parse-names": false, "suffix": ""}, {"dropping-particle": "", "family": "Ranson", "given"</vt:lpwstr>
  </property>
  <property fmtid="{D5CDD505-2E9C-101B-9397-08002B2CF9AE}" pid="501" name="Mendeley_Bookmark_AzfbiItkxi_11">
    <vt:lpwstr>: "Hilary", "non-dropping-particle": "", "parse-names": false, "suffix": ""}], "container-title": "Proceedings of the National Academy of Sciences of the United States of America", "id": "ITEM-1", "issue": "11", "issued": {"date-parts": [["2005"]]}, "page</vt:lpwstr>
  </property>
  <property fmtid="{D5CDD505-2E9C-101B-9397-08002B2CF9AE}" pid="502" name="Mendeley_Bookmark_AzfbiItkxi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503" name="Mendeley_Bookmark_AzfbiItkxi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504" name="Mendeley_Bookmark_AzfbiItkxi_14">
    <vt:lpwstr>: 0}, "schema": "https://github.com/citation-style-language/schema/raw/master/csl-citation.json"}</vt:lpwstr>
  </property>
  <property fmtid="{D5CDD505-2E9C-101B-9397-08002B2CF9AE}" pid="505" name="Mendeley_Bookmark_AzfbiItkxi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506" name="Mendeley_Bookmark_AzfbiItkxi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507" name="Mendeley_Bookmark_AzfbiItkxi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508" name="Mendeley_Bookmark_AzfbiItkxi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509" name="Mendeley_Bookmark_AzfbiItkxi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510" name="Mendeley_Bookmark_AzfbiItkxi_7">
    <vt:lpwstr>"", "parse-names": false, "suffix": ""}, {"dropping-particle": "", "family": "Strode", "given": "Clare", "non-dropping-particle": "", "parse-names": false, "suffix": ""}, {"dropping-particle": "", "family": "Vontas", "given": "John", "non-dropping-particl</vt:lpwstr>
  </property>
  <property fmtid="{D5CDD505-2E9C-101B-9397-08002B2CF9AE}" pid="511" name="Mendeley_Bookmark_AzfbiItkxi_8">
    <vt:lpwstr>e": "", "parse-names": false, "suffix": ""}, {"dropping-particle": "", "family": "Nikou", "given": "Dimitra", "non-dropping-particle": "", "parse-names": false, "suffix": ""}, {"dropping-particle": "", "family": "Vaughan", "given": "Ashley", "non-dropping</vt:lpwstr>
  </property>
  <property fmtid="{D5CDD505-2E9C-101B-9397-08002B2CF9AE}" pid="512" name="Mendeley_Bookmark_AzfbiItkxi_9">
    <vt:lpwstr>-particle": "", "parse-names": false, "suffix": ""}, {"dropping-particle": "", "family": "Pignatelli", "given": "Patricia M", "non-dropping-particle": "", "parse-names": false, "suffix": ""}, {"dropping-particle": "", "family": "Louis", "given": "Christos</vt:lpwstr>
  </property>
  <property fmtid="{D5CDD505-2E9C-101B-9397-08002B2CF9AE}" pid="513" name="Mendeley_Bookmark_BCGNzovWjJ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514" name="Mendeley_Bookmark_BCGNzovWjJ_10">
    <vt:lpwstr>citation.json"}</vt:lpwstr>
  </property>
  <property fmtid="{D5CDD505-2E9C-101B-9397-08002B2CF9AE}" pid="515" name="Mendeley_Bookmark_BCGNzovWjJ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516" name="Mendeley_Bookmark_BCGNzovWjJ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517" name="Mendeley_Bookmark_BCGNzovWjJ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518" name="Mendeley_Bookmark_BCGNzovWjJ_5">
    <vt:lpwstr>onda. Documentation and example reports are available at http://multiqc.info.", "author": [{"dropping-particle": "", "family": "Ewels", "given": "Philip", "non-dropping-particle": "", "parse-names": false, "suffix": ""}, {"dropping-particle": "", "family"</vt:lpwstr>
  </property>
  <property fmtid="{D5CDD505-2E9C-101B-9397-08002B2CF9AE}" pid="519" name="Mendeley_Bookmark_BCGNzovWjJ_6">
    <vt:lpwstr>: "Magnusson", "given": "M\u00e5ns", "non-dropping-particle": "", "parse-names": false, "suffix": ""}, {"dropping-particle": "", "family": "Lundin", "given": "Sverker", "non-dropping-particle": "", "parse-names": false, "suffix": ""}, {"dropping-particle"</vt:lpwstr>
  </property>
  <property fmtid="{D5CDD505-2E9C-101B-9397-08002B2CF9AE}" pid="520" name="Mendeley_Bookmark_BCGNzovWjJ_7">
    <vt:lpwstr>: "", "family": "K\u00e4ller", "given": "Max", "non-dropping-particle": "", "parse-names": false, "suffix": ""}], "container-title": "Bioinformatics", "id": "ITEM-1", "issue": "19", "issued": {"date-parts": [["2016"]]}, "page": "3047-3048", "title": "Mult</vt:lpwstr>
  </property>
  <property fmtid="{D5CDD505-2E9C-101B-9397-08002B2CF9AE}" pid="521" name="Mendeley_Bookmark_BCGNzovWjJ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522" name="Mendeley_Bookmark_BCGNzovWjJ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523" name="Mendeley_Bookmark_CsSSHvFDuv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524" name="Mendeley_Bookmark_CsSSHvFDuv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525" name="Mendeley_Bookmark_CsSSHvFDuv_11">
    <vt:lpwstr>m/citation-style-language/schema/raw/master/csl-citation.json"}</vt:lpwstr>
  </property>
  <property fmtid="{D5CDD505-2E9C-101B-9397-08002B2CF9AE}" pid="526" name="Mendeley_Bookmark_CsSSHvFDuv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527" name="Mendeley_Bookmark_CsSSHvFDuv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528" name="Mendeley_Bookmark_CsSSHvFDuv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529" name="Mendeley_Bookmark_CsSSHvFDuv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530" name="Mendeley_Bookmark_CsSSHvFDuv_6">
    <vt:lpwstr>ng-particle": "", "family": "Kim", "given": "Daehwan", "non-dropping-particle": "", "parse-names": false, "suffix": ""}, {"dropping-particle": "", "family": "Paggi", "given": "Joseph M.", "non-dropping-particle": "", "parse-names": false, "suffix": ""}, {</vt:lpwstr>
  </property>
  <property fmtid="{D5CDD505-2E9C-101B-9397-08002B2CF9AE}" pid="531" name="Mendeley_Bookmark_CsSSHvFDuv_7">
    <vt:lpwstr>"dropping-particle": "", "family": "Park", "given": "Chanhee", "non-dropping-particle": "", "parse-names": false, "suffix": ""}, {"dropping-particle": "", "family": "Bennett", "given": "Christopher", "non-dropping-particle": "", "parse-names": false, "suf</vt:lpwstr>
  </property>
  <property fmtid="{D5CDD505-2E9C-101B-9397-08002B2CF9AE}" pid="532" name="Mendeley_Bookmark_CsSSHvFDuv_8">
    <vt:lpwstr>fix": ""}, {"dropping-particle": "", "family": "Salzberg", "given": "Steven L.", "non-dropping-particle": "", "parse-names": false, "suffix": ""}], "container-title": "Nature Biotechnology", "id": "ITEM-1", "issue": "8", "issued": {"date-parts": [["2019"]</vt:lpwstr>
  </property>
  <property fmtid="{D5CDD505-2E9C-101B-9397-08002B2CF9AE}" pid="533" name="Mendeley_Bookmark_CsSSHvFDuv_9">
    <vt:lpwstr>]}, "page": "907-915", "publisher": "Springer US", "title": "Graph-based genome alignment and genotyping with HISAT2 and HISAT-genotype", "type": "article-journal", "volume": "37"}, "uris": ["http://www.mendeley.com/documents/?uuid=408dae0e-f05c-4721-b544</vt:lpwstr>
  </property>
  <property fmtid="{D5CDD505-2E9C-101B-9397-08002B2CF9AE}" pid="534" name="Mendeley_Bookmark_DBMbNtNtrQ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535" name="Mendeley_Bookmark_DBMbNtNtrQ_10">
    <vt:lpwstr>: "", "family": "Monnin", "given": "David", "non-dropping-particle": "", "parse-names": false, "suffix": ""}, {"dropping-particle": "El", "family": "Filali", "given": "Adil", "non-dropping-particle": "", "parse-names": false, "suffix": ""}, {"dropping-par</vt:lpwstr>
  </property>
  <property fmtid="{D5CDD505-2E9C-101B-9397-08002B2CF9AE}" pid="536" name="Mendeley_Bookmark_DBMbNtNtrQ_11">
    <vt:lpwstr>ticle": "", "family": "Carareto", "given": "Claudia Marcia", "non-dropping-particle": "", "parse-names": false, "suffix": ""}, {"dropping-particle": "", "family": "Vieira", "given": "Cristina", "non-dropping-particle": "", "parse-names": false, "suffix": </vt:lpwstr>
  </property>
  <property fmtid="{D5CDD505-2E9C-101B-9397-08002B2CF9AE}" pid="537" name="Mendeley_Bookmark_DBMbNtNtrQ_12">
    <vt:lpwstr>""}, {"dropping-particle": "", "family": "Picard", "given": "Franck", "non-dropping-particle": "", "parse-names": false, "suffix": ""}, {"dropping-particle": "", "family": "Kremer", "given": "Natacha", "non-dropping-particle": "", "parse-names": false, "s</vt:lpwstr>
  </property>
  <property fmtid="{D5CDD505-2E9C-101B-9397-08002B2CF9AE}" pid="538" name="Mendeley_Bookmark_DBMbNtNtrQ_13">
    <vt:lpwstr>uffix": ""}, {"dropping-particle": "", "family": "Vavre", "given": "Fabrice", "non-dropping-particle": "", "parse-names": false, "suffix": ""}, {"dropping-particle": "", "family": "Sagot", "given": "Marie France", "non-dropping-particle": "", "parse-names</vt:lpwstr>
  </property>
  <property fmtid="{D5CDD505-2E9C-101B-9397-08002B2CF9AE}" pid="539" name="Mendeley_Bookmark_DBMbNtNtrQ_14">
    <vt:lpwstr>": false, "suffix": ""}, {"dropping-particle": "", "family": "Lacroix", "given": "Vincent", "non-dropping-particle": "", "parse-names": false, "suffix": ""}], "container-title": "Nucleic Acids Research", "id": "ITEM-1", "issue": "19", "issued": {"date-par</vt:lpwstr>
  </property>
  <property fmtid="{D5CDD505-2E9C-101B-9397-08002B2CF9AE}" pid="540" name="Mendeley_Bookmark_DBMbNtNtrQ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541" name="Mendeley_Bookmark_DBMbNtNtrQ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542" name="Mendeley_Bookmark_DBMbNtNtrQ_17">
    <vt:lpwstr> &lt;i&gt;et al.&lt;/i&gt;, 2016)"}, "properties": {"noteIndex": 0}, "schema": "https://github.com/citation-style-language/schema/raw/master/csl-citation.json"}</vt:lpwstr>
  </property>
  <property fmtid="{D5CDD505-2E9C-101B-9397-08002B2CF9AE}" pid="543" name="Mendeley_Bookmark_DBMbNtNtrQ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544" name="Mendeley_Bookmark_DBMbNtNtrQ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545" name="Mendeley_Bookmark_DBMbNtNtrQ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546" name="Mendeley_Bookmark_DBMbNtNtrQ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547" name="Mendeley_Bookmark_DBMbNtNtrQ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548" name="Mendeley_Bookmark_DBMbNtNtrQ_7">
    <vt:lpwstr>00e8ne", "non-dropping-particle": "", "parse-names": false, "suffix": ""}, {"dropping-particle": "", "family": "Brinza", "given": "Lilia", "non-dropping-particle": "", "parse-names": false, "suffix": ""}, {"dropping-particle": "", "family": "Marchet", "gi</vt:lpwstr>
  </property>
  <property fmtid="{D5CDD505-2E9C-101B-9397-08002B2CF9AE}" pid="549" name="Mendeley_Bookmark_DBMbNtNtrQ_8">
    <vt:lpwstr>ven": "Camille", "non-dropping-particle": "", "parse-names": false, "suffix": ""}, {"dropping-particle": "", "family": "Kielbassa", "given": "Janice", "non-dropping-particle": "", "parse-names": false, "suffix": ""}, {"dropping-particle": "", "family": "B</vt:lpwstr>
  </property>
  <property fmtid="{D5CDD505-2E9C-101B-9397-08002B2CF9AE}" pid="550" name="Mendeley_Bookmark_DBMbNtNtrQ_9">
    <vt:lpwstr>astien", "given": "Sylv\u00e8re", "non-dropping-particle": "", "parse-names": false, "suffix": ""}, {"dropping-particle": "", "family": "Boutigny", "given": "Mathilde", "non-dropping-particle": "", "parse-names": false, "suffix": ""}, {"dropping-particle"</vt:lpwstr>
  </property>
  <property fmtid="{D5CDD505-2E9C-101B-9397-08002B2CF9AE}" pid="551" name="Mendeley_Bookmark_DDrLpwvMvG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552" name="Mendeley_Bookmark_DDrLpwvMvG_10">
    <vt:lpwstr>": "Pombi", "given": "Marco", "non-dropping-particle": "", "parse-names": false, "suffix": ""}, {"dropping-particle": "", "family": "Caputo", "given": "Beniamino", "non-dropping-particle": "", "parse-names": false, "suffix": ""}, {"dropping-particle": "",</vt:lpwstr>
  </property>
  <property fmtid="{D5CDD505-2E9C-101B-9397-08002B2CF9AE}" pid="553" name="Mendeley_Bookmark_DDrLpwvMvG_11">
    <vt:lpwstr> "family": "Petrarca", "given": "Vincenzo", "non-dropping-particle": "", "parse-names": false, "suffix": ""}, {"dropping-particle": "", "family": "Torre", "given": "Alessandra", "non-dropping-particle": "della", "parse-names": false, "suffix": ""}, {"drop</vt:lpwstr>
  </property>
  <property fmtid="{D5CDD505-2E9C-101B-9397-08002B2CF9AE}" pid="554" name="Mendeley_Bookmark_DDrLpwvMvG_12">
    <vt:lpwstr>ping-particle": "", "family": "Besansky", "given": "Nora J.", "non-dropping-particle": "", "parse-names": false, "suffix": ""}], "container-title": "G3: Genes, Genomes, Genetics", "id": "ITEM-1", "issue": "10", "issued": {"date-parts": [["2019"]]}, "page"</vt:lpwstr>
  </property>
  <property fmtid="{D5CDD505-2E9C-101B-9397-08002B2CF9AE}" pid="555" name="Mendeley_Bookmark_DDrLpwvMvG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556" name="Mendeley_Bookmark_DDrLpwvMvG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557" name="Mendeley_Bookmark_DDrLpwvMvG_15">
    <vt:lpwstr>ema": "https://github.com/citation-style-language/schema/raw/master/csl-citation.json"}</vt:lpwstr>
  </property>
  <property fmtid="{D5CDD505-2E9C-101B-9397-08002B2CF9AE}" pid="558" name="Mendeley_Bookmark_DDrLpwvMvG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559" name="Mendeley_Bookmark_DDrLpwvMvG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560" name="Mendeley_Bookmark_DDrLpwvMvG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561" name="Mendeley_Bookmark_DDrLpwvMvG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562" name="Mendeley_Bookmark_DDrLpwvMvG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563" name="Mendeley_Bookmark_DDrLpwvMvG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564" name="Mendeley_Bookmark_DDrLpwvMvG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565" name="Mendeley_Bookmark_DDrLpwvMvG_9">
    <vt:lpwstr>"given": "Rebecca R.", "non-dropping-particle": "", "parse-names": false, "suffix": ""}, {"dropping-particle": "", "family": "Redmond", "given": "Seth N.", "non-dropping-particle": "", "parse-names": false, "suffix": ""}, {"dropping-particle": "", "family</vt:lpwstr>
  </property>
  <property fmtid="{D5CDD505-2E9C-101B-9397-08002B2CF9AE}" pid="566" name="Mendeley_Bookmark_DNDxu9huPM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567" name="Mendeley_Bookmark_DNDxu9huPM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568" name="Mendeley_Bookmark_DNDxu9huPM_3">
    <vt:lpwstr>ate analysis of data from RNA-seq experiments.", "author": [{"dropping-particle": "", "family": "Pimentel", "given": "Harold", "non-dropping-particle": "", "parse-names": false, "suffix": ""}, {"dropping-particle": "", "family": "Bray", "given": "Nicolas </vt:lpwstr>
  </property>
  <property fmtid="{D5CDD505-2E9C-101B-9397-08002B2CF9AE}" pid="569" name="Mendeley_Bookmark_DNDxu9huPM_4">
    <vt:lpwstr>L.", "non-dropping-particle": "", "parse-names": false, "suffix": ""}, {"dropping-particle": "", "family": "Puente", "given": "Suzette", "non-dropping-particle": "", "parse-names": false, "suffix": ""}, {"dropping-particle": "", "family": "Melsted", "give</vt:lpwstr>
  </property>
  <property fmtid="{D5CDD505-2E9C-101B-9397-08002B2CF9AE}" pid="570" name="Mendeley_Bookmark_DNDxu9huPM_5">
    <vt:lpwstr>n": "P\u00e1ll", "non-dropping-particle": "", "parse-names": false, "suffix": ""}, {"dropping-particle": "", "family": "Pachter", "given": "Lior", "non-dropping-particle": "", "parse-names": false, "suffix": ""}], "container-title": "Nature Methods", "id"</vt:lpwstr>
  </property>
  <property fmtid="{D5CDD505-2E9C-101B-9397-08002B2CF9AE}" pid="571" name="Mendeley_Bookmark_DNDxu9huPM_6">
    <vt:lpwstr>: "ITEM-1", "issue": "7", "issued": {"date-parts": [["2017"]]}, "page": "687-690", "title": "Differential analysis of RNA-seq incorporating quantification uncertainty", "type": "article-journal", "volume": "14"}, "uris": ["http://www.mendeley.com/document</vt:lpwstr>
  </property>
  <property fmtid="{D5CDD505-2E9C-101B-9397-08002B2CF9AE}" pid="572" name="Mendeley_Bookmark_DNDxu9huPM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573" name="Mendeley_Bookmark_DNDxu9huPM_8">
    <vt:lpwstr>{"noteIndex": 0}, "schema": "https://github.com/citation-style-language/schema/raw/master/csl-citation.json"}</vt:lpwstr>
  </property>
  <property fmtid="{D5CDD505-2E9C-101B-9397-08002B2CF9AE}" pid="574" name="Mendeley_Bookmark_DTUiGBeprt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575" name="Mendeley_Bookmark_DTUiGBeprt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576" name="Mendeley_Bookmark_DTUiGBeprt_3">
    <vt:lpwstr>mily": "Garrison", "given": "Erik", "non-dropping-particle": "", "parse-names": false, "suffix": ""}, {"dropping-particle": "", "family": "Marth", "given": "Gabor", "non-dropping-particle": "", "parse-names": false, "suffix": ""}], "id": "ITEM-1", "issued</vt:lpwstr>
  </property>
  <property fmtid="{D5CDD505-2E9C-101B-9397-08002B2CF9AE}" pid="577" name="Mendeley_Bookmark_DTUiGBeprt_4">
    <vt:lpwstr>": {"date-parts": [["2012"]]}, "page": "1-9", "title": "Haplotype-based variant detection from short-read sequencing", "type": "article-journal"}, "uris": ["http://www.mendeley.com/documents/?uuid=3cb2db34-2831-48ac-a838-79379e2c5b08"]}], "mendeley": {"fo</vt:lpwstr>
  </property>
  <property fmtid="{D5CDD505-2E9C-101B-9397-08002B2CF9AE}" pid="578" name="Mendeley_Bookmark_DTUiGBeprt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579" name="Mendeley_Bookmark_DTUiGBeprt_6">
    <vt:lpwstr>/schema/raw/master/csl-citation.json"}</vt:lpwstr>
  </property>
  <property fmtid="{D5CDD505-2E9C-101B-9397-08002B2CF9AE}" pid="580" name="Mendeley_Bookmark_Dagoq141qg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581" name="Mendeley_Bookmark_Dagoq141qg_10">
    <vt:lpwstr>: "", "family": "Davies", "given": "Robert M.", "non-dropping-particle": "", "parse-names": false, "suffix": ""}, {"dropping-particle": "", "family": "Li", "given": "Heng", "non-dropping-particle": "", "parse-names": false, "suffix": ""}], "container-titl</vt:lpwstr>
  </property>
  <property fmtid="{D5CDD505-2E9C-101B-9397-08002B2CF9AE}" pid="582" name="Mendeley_Bookmark_Dagoq141qg_11">
    <vt:lpwstr>e": "GigaScience", "id": "ITEM-1", "issue": "2", "issued": {"date-parts": [["2021"]]}, "title": "Twelve years of SAMtools and BCFtools", "type": "article-journal", "volume": "10"}, "uris": ["http://www.mendeley.com/documents/?uuid=ff58baa3-6dab-4214-aab0-</vt:lpwstr>
  </property>
  <property fmtid="{D5CDD505-2E9C-101B-9397-08002B2CF9AE}" pid="583" name="Mendeley_Bookmark_Dagoq141qg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584" name="Mendeley_Bookmark_Dagoq141qg_13">
    <vt:lpwstr>//github.com/citation-style-language/schema/raw/master/csl-citation.json"}</vt:lpwstr>
  </property>
  <property fmtid="{D5CDD505-2E9C-101B-9397-08002B2CF9AE}" pid="585" name="Mendeley_Bookmark_Dagoq141qg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586" name="Mendeley_Bookmark_Dagoq141qg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587" name="Mendeley_Bookmark_Dagoq141qg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588" name="Mendeley_Bookmark_Dagoq141qg_5">
    <vt:lpwstr>tation are available from https://www.htslib.org.", "author": [{"dropping-particle": "", "family": "Danecek", "given": "Petr", "non-dropping-particle": "", "parse-names": false, "suffix": ""}, {"dropping-particle": "", "family": "Bonfield", "given": "Jame</vt:lpwstr>
  </property>
  <property fmtid="{D5CDD505-2E9C-101B-9397-08002B2CF9AE}" pid="589" name="Mendeley_Bookmark_Dagoq141qg_6">
    <vt:lpwstr>s K.", "non-dropping-particle": "", "parse-names": false, "suffix": ""}, {"dropping-particle": "", "family": "Liddle", "given": "Jennifer", "non-dropping-particle": "", "parse-names": false, "suffix": ""}, {"dropping-particle": "", "family": "Marshall", "</vt:lpwstr>
  </property>
  <property fmtid="{D5CDD505-2E9C-101B-9397-08002B2CF9AE}" pid="590" name="Mendeley_Bookmark_Dagoq141qg_7">
    <vt:lpwstr>given": "John", "non-dropping-particle": "", "parse-names": false, "suffix": ""}, {"dropping-particle": "", "family": "Ohan", "given": "Valeriu", "non-dropping-particle": "", "parse-names": false, "suffix": ""}, {"dropping-particle": "", "family": "Pollar</vt:lpwstr>
  </property>
  <property fmtid="{D5CDD505-2E9C-101B-9397-08002B2CF9AE}" pid="591" name="Mendeley_Bookmark_Dagoq141qg_8">
    <vt:lpwstr>d", "given": "Martin O.", "non-dropping-particle": "", "parse-names": false, "suffix": ""}, {"dropping-particle": "", "family": "Whitwham", "given": "Andrew", "non-dropping-particle": "", "parse-names": false, "suffix": ""}, {"dropping-particle": "", "fam</vt:lpwstr>
  </property>
  <property fmtid="{D5CDD505-2E9C-101B-9397-08002B2CF9AE}" pid="592" name="Mendeley_Bookmark_Dagoq141qg_9">
    <vt:lpwstr>ily": "Keane", "given": "Thomas", "non-dropping-particle": "", "parse-names": false, "suffix": ""}, {"dropping-particle": "", "family": "McCarthy", "given": "Shane A.", "non-dropping-particle": "", "parse-names": false, "suffix": ""}, {"dropping-particle"</vt:lpwstr>
  </property>
  <property fmtid="{D5CDD505-2E9C-101B-9397-08002B2CF9AE}" pid="593" name="Mendeley_Bookmark_Dj5OoVYn7X_1">
    <vt:lpwstr>ADDIN CSL_CITATION {"citationItems": [{"id": "ITEM-1", "itemData": {"DOI": "10.5281/zenodo.3935797", "URL": "%0A%0A10.5281/zenodo.3935797%0A%0A", "author": [{"dropping-particle": "", "family": "Miles", "given": "Alistair", "non-dropping-particle": "", "pa</vt:lpwstr>
  </property>
  <property fmtid="{D5CDD505-2E9C-101B-9397-08002B2CF9AE}" pid="594" name="Mendeley_Bookmark_Dj5OoVYn7X_2">
    <vt:lpwstr>rse-names": false, "suffix": ""}, {"dropping-particle": "", "family": "Harding", "given": "Nicholas J.", "non-dropping-particle": "", "parse-names": false, "suffix": ""}], "id": "ITEM-1", "issued": {"date-parts": [["2017"]]}, "title": "Scikit-allel", "typ</vt:lpwstr>
  </property>
  <property fmtid="{D5CDD505-2E9C-101B-9397-08002B2CF9AE}" pid="595" name="Mendeley_Bookmark_Dj5OoVYn7X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596" name="Mendeley_Bookmark_Dj5OoVYn7X_4">
    <vt:lpwstr>ion": "(Miles and Harding, 2017)"}, "properties": {"noteIndex": 0}, "schema": "https://github.com/citation-style-language/schema/raw/master/csl-citation.json"}</vt:lpwstr>
  </property>
  <property fmtid="{D5CDD505-2E9C-101B-9397-08002B2CF9AE}" pid="597" name="Mendeley_Bookmark_DjiAV2HtHp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598" name="Mendeley_Bookmark_DjiAV2HtHp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599" name="Mendeley_Bookmark_DjiAV2HtHp_11">
    <vt:lpwstr>m/citation-style-language/schema/raw/master/csl-citation.json"}</vt:lpwstr>
  </property>
  <property fmtid="{D5CDD505-2E9C-101B-9397-08002B2CF9AE}" pid="600" name="Mendeley_Bookmark_DjiAV2HtHp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601" name="Mendeley_Bookmark_DjiAV2HtHp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602" name="Mendeley_Bookmark_DjiAV2HtHp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603" name="Mendeley_Bookmark_DjiAV2HtHp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604" name="Mendeley_Bookmark_DjiAV2HtHp_6">
    <vt:lpwstr>ng-particle": "", "family": "Kim", "given": "Daehwan", "non-dropping-particle": "", "parse-names": false, "suffix": ""}, {"dropping-particle": "", "family": "Paggi", "given": "Joseph M.", "non-dropping-particle": "", "parse-names": false, "suffix": ""}, {</vt:lpwstr>
  </property>
  <property fmtid="{D5CDD505-2E9C-101B-9397-08002B2CF9AE}" pid="605" name="Mendeley_Bookmark_DjiAV2HtHp_7">
    <vt:lpwstr>"dropping-particle": "", "family": "Park", "given": "Chanhee", "non-dropping-particle": "", "parse-names": false, "suffix": ""}, {"dropping-particle": "", "family": "Bennett", "given": "Christopher", "non-dropping-particle": "", "parse-names": false, "suf</vt:lpwstr>
  </property>
  <property fmtid="{D5CDD505-2E9C-101B-9397-08002B2CF9AE}" pid="606" name="Mendeley_Bookmark_DjiAV2HtHp_8">
    <vt:lpwstr>fix": ""}, {"dropping-particle": "", "family": "Salzberg", "given": "Steven L.", "non-dropping-particle": "", "parse-names": false, "suffix": ""}], "container-title": "Nature Biotechnology", "id": "ITEM-1", "issue": "8", "issued": {"date-parts": [["2019"]</vt:lpwstr>
  </property>
  <property fmtid="{D5CDD505-2E9C-101B-9397-08002B2CF9AE}" pid="607" name="Mendeley_Bookmark_DjiAV2HtHp_9">
    <vt:lpwstr>]}, "page": "907-915", "publisher": "Springer US", "title": "Graph-based genome alignment and genotyping with HISAT2 and HISAT-genotype", "type": "article-journal", "volume": "37"}, "uris": ["http://www.mendeley.com/documents/?uuid=408dae0e-f05c-4721-b544</vt:lpwstr>
  </property>
  <property fmtid="{D5CDD505-2E9C-101B-9397-08002B2CF9AE}" pid="608" name="Mendeley_Bookmark_Dy2YByke4K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609" name="Mendeley_Bookmark_Dy2YByke4K_10">
    <vt:lpwstr> false, "suffix": ""}, {"dropping-particle": "", "family": "Assour", "given": "LA", "non-dropping-particle": "", "parse-names": false, "suffix": ""}, {"dropping-particle": "", "family": "Basseri", "given": "H", "non-dropping-particle": "", "parse-names": </vt:lpwstr>
  </property>
  <property fmtid="{D5CDD505-2E9C-101B-9397-08002B2CF9AE}" pid="610" name="Mendeley_Bookmark_Dy2YByke4K_11">
    <vt:lpwstr>false, "suffix": ""}, {"dropping-particle": "", "family": "Berlin", "given": "A", "non-dropping-particle": "", "parse-names": false, "suffix": ""}, {"dropping-particle": "", "family": "Birren", "given": "BW", "non-dropping-particle": "", "parse-names": fa</vt:lpwstr>
  </property>
  <property fmtid="{D5CDD505-2E9C-101B-9397-08002B2CF9AE}" pid="611" name="Mendeley_Bookmark_Dy2YByke4K_12">
    <vt:lpwstr>lse, "suffix": ""}, {"dropping-particle": "", "family": "Blandin", "given": "SA", "non-dropping-particle": "", "parse-names": false, "suffix": ""}, {"dropping-particle": "", "family": "Brockman", "given": "AI", "non-dropping-particle": "", "parse-names": </vt:lpwstr>
  </property>
  <property fmtid="{D5CDD505-2E9C-101B-9397-08002B2CF9AE}" pid="612" name="Mendeley_Bookmark_Dy2YByke4K_13">
    <vt:lpwstr>false, "suffix": ""}, {"dropping-particle": "", "family": "Burkot", "given": "TR", "non-dropping-particle": "", "parse-names": false, "suffix": ""}, {"dropping-particle": "", "family": "Burt", "given": "A", "non-dropping-particle": "", "parse-names": fals</vt:lpwstr>
  </property>
  <property fmtid="{D5CDD505-2E9C-101B-9397-08002B2CF9AE}" pid="613" name="Mendeley_Bookmark_Dy2YByke4K_14">
    <vt:lpwstr>e, "suffix": ""}, {"dropping-particle": "", "family": "Chan", "given": "CS", "non-dropping-particle": "", "parse-names": false, "suffix": ""}, {"dropping-particle": "", "family": "Chauve", "given": "C", "non-dropping-particle": "", "parse-names": false, "</vt:lpwstr>
  </property>
  <property fmtid="{D5CDD505-2E9C-101B-9397-08002B2CF9AE}" pid="614" name="Mendeley_Bookmark_Dy2YByke4K_15">
    <vt:lpwstr>suffix": ""}, {"dropping-particle": "", "family": "Chiu", "given": "JC", "non-dropping-particle": "", "parse-names": false, "suffix": ""}, {"dropping-particle": "", "family": "Christensen", "given": "M", "non-dropping-particle": "", "parse-names": false, </vt:lpwstr>
  </property>
  <property fmtid="{D5CDD505-2E9C-101B-9397-08002B2CF9AE}" pid="615" name="Mendeley_Bookmark_Dy2YByke4K_16">
    <vt:lpwstr>"suffix": ""}, {"dropping-particle": "", "family": "Costantini", "given": "C", "non-dropping-particle": "", "parse-names": false, "suffix": ""}, {"dropping-particle": "", "family": "Davidson", "given": "VLM", "non-dropping-particle": "", "parse-names": fa</vt:lpwstr>
  </property>
  <property fmtid="{D5CDD505-2E9C-101B-9397-08002B2CF9AE}" pid="616" name="Mendeley_Bookmark_Dy2YByke4K_17">
    <vt:lpwstr>lse, "suffix": ""}, {"dropping-particle": "", "family": "Deligianni", "given": "E", "non-dropping-particle": "", "parse-names": false, "suffix": ""}, {"dropping-particle": "", "family": "Dottorini", "given": "T", "non-dropping-particle": "", "parse-names"</vt:lpwstr>
  </property>
  <property fmtid="{D5CDD505-2E9C-101B-9397-08002B2CF9AE}" pid="617" name="Mendeley_Bookmark_Dy2YByke4K_18">
    <vt:lpwstr>: false, "suffix": ""}, {"dropping-particle": "", "family": "Dritsou", "given": "V", "non-dropping-particle": "", "parse-names": false, "suffix": ""}, {"dropping-particle": "", "family": "Gabriel", "given": "SB", "non-dropping-particle": "", "parse-names"</vt:lpwstr>
  </property>
  <property fmtid="{D5CDD505-2E9C-101B-9397-08002B2CF9AE}" pid="618" name="Mendeley_Bookmark_Dy2YByke4K_19">
    <vt:lpwstr>: false, "suffix": ""}, {"dropping-particle": "", "family": "Guelbeogo", "given": "WM", "non-dropping-particle": "", "parse-names": false, "suffix": ""}, {"dropping-particle": "", "family": "Hall", "given": "AB", "non-dropping-particle": "", "parse-names"</vt:lpwstr>
  </property>
  <property fmtid="{D5CDD505-2E9C-101B-9397-08002B2CF9AE}" pid="619" name="Mendeley_Bookmark_Dy2YByke4K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620" name="Mendeley_Bookmark_Dy2YByke4K_20">
    <vt:lpwstr>: false, "suffix": ""}, {"dropping-particle": "", "family": "Han", "given": "MV", "non-dropping-particle": "", "parse-names": false, "suffix": ""}, {"dropping-particle": "", "family": "Hlaing", "given": "T.", "non-dropping-particle": "", "parse-names": fa</vt:lpwstr>
  </property>
  <property fmtid="{D5CDD505-2E9C-101B-9397-08002B2CF9AE}" pid="621" name="Mendeley_Bookmark_Dy2YByke4K_21">
    <vt:lpwstr>lse, "suffix": ""}, {"dropping-particle": "", "family": "Hughes", "given": "DST", "non-dropping-particle": "", "parse-names": false, "suffix": ""}, {"dropping-particle": "", "family": "Jenkins", "given": "AM", "non-dropping-particle": "", "parse-names": f</vt:lpwstr>
  </property>
  <property fmtid="{D5CDD505-2E9C-101B-9397-08002B2CF9AE}" pid="622" name="Mendeley_Bookmark_Dy2YByke4K_22">
    <vt:lpwstr>alse, "suffix": ""}, {"dropping-particle": "", "family": "Jiang", "given": "X", "non-dropping-particle": "", "parse-names": false, "suffix": ""}, {"dropping-particle": "", "family": "Jungreis", "given": "I", "non-dropping-particle": "", "parse-names": fal</vt:lpwstr>
  </property>
  <property fmtid="{D5CDD505-2E9C-101B-9397-08002B2CF9AE}" pid="623" name="Mendeley_Bookmark_Dy2YByke4K_23">
    <vt:lpwstr>se, "suffix": ""}, {"dropping-particle": "", "family": "Kakani", "given": "EG", "non-dropping-particle": "", "parse-names": false, "suffix": ""}, {"dropping-particle": "", "family": "Kamali", "given": "M", "non-dropping-particle": "", "parse-names": false</vt:lpwstr>
  </property>
  <property fmtid="{D5CDD505-2E9C-101B-9397-08002B2CF9AE}" pid="624" name="Mendeley_Bookmark_Dy2YByke4K_24">
    <vt:lpwstr>, "suffix": ""}, {"dropping-particle": "", "family": "Kemppainen", "given": "P", "non-dropping-particle": "", "parse-names": false, "suffix": ""}, {"dropping-particle": "", "family": "Kennedy", "given": "RC", "non-dropping-particle": "", "parse-names": fa</vt:lpwstr>
  </property>
  <property fmtid="{D5CDD505-2E9C-101B-9397-08002B2CF9AE}" pid="625" name="Mendeley_Bookmark_Dy2YByke4K_25">
    <vt:lpwstr>lse, "suffix": ""}, {"dropping-particle": "", "family": "Kirmitzoglou", "given": "IK", "non-dropping-particle": "", "parse-names": false, "suffix": ""}, {"dropping-particle": "", "family": "Koekemoer", "given": "LL", "non-dropping-particle": "", "parse-na</vt:lpwstr>
  </property>
  <property fmtid="{D5CDD505-2E9C-101B-9397-08002B2CF9AE}" pid="626" name="Mendeley_Bookmark_Dy2YByke4K_26">
    <vt:lpwstr>mes": false, "suffix": ""}, {"dropping-particle": "", "family": "Laban", "given": "N", "non-dropping-particle": "", "parse-names": false, "suffix": ""}, {"dropping-particle": "", "family": "Langridge", "given": "N", "non-dropping-particle": "", "parse-nam</vt:lpwstr>
  </property>
  <property fmtid="{D5CDD505-2E9C-101B-9397-08002B2CF9AE}" pid="627" name="Mendeley_Bookmark_Dy2YByke4K_27">
    <vt:lpwstr>es": false, "suffix": ""}, {"dropping-particle": "", "family": "Lawniczak", "given": "MKN", "non-dropping-particle": "", "parse-names": false, "suffix": ""}, {"dropping-particle": "", "family": "Lirakis", "given": "M", "non-dropping-particle": "", "parse-</vt:lpwstr>
  </property>
  <property fmtid="{D5CDD505-2E9C-101B-9397-08002B2CF9AE}" pid="628" name="Mendeley_Bookmark_Dy2YByke4K_28">
    <vt:lpwstr>names": false, "suffix": ""}, {"dropping-particle": "", "family": "Lobo", "given": "NF", "non-dropping-particle": "", "parse-names": false, "suffix": ""}, {"dropping-particle": "", "family": "Lowy", "given": "E", "non-dropping-particle": "", "parse-names"</vt:lpwstr>
  </property>
  <property fmtid="{D5CDD505-2E9C-101B-9397-08002B2CF9AE}" pid="629" name="Mendeley_Bookmark_Dy2YByke4K_29">
    <vt:lpwstr>: false, "suffix": ""}, {"dropping-particle": "", "family": "MacCallum", "given": "RM", "non-dropping-particle": "", "parse-names": false, "suffix": ""}, {"dropping-particle": "", "family": "Mao", "given": "C", "non-dropping-particle": "", "parse-names": </vt:lpwstr>
  </property>
  <property fmtid="{D5CDD505-2E9C-101B-9397-08002B2CF9AE}" pid="630" name="Mendeley_Bookmark_Dy2YByke4K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631" name="Mendeley_Bookmark_Dy2YByke4K_30">
    <vt:lpwstr>false, "suffix": ""}, {"dropping-particle": "", "family": "Maslen", "given": "G", "non-dropping-particle": "", "parse-names": false, "suffix": ""}, {"dropping-particle": "", "family": "Mbogo", "given": "C", "non-dropping-particle": "", "parse-names": fals</vt:lpwstr>
  </property>
  <property fmtid="{D5CDD505-2E9C-101B-9397-08002B2CF9AE}" pid="632" name="Mendeley_Bookmark_Dy2YByke4K_31">
    <vt:lpwstr>e, "suffix": ""}, {"dropping-particle": "", "family": "McCarthy", "given": "J", "non-dropping-particle": "", "parse-names": false, "suffix": ""}, {"dropping-particle": "", "family": "Michel", "given": "K", "non-dropping-particle": "", "parse-names": false</vt:lpwstr>
  </property>
  <property fmtid="{D5CDD505-2E9C-101B-9397-08002B2CF9AE}" pid="633" name="Mendeley_Bookmark_Dy2YByke4K_32">
    <vt:lpwstr>, "suffix": ""}, {"dropping-particle": "", "family": "Mitchell", "given": "SN", "non-dropping-particle": "", "parse-names": false, "suffix": ""}, {"dropping-particle": "", "family": "Moore", "given": "W", "non-dropping-particle": "", "parse-names": false,</vt:lpwstr>
  </property>
  <property fmtid="{D5CDD505-2E9C-101B-9397-08002B2CF9AE}" pid="634" name="Mendeley_Bookmark_Dy2YByke4K_33">
    <vt:lpwstr> "suffix": ""}, {"dropping-particle": "", "family": "Murphy", "given": "KA", "non-dropping-particle": "", "parse-names": false, "suffix": ""}, {"dropping-particle": "", "family": "Naumenko", "given": "AN", "non-dropping-particle": "", "parse-names": false</vt:lpwstr>
  </property>
  <property fmtid="{D5CDD505-2E9C-101B-9397-08002B2CF9AE}" pid="635" name="Mendeley_Bookmark_Dy2YByke4K_34">
    <vt:lpwstr>, "suffix": ""}, {"dropping-particle": "", "family": "Nolan", "given": "T", "non-dropping-particle": "", "parse-names": false, "suffix": ""}, {"dropping-particle": "", "family": "Novoa", "given": "EM", "non-dropping-particle": "", "parse-names": false, "s</vt:lpwstr>
  </property>
  <property fmtid="{D5CDD505-2E9C-101B-9397-08002B2CF9AE}" pid="636" name="Mendeley_Bookmark_Dy2YByke4K_35">
    <vt:lpwstr>uffix": ""}, {"dropping-particle": "", "family": "O'Loughlin", "given": "S", "non-dropping-particle": "", "parse-names": false, "suffix": ""}, {"dropping-particle": "", "family": "Oringanje", "given": "C", "non-dropping-particle": "", "parse-names": false</vt:lpwstr>
  </property>
  <property fmtid="{D5CDD505-2E9C-101B-9397-08002B2CF9AE}" pid="637" name="Mendeley_Bookmark_Dy2YByke4K_36">
    <vt:lpwstr>, "suffix": ""}, {"dropping-particle": "", "family": "Oshaghi", "given": "MA", "non-dropping-particle": "", "parse-names": false, "suffix": ""}, {"dropping-particle": "", "family": "Pakpour", "given": "N", "non-dropping-particle": "", "parse-names": false</vt:lpwstr>
  </property>
  <property fmtid="{D5CDD505-2E9C-101B-9397-08002B2CF9AE}" pid="638" name="Mendeley_Bookmark_Dy2YByke4K_37">
    <vt:lpwstr>, "suffix": ""}, {"dropping-particle": "", "family": "Papathanos", "given": "PA", "non-dropping-particle": "", "parse-names": false, "suffix": ""}, {"dropping-particle": "", "family": "Peery", "given": "AN", "non-dropping-particle": "", "parse-names": fal</vt:lpwstr>
  </property>
  <property fmtid="{D5CDD505-2E9C-101B-9397-08002B2CF9AE}" pid="639" name="Mendeley_Bookmark_Dy2YByke4K_38">
    <vt:lpwstr>se, "suffix": ""}, {"dropping-particle": "", "family": "Povelones", "given": "M", "non-dropping-particle": "", "parse-names": false, "suffix": ""}, {"dropping-particle": "", "family": "Prakash", "given": "A", "non-dropping-particle": "", "parse-names": fa</vt:lpwstr>
  </property>
  <property fmtid="{D5CDD505-2E9C-101B-9397-08002B2CF9AE}" pid="640" name="Mendeley_Bookmark_Dy2YByke4K_39">
    <vt:lpwstr>lse, "suffix": ""}, {"dropping-particle": "", "family": "Price", "given": "DP", "non-dropping-particle": "", "parse-names": false, "suffix": ""}, {"dropping-particle": "", "family": "Rajaraman", "given": "A", "non-dropping-particle": "", "parse-names": fa</vt:lpwstr>
  </property>
  <property fmtid="{D5CDD505-2E9C-101B-9397-08002B2CF9AE}" pid="641" name="Mendeley_Bookmark_Dy2YByke4K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642" name="Mendeley_Bookmark_Dy2YByke4K_40">
    <vt:lpwstr>lse, "suffix": ""}, {"dropping-particle": "", "family": "Reimer", "given": "LJ", "non-dropping-particle": "", "parse-names": false, "suffix": ""}, {"dropping-particle": "", "family": "Rinker", "given": "DC", "non-dropping-particle": "", "parse-names": fal</vt:lpwstr>
  </property>
  <property fmtid="{D5CDD505-2E9C-101B-9397-08002B2CF9AE}" pid="643" name="Mendeley_Bookmark_Dy2YByke4K_41">
    <vt:lpwstr>se, "suffix": ""}, {"dropping-particle": "", "family": "Rokas", "given": "A", "non-dropping-particle": "", "parse-names": false, "suffix": ""}, {"dropping-particle": "", "family": "Russell", "given": "TL", "non-dropping-particle": "", "parse-names": false</vt:lpwstr>
  </property>
  <property fmtid="{D5CDD505-2E9C-101B-9397-08002B2CF9AE}" pid="644" name="Mendeley_Bookmark_Dy2YByke4K_42">
    <vt:lpwstr>, "suffix": ""}, {"dropping-particle": "", "family": "Sagnon", "given": "N", "non-dropping-particle": "", "parse-names": false, "suffix": ""}, {"dropping-particle": "", "family": "Sharakhova", "given": "MV", "non-dropping-particle": "", "parse-names": fal</vt:lpwstr>
  </property>
  <property fmtid="{D5CDD505-2E9C-101B-9397-08002B2CF9AE}" pid="645" name="Mendeley_Bookmark_Dy2YByke4K_43">
    <vt:lpwstr>se, "suffix": ""}, {"dropping-particle": "", "family": "Shea", "given": "T", "non-dropping-particle": "", "parse-names": false, "suffix": ""}, {"dropping-particle": "", "family": "Simao", "given": "F", "non-dropping-particle": "", "parse-names": false, "s</vt:lpwstr>
  </property>
  <property fmtid="{D5CDD505-2E9C-101B-9397-08002B2CF9AE}" pid="646" name="Mendeley_Bookmark_Dy2YByke4K_44">
    <vt:lpwstr>uffix": ""}, {"dropping-particle": "", "family": "Simard", "given": "F", "non-dropping-particle": "", "parse-names": false, "suffix": ""}, {"dropping-particle": "", "family": "Slotman", "given": "MA", "non-dropping-particle": "", "parse-names": false, "su</vt:lpwstr>
  </property>
  <property fmtid="{D5CDD505-2E9C-101B-9397-08002B2CF9AE}" pid="647" name="Mendeley_Bookmark_Dy2YByke4K_45">
    <vt:lpwstr>ffix": ""}, {"dropping-particle": "", "family": "Somboon", "given": "P", "non-dropping-particle": "", "parse-names": false, "suffix": ""}, {"dropping-particle": "", "family": "Stegniy", "given": "V", "non-dropping-particle": "", "parse-names": false, "suf</vt:lpwstr>
  </property>
  <property fmtid="{D5CDD505-2E9C-101B-9397-08002B2CF9AE}" pid="648" name="Mendeley_Bookmark_Dy2YByke4K_46">
    <vt:lpwstr>fix": ""}, {"dropping-particle": "", "family": "Struchiner", "given": "CJ", "non-dropping-particle": "", "parse-names": false, "suffix": ""}, {"dropping-particle": "", "family": "Thomas", "given": "GWC", "non-dropping-particle": "", "parse-names": false, </vt:lpwstr>
  </property>
  <property fmtid="{D5CDD505-2E9C-101B-9397-08002B2CF9AE}" pid="649" name="Mendeley_Bookmark_Dy2YByke4K_47">
    <vt:lpwstr>"suffix": ""}, {"dropping-particle": "", "family": "Tojo", "given": "M", "non-dropping-particle": "", "parse-names": false, "suffix": ""}, {"dropping-particle": "", "family": "Topalis", "given": "P", "non-dropping-particle": "", "parse-names": false, "suf</vt:lpwstr>
  </property>
  <property fmtid="{D5CDD505-2E9C-101B-9397-08002B2CF9AE}" pid="650" name="Mendeley_Bookmark_Dy2YByke4K_48">
    <vt:lpwstr>fix": ""}, {"dropping-particle": "", "family": "Tubio", "given": "JMC", "non-dropping-particle": "", "parse-names": false, "suffix": ""}, {"dropping-particle": "", "family": "Unger", "given": "MF", "non-dropping-particle": "", "parse-names": false, "suffi</vt:lpwstr>
  </property>
  <property fmtid="{D5CDD505-2E9C-101B-9397-08002B2CF9AE}" pid="651" name="Mendeley_Bookmark_Dy2YByke4K_49">
    <vt:lpwstr>x": ""}, {"dropping-particle": "", "family": "Vontas", "given": "J", "non-dropping-particle": "", "parse-names": false, "suffix": ""}, {"dropping-particle": "", "family": "Walton", "given": "C", "non-dropping-particle": "", "parse-names": false, "suffix":</vt:lpwstr>
  </property>
  <property fmtid="{D5CDD505-2E9C-101B-9397-08002B2CF9AE}" pid="652" name="Mendeley_Bookmark_Dy2YByke4K_5">
    <vt:lpwstr>ry hosts.", "author": [{"dropping-particle": "", "family": "Neafsey", "given": "DE", "non-dropping-particle": "", "parse-names": false, "suffix": ""}, {"dropping-particle": "", "family": "Waterhouse", "given": "RM", "non-dropping-particle": "", "parse-nam</vt:lpwstr>
  </property>
  <property fmtid="{D5CDD505-2E9C-101B-9397-08002B2CF9AE}" pid="653" name="Mendeley_Bookmark_Dy2YByke4K_50">
    <vt:lpwstr> ""}, {"dropping-particle": "", "family": "Wilding", "given": "CS", "non-dropping-particle": "", "parse-names": false, "suffix": ""}, {"dropping-particle": "", "family": "Willis", "given": "JH", "non-dropping-particle": "", "parse-names": false, "suffix":</vt:lpwstr>
  </property>
  <property fmtid="{D5CDD505-2E9C-101B-9397-08002B2CF9AE}" pid="654" name="Mendeley_Bookmark_Dy2YByke4K_51">
    <vt:lpwstr> ""}, {"dropping-particle": "", "family": "Wu", "given": "Y-C", "non-dropping-particle": "", "parse-names": false, "suffix": ""}, {"dropping-particle": "", "family": "Yan", "given": "G", "non-dropping-particle": "", "parse-names": false, "suffix": ""}, {"</vt:lpwstr>
  </property>
  <property fmtid="{D5CDD505-2E9C-101B-9397-08002B2CF9AE}" pid="655" name="Mendeley_Bookmark_Dy2YByke4K_52">
    <vt:lpwstr>dropping-particle": "", "family": "Zdobnov", "given": "EM", "non-dropping-particle": "", "parse-names": false, "suffix": ""}, {"dropping-particle": "", "family": "Zhou", "given": "X", "non-dropping-particle": "", "parse-names": false, "suffix": ""}, {"dro</vt:lpwstr>
  </property>
  <property fmtid="{D5CDD505-2E9C-101B-9397-08002B2CF9AE}" pid="656" name="Mendeley_Bookmark_Dy2YByke4K_53">
    <vt:lpwstr>pping-particle": "", "family": "Catteruccia", "given": "F", "non-dropping-particle": "", "parse-names": false, "suffix": ""}, {"dropping-particle": "", "family": "Christophides", "given": "GK", "non-dropping-particle": "", "parse-names": false, "suffix": </vt:lpwstr>
  </property>
  <property fmtid="{D5CDD505-2E9C-101B-9397-08002B2CF9AE}" pid="657" name="Mendeley_Bookmark_Dy2YByke4K_54">
    <vt:lpwstr>""}, {"dropping-particle": "", "family": "Collins", "given": "FH", "non-dropping-particle": "", "parse-names": false, "suffix": ""}, {"dropping-particle": "", "family": "Cornman", "given": "RS", "non-dropping-particle": "", "parse-names": false, "suffix":</vt:lpwstr>
  </property>
  <property fmtid="{D5CDD505-2E9C-101B-9397-08002B2CF9AE}" pid="658" name="Mendeley_Bookmark_Dy2YByke4K_55">
    <vt:lpwstr> ""}, {"dropping-particle": "", "family": "Crisanti", "given": "A", "non-dropping-particle": "", "parse-names": false, "suffix": ""}, {"dropping-particle": "", "family": "Donnelly", "given": "MJ", "non-dropping-particle": "", "parse-names": false, "suffix</vt:lpwstr>
  </property>
  <property fmtid="{D5CDD505-2E9C-101B-9397-08002B2CF9AE}" pid="659" name="Mendeley_Bookmark_Dy2YByke4K_56">
    <vt:lpwstr>": ""}, {"dropping-particle": "", "family": "Emrich", "given": "SJ", "non-dropping-particle": "", "parse-names": false, "suffix": ""}, {"dropping-particle": "", "family": "Fontaine", "given": "MC", "non-dropping-particle": "", "parse-names": false, "suffi</vt:lpwstr>
  </property>
  <property fmtid="{D5CDD505-2E9C-101B-9397-08002B2CF9AE}" pid="660" name="Mendeley_Bookmark_Dy2YByke4K_57">
    <vt:lpwstr>x": ""}, {"dropping-particle": "", "family": "Gelbart", "given": "W", "non-dropping-particle": "", "parse-names": false, "suffix": ""}, {"dropping-particle": "", "family": "Hahn", "given": "MW", "non-dropping-particle": "", "parse-names": false, "suffix":</vt:lpwstr>
  </property>
  <property fmtid="{D5CDD505-2E9C-101B-9397-08002B2CF9AE}" pid="661" name="Mendeley_Bookmark_Dy2YByke4K_58">
    <vt:lpwstr> ""}, {"dropping-particle": "", "family": "Hansen", "given": "IA", "non-dropping-particle": "", "parse-names": false, "suffix": ""}, {"dropping-particle": "", "family": "Howell", "given": "PI", "non-dropping-particle": "", "parse-names": false, "suffix": </vt:lpwstr>
  </property>
  <property fmtid="{D5CDD505-2E9C-101B-9397-08002B2CF9AE}" pid="662" name="Mendeley_Bookmark_Dy2YByke4K_59">
    <vt:lpwstr>""}, {"dropping-particle": "", "family": "Kafatos", "given": "FC", "non-dropping-particle": "", "parse-names": false, "suffix": ""}, {"dropping-particle": "", "family": "Kellis", "given": "M", "non-dropping-particle": "", "parse-names": false, "suffix": "</vt:lpwstr>
  </property>
  <property fmtid="{D5CDD505-2E9C-101B-9397-08002B2CF9AE}" pid="663" name="Mendeley_Bookmark_Dy2YByke4K_6">
    <vt:lpwstr>es": false, "suffix": ""}, {"dropping-particle": "", "family": "Abai", "given": "MR", "non-dropping-particle": "", "parse-names": false, "suffix": ""}, {"dropping-particle": "", "family": "Aganezov", "given": "SS", "non-dropping-particle": "", "parse-name</vt:lpwstr>
  </property>
  <property fmtid="{D5CDD505-2E9C-101B-9397-08002B2CF9AE}" pid="664" name="Mendeley_Bookmark_Dy2YByke4K_60">
    <vt:lpwstr>"}, {"dropping-particle": "", "family": "Lawson", "given": "D", "non-dropping-particle": "", "parse-names": false, "suffix": ""}, {"dropping-particle": "", "family": "Louis", "given": "C", "non-dropping-particle": "", "parse-names": false, "suffix": ""}, </vt:lpwstr>
  </property>
  <property fmtid="{D5CDD505-2E9C-101B-9397-08002B2CF9AE}" pid="665" name="Mendeley_Bookmark_Dy2YByke4K_61">
    <vt:lpwstr>{"dropping-particle": "", "family": "Luckhart", "given": "S", "non-dropping-particle": "", "parse-names": false, "suffix": ""}, {"dropping-particle": "", "family": "Muskavitch", "given": "MAT", "non-dropping-particle": "", "parse-names": false, "suffix": </vt:lpwstr>
  </property>
  <property fmtid="{D5CDD505-2E9C-101B-9397-08002B2CF9AE}" pid="666" name="Mendeley_Bookmark_Dy2YByke4K_62">
    <vt:lpwstr>""}, {"dropping-particle": "", "family": "Ribeiro", "given": "JM", "non-dropping-particle": "", "parse-names": false, "suffix": ""}, {"dropping-particle": "", "family": "Riehle", "given": "MA", "non-dropping-particle": "", "parse-names": false, "suffix": </vt:lpwstr>
  </property>
  <property fmtid="{D5CDD505-2E9C-101B-9397-08002B2CF9AE}" pid="667" name="Mendeley_Bookmark_Dy2YByke4K_63">
    <vt:lpwstr>""}, {"dropping-particle": "", "family": "Sharakhov", "given": "IV", "non-dropping-particle": "", "parse-names": false, "suffix": ""}, {"dropping-particle": "", "family": "Tu", "given": "Z", "non-dropping-particle": "", "parse-names": false, "suffix": ""}</vt:lpwstr>
  </property>
  <property fmtid="{D5CDD505-2E9C-101B-9397-08002B2CF9AE}" pid="668" name="Mendeley_Bookmark_Dy2YByke4K_64">
    <vt:lpwstr>, {"dropping-particle": "", "family": "Zwiebel", "given": "LJ", "non-dropping-particle": "", "parse-names": false, "suffix": ""}, {"dropping-particle": "", "family": "Besansky", "given": "NJ", "non-dropping-particle": "", "parse-names": false, "suffix": "</vt:lpwstr>
  </property>
  <property fmtid="{D5CDD505-2E9C-101B-9397-08002B2CF9AE}" pid="669" name="Mendeley_Bookmark_Dy2YByke4K_65">
    <vt:lpwstr>"}], "container-title": "Science", "id": "ITEM-1", "issue": "6217", "issued": {"date-parts": [["2015"]]}, "page": "1258522-1258522", "title": "Highly evolvable malaria vectors: the genomes of 16 Anopheles mosquitoes", "type": "article-journal", "volume": </vt:lpwstr>
  </property>
  <property fmtid="{D5CDD505-2E9C-101B-9397-08002B2CF9AE}" pid="670" name="Mendeley_Bookmark_Dy2YByke4K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671" name="Mendeley_Bookmark_Dy2YByke4K_67">
    <vt:lpwstr>(Neafsey &lt;i&gt;et al.&lt;/i&gt;, 2015)"}, "properties": {"noteIndex": 0}, "schema": "https://github.com/citation-style-language/schema/raw/master/csl-citation.json"}</vt:lpwstr>
  </property>
  <property fmtid="{D5CDD505-2E9C-101B-9397-08002B2CF9AE}" pid="672" name="Mendeley_Bookmark_Dy2YByke4K_7">
    <vt:lpwstr>s": false, "suffix": ""}, {"dropping-particle": "", "family": "Alekseyev", "given": "MA", "non-dropping-particle": "", "parse-names": false, "suffix": ""}, {"dropping-particle": "", "family": "Allen", "given": "JE", "non-dropping-particle": "", "parse-nam</vt:lpwstr>
  </property>
  <property fmtid="{D5CDD505-2E9C-101B-9397-08002B2CF9AE}" pid="673" name="Mendeley_Bookmark_Dy2YByke4K_8">
    <vt:lpwstr>es": false, "suffix": ""}, {"dropping-particle": "", "family": "Amon", "given": "J", "non-dropping-particle": "", "parse-names": false, "suffix": ""}, {"dropping-particle": "", "family": "Arca", "given": "B", "non-dropping-particle": "", "parse-names": fa</vt:lpwstr>
  </property>
  <property fmtid="{D5CDD505-2E9C-101B-9397-08002B2CF9AE}" pid="674" name="Mendeley_Bookmark_Dy2YByke4K_9">
    <vt:lpwstr>lse, "suffix": ""}, {"dropping-particle": "", "family": "Arensburger", "given": "P", "non-dropping-particle": "", "parse-names": false, "suffix": ""}, {"dropping-particle": "", "family": "Artemov", "given": "G", "non-dropping-particle": "", "parse-names":</vt:lpwstr>
  </property>
  <property fmtid="{D5CDD505-2E9C-101B-9397-08002B2CF9AE}" pid="675" name="Mendeley_Bookmark_EXmPs8P93h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676" name="Mendeley_Bookmark_EXmPs8P93h_10">
    <vt:lpwstr>ames": false, "suffix": ""}, {"dropping-particle": "", "family": "Vontas", "given": "John", "non-dropping-particle": "", "parse-names": false, "suffix": ""}, {"dropping-particle": "", "family": "Ranson", "given": "Hilary", "non-dropping-particle": "", "pa</vt:lpwstr>
  </property>
  <property fmtid="{D5CDD505-2E9C-101B-9397-08002B2CF9AE}" pid="677" name="Mendeley_Bookmark_EXmPs8P93h_11">
    <vt:lpwstr>rse-names": false, "suffix": ""}], "container-title": "Nature", "id": "ITEM-1", "issue": "7790", "issued": {"date-parts": [["2020"]]}, "page": "376-380", "publisher": "Springer US", "title": "A sensory appendage protein protects malaria vectors from pyret</vt:lpwstr>
  </property>
  <property fmtid="{D5CDD505-2E9C-101B-9397-08002B2CF9AE}" pid="678" name="Mendeley_Bookmark_EXmPs8P93h_12">
    <vt:lpwstr>hroids", "type": "article-journal", "volume": "577"}, "uris": ["http://www.mendeley.com/documents/?uuid=183fb8e3-7b73-4de4-8a5e-6927d2a756dd"]}], "mendeley": {"formattedCitation": "(Ingham &lt;i&gt;et al.&lt;/i&gt;, 2020)", "manualFormatting": "(Ingham et al., 2020).</vt:lpwstr>
  </property>
  <property fmtid="{D5CDD505-2E9C-101B-9397-08002B2CF9AE}" pid="679" name="Mendeley_Bookmark_EXmPs8P93h_13">
    <vt:lpwstr>", "plainTextFormattedCitation": "(Ingham et al., 2020)", "previouslyFormattedCitation": "(Ingham &lt;i&gt;et al.&lt;/i&gt;, 2020)"}, "properties": {"noteIndex": 0}, "schema": "https://github.com/citation-style-language/schema/raw/master/csl-citation.json"}</vt:lpwstr>
  </property>
  <property fmtid="{D5CDD505-2E9C-101B-9397-08002B2CF9AE}" pid="680" name="Mendeley_Bookmark_EXmPs8P93h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681" name="Mendeley_Bookmark_EXmPs8P93h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682" name="Mendeley_Bookmark_EXmPs8P93h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683" name="Mendeley_Bookmark_EXmPs8P93h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684" name="Mendeley_Bookmark_EXmPs8P93h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685" name="Mendeley_Bookmark_EXmPs8P93h_7">
    <vt:lpwstr>ing-particle": "", "family": "Ingham", "given": "Victoria A.", "non-dropping-particle": "", "parse-names": false, "suffix": ""}, {"dropping-particle": "", "family": "Anthousi", "given": "Amalia", "non-dropping-particle": "", "parse-names": false, "suffix"</vt:lpwstr>
  </property>
  <property fmtid="{D5CDD505-2E9C-101B-9397-08002B2CF9AE}" pid="686" name="Mendeley_Bookmark_EXmPs8P93h_8">
    <vt:lpwstr>: ""}, {"dropping-particle": "", "family": "Douris", "given": "Vassilis", "non-dropping-particle": "", "parse-names": false, "suffix": ""}, {"dropping-particle": "", "family": "Harding", "given": "Nicholas J.", "non-dropping-particle": "", "parse-names": </vt:lpwstr>
  </property>
  <property fmtid="{D5CDD505-2E9C-101B-9397-08002B2CF9AE}" pid="687" name="Mendeley_Bookmark_EXmPs8P93h_9">
    <vt:lpwstr>false, "suffix": ""}, {"dropping-particle": "", "family": "Lycett", "given": "Gareth", "non-dropping-particle": "", "parse-names": false, "suffix": ""}, {"dropping-particle": "", "family": "Morris", "given": "Marion", "non-dropping-particle": "", "parse-n</vt:lpwstr>
  </property>
  <property fmtid="{D5CDD505-2E9C-101B-9397-08002B2CF9AE}" pid="688" name="Mendeley_Bookmark_F84eF3IR2k_1">
    <vt:lpwstr>ADDIN CSL_CITATION {"citationItems": [{"id": "ITEM-1", "itemData": {"author": [{"dropping-particle": "", "family": "Garrison", "given": "Erik", "non-dropping-particle": "", "parse-names": false, "suffix": ""}, {"dropping-particle": "", "family": "Kronenbe</vt:lpwstr>
  </property>
  <property fmtid="{D5CDD505-2E9C-101B-9397-08002B2CF9AE}" pid="689" name="Mendeley_Bookmark_F84eF3IR2k_2">
    <vt:lpwstr>rg", "given": "Zev N", "non-dropping-particle": "", "parse-names": false, "suffix": ""}, {"dropping-particle": "", "family": "Dawson", "given": "Eric T", "non-dropping-particle": "", "parse-names": false, "suffix": ""}, {"dropping-particle": "", "family":</vt:lpwstr>
  </property>
  <property fmtid="{D5CDD505-2E9C-101B-9397-08002B2CF9AE}" pid="690" name="Mendeley_Bookmark_F84eF3IR2k_3">
    <vt:lpwstr> "Pedersen", "given": "Brent S", "non-dropping-particle": "", "parse-names": false, "suffix": ""}], "id": "ITEM-1", "issued": {"date-parts": [["2021"]]}, "page": "1-15", "title": "Vcflib and tools for processing the VCF variant call format Author summary"</vt:lpwstr>
  </property>
  <property fmtid="{D5CDD505-2E9C-101B-9397-08002B2CF9AE}" pid="691" name="Mendeley_Bookmark_F84eF3IR2k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692" name="Mendeley_Bookmark_F84eF3IR2k_5">
    <vt:lpwstr>slyFormattedCitation": "(Garrison &lt;i&gt;et al.&lt;/i&gt;, 2021)"}, "properties": {"noteIndex": 0}, "schema": "https://github.com/citation-style-language/schema/raw/master/csl-citation.json"}</vt:lpwstr>
  </property>
  <property fmtid="{D5CDD505-2E9C-101B-9397-08002B2CF9AE}" pid="693" name="Mendeley_Bookmark_GEULwdq3PZ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694" name="Mendeley_Bookmark_GEULwdq3PZ_10">
    <vt:lpwstr>ven": "Nicolas", "non-dropping-particle": "", "parse-names": false, "suffix": ""}, {"dropping-particle": "", "family": "Korneliussen", "given": "Thorfinn Sand", "non-dropping-particle": "", "parse-names": false, "suffix": ""}, {"dropping-particle": "", "f</vt:lpwstr>
  </property>
  <property fmtid="{D5CDD505-2E9C-101B-9397-08002B2CF9AE}" pid="695" name="Mendeley_Bookmark_GEULwdq3PZ_11">
    <vt:lpwstr>amily": "Zheng", "given": "Hancheng", "non-dropping-particle": "", "parse-names": false, "suffix": ""}, {"dropping-particle": "", "family": "Liu", "given": "Tao", "non-dropping-particle": "", "parse-names": false, "suffix": ""}, {"dropping-particle": "", </vt:lpwstr>
  </property>
  <property fmtid="{D5CDD505-2E9C-101B-9397-08002B2CF9AE}" pid="696" name="Mendeley_Bookmark_GEULwdq3PZ_12">
    <vt:lpwstr>"family": "He", "given": "Weiming", "non-dropping-particle": "", "parse-names": false, "suffix": ""}, {"dropping-particle": "", "family": "Li", "given": "Kui", "non-dropping-particle": "", "parse-names": false, "suffix": ""}, {"dropping-particle": "", "fa</vt:lpwstr>
  </property>
  <property fmtid="{D5CDD505-2E9C-101B-9397-08002B2CF9AE}" pid="697" name="Mendeley_Bookmark_GEULwdq3PZ_13">
    <vt:lpwstr>mily": "Luo", "given": "Ruibang", "non-dropping-particle": "", "parse-names": false, "suffix": ""}, {"dropping-particle": "", "family": "Nie", "given": "Xifang", "non-dropping-particle": "", "parse-names": false, "suffix": ""}, {"dropping-particle": "", "</vt:lpwstr>
  </property>
  <property fmtid="{D5CDD505-2E9C-101B-9397-08002B2CF9AE}" pid="698" name="Mendeley_Bookmark_GEULwdq3PZ_14">
    <vt:lpwstr>family": "Wu", "given": "Honglong", "non-dropping-particle": "", "parse-names": false, "suffix": ""}, {"dropping-particle": "", "family": "Zhao", "given": "Meiru", "non-dropping-particle": "", "parse-names": false, "suffix": ""}, {"dropping-particle": "",</vt:lpwstr>
  </property>
  <property fmtid="{D5CDD505-2E9C-101B-9397-08002B2CF9AE}" pid="699" name="Mendeley_Bookmark_GEULwdq3PZ_15">
    <vt:lpwstr> "family": "Cao", "given": "Hongzhi", "non-dropping-particle": "", "parse-names": false, "suffix": ""}, {"dropping-particle": "", "family": "Zou", "given": "Jing", "non-dropping-particle": "", "parse-names": false, "suffix": ""}, {"dropping-particle": "",</vt:lpwstr>
  </property>
  <property fmtid="{D5CDD505-2E9C-101B-9397-08002B2CF9AE}" pid="700" name="Mendeley_Bookmark_GEULwdq3PZ_16">
    <vt:lpwstr> "family": "Shan", "given": "Ying", "non-dropping-particle": "", "parse-names": false, "suffix": ""}, {"dropping-particle": "", "family": "Li", "given": "Shuzheng", "non-dropping-particle": "", "parse-names": false, "suffix": ""}, {"dropping-particle": ""</vt:lpwstr>
  </property>
  <property fmtid="{D5CDD505-2E9C-101B-9397-08002B2CF9AE}" pid="701" name="Mendeley_Bookmark_GEULwdq3PZ_17">
    <vt:lpwstr>, "family": "Yang", "given": "Qi", "non-dropping-particle": "", "parse-names": false, "suffix": ""}, {"dropping-particle": "", "family": "Asan", "given": "", "non-dropping-particle": "", "parse-names": false, "suffix": ""}, {"dropping-particle": "", "fami</vt:lpwstr>
  </property>
  <property fmtid="{D5CDD505-2E9C-101B-9397-08002B2CF9AE}" pid="702" name="Mendeley_Bookmark_GEULwdq3PZ_18">
    <vt:lpwstr>ly": "Ni", "given": "Peixiang", "non-dropping-particle": "", "parse-names": false, "suffix": ""}, {"dropping-particle": "", "family": "Tian", "given": "Geng", "non-dropping-particle": "", "parse-names": false, "suffix": ""}, {"dropping-particle": "", "fam</vt:lpwstr>
  </property>
  <property fmtid="{D5CDD505-2E9C-101B-9397-08002B2CF9AE}" pid="703" name="Mendeley_Bookmark_GEULwdq3PZ_19">
    <vt:lpwstr>ily": "Xu", "given": "Junming", "non-dropping-particle": "", "parse-names": false, "suffix": ""}, {"dropping-particle": "", "family": "Liu", "given": "Xiao", "non-dropping-particle": "", "parse-names": false, "suffix": ""}, {"dropping-particle": "", "fami</vt:lpwstr>
  </property>
  <property fmtid="{D5CDD505-2E9C-101B-9397-08002B2CF9AE}" pid="704" name="Mendeley_Bookmark_GEULwdq3PZ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705" name="Mendeley_Bookmark_GEULwdq3PZ_20">
    <vt:lpwstr>ly": "Jiang", "given": "Tao", "non-dropping-particle": "", "parse-names": false, "suffix": ""}, {"dropping-particle": "", "family": "Wu", "given": "Renhua", "non-dropping-particle": "", "parse-names": false, "suffix": ""}, {"dropping-particle": "", "famil</vt:lpwstr>
  </property>
  <property fmtid="{D5CDD505-2E9C-101B-9397-08002B2CF9AE}" pid="706" name="Mendeley_Bookmark_GEULwdq3PZ_21">
    <vt:lpwstr>y": "Zhou", "given": "Guangyu", "non-dropping-particle": "", "parse-names": false, "suffix": ""}, {"dropping-particle": "", "family": "Tang", "given": "Meifang", "non-dropping-particle": "", "parse-names": false, "suffix": ""}, {"dropping-particle": "", "</vt:lpwstr>
  </property>
  <property fmtid="{D5CDD505-2E9C-101B-9397-08002B2CF9AE}" pid="707" name="Mendeley_Bookmark_GEULwdq3PZ_22">
    <vt:lpwstr>family": "Qin", "given": "Junjie", "non-dropping-particle": "", "parse-names": false, "suffix": ""}, {"dropping-particle": "", "family": "Wang", "given": "Tong", "non-dropping-particle": "", "parse-names": false, "suffix": ""}, {"dropping-particle": "", "</vt:lpwstr>
  </property>
  <property fmtid="{D5CDD505-2E9C-101B-9397-08002B2CF9AE}" pid="708" name="Mendeley_Bookmark_GEULwdq3PZ_23">
    <vt:lpwstr>family": "Feng", "given": "Shuijian", "non-dropping-particle": "", "parse-names": false, "suffix": ""}, {"dropping-particle": "", "family": "Li", "given": "Guohong", "non-dropping-particle": "", "parse-names": false, "suffix": ""}, {"dropping-particle": "</vt:lpwstr>
  </property>
  <property fmtid="{D5CDD505-2E9C-101B-9397-08002B2CF9AE}" pid="709" name="Mendeley_Bookmark_GEULwdq3PZ_24">
    <vt:lpwstr>", "family": "Huasang", "given": "", "non-dropping-particle": "", "parse-names": false, "suffix": ""}, {"dropping-particle": "", "family": "Luosang", "given": "Jiangbai", "non-dropping-particle": "", "parse-names": false, "suffix": ""}, {"dropping-particl</vt:lpwstr>
  </property>
  <property fmtid="{D5CDD505-2E9C-101B-9397-08002B2CF9AE}" pid="710" name="Mendeley_Bookmark_GEULwdq3PZ_25">
    <vt:lpwstr>e": "", "family": "Wang", "given": "Wei", "non-dropping-particle": "", "parse-names": false, "suffix": ""}, {"dropping-particle": "", "family": "Chen", "given": "Fang", "non-dropping-particle": "", "parse-names": false, "suffix": ""}, {"dropping-particle"</vt:lpwstr>
  </property>
  <property fmtid="{D5CDD505-2E9C-101B-9397-08002B2CF9AE}" pid="711" name="Mendeley_Bookmark_GEULwdq3PZ_26">
    <vt:lpwstr>: "", "family": "Wang", "given": "Yading", "non-dropping-particle": "", "parse-names": false, "suffix": ""}, {"dropping-particle": "", "family": "Zheng", "given": "Xiaoguang", "non-dropping-particle": "", "parse-names": false, "suffix": ""}, {"dropping-pa</vt:lpwstr>
  </property>
  <property fmtid="{D5CDD505-2E9C-101B-9397-08002B2CF9AE}" pid="712" name="Mendeley_Bookmark_GEULwdq3PZ_27">
    <vt:lpwstr>rticle": "", "family": "Li", "given": "Zhuo", "non-dropping-particle": "", "parse-names": false, "suffix": ""}, {"dropping-particle": "", "family": "Bianba", "given": "Zhuoma", "non-dropping-particle": "", "parse-names": false, "suffix": ""}, {"dropping-p</vt:lpwstr>
  </property>
  <property fmtid="{D5CDD505-2E9C-101B-9397-08002B2CF9AE}" pid="713" name="Mendeley_Bookmark_GEULwdq3PZ_28">
    <vt:lpwstr>article": "", "family": "Yang", "given": "Ge", "non-dropping-particle": "", "parse-names": false, "suffix": ""}, {"dropping-particle": "", "family": "Wang", "given": "Xinping", "non-dropping-particle": "", "parse-names": false, "suffix": ""}, {"dropping-p</vt:lpwstr>
  </property>
  <property fmtid="{D5CDD505-2E9C-101B-9397-08002B2CF9AE}" pid="714" name="Mendeley_Bookmark_GEULwdq3PZ_29">
    <vt:lpwstr>article": "", "family": "Tang", "given": "Shuhui", "non-dropping-particle": "", "parse-names": false, "suffix": ""}, {"dropping-particle": "", "family": "Gao", "given": "Guoyi", "non-dropping-particle": "", "parse-names": false, "suffix": ""}, {"dropping-</vt:lpwstr>
  </property>
  <property fmtid="{D5CDD505-2E9C-101B-9397-08002B2CF9AE}" pid="715" name="Mendeley_Bookmark_GEULwdq3PZ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716" name="Mendeley_Bookmark_GEULwdq3PZ_30">
    <vt:lpwstr>particle": "", "family": "Chen", "given": "Yong", "non-dropping-particle": "", "parse-names": false, "suffix": ""}, {"dropping-particle": "", "family": "Luo", "given": "Zhen", "non-dropping-particle": "", "parse-names": false, "suffix": ""}, {"dropping-pa</vt:lpwstr>
  </property>
  <property fmtid="{D5CDD505-2E9C-101B-9397-08002B2CF9AE}" pid="717" name="Mendeley_Bookmark_GEULwdq3PZ_31">
    <vt:lpwstr>rticle": "", "family": "Gusang", "given": "Lamu", "non-dropping-particle": "", "parse-names": false, "suffix": ""}, {"dropping-particle": "", "family": "Cao", "given": "Zheng", "non-dropping-particle": "", "parse-names": false, "suffix": ""}, {"dropping-p</vt:lpwstr>
  </property>
  <property fmtid="{D5CDD505-2E9C-101B-9397-08002B2CF9AE}" pid="718" name="Mendeley_Bookmark_GEULwdq3PZ_32">
    <vt:lpwstr>article": "", "family": "Zhang", "given": "Qinghui", "non-dropping-particle": "", "parse-names": false, "suffix": ""}, {"dropping-particle": "", "family": "Ouyang", "given": "Weihan", "non-dropping-particle": "", "parse-names": false, "suffix": ""}, {"dro</vt:lpwstr>
  </property>
  <property fmtid="{D5CDD505-2E9C-101B-9397-08002B2CF9AE}" pid="719" name="Mendeley_Bookmark_GEULwdq3PZ_33">
    <vt:lpwstr>pping-particle": "", "family": "Ren", "given": "Xiaoli", "non-dropping-particle": "", "parse-names": false, "suffix": ""}, {"dropping-particle": "", "family": "Liang", "given": "Huiqing", "non-dropping-particle": "", "parse-names": false, "suffix": ""}, {</vt:lpwstr>
  </property>
  <property fmtid="{D5CDD505-2E9C-101B-9397-08002B2CF9AE}" pid="720" name="Mendeley_Bookmark_GEULwdq3PZ_34">
    <vt:lpwstr>"dropping-particle": "", "family": "Zheng", "given": "Huisong", "non-dropping-particle": "", "parse-names": false, "suffix": ""}, {"dropping-particle": "", "family": "Huang", "given": "Yebo", "non-dropping-particle": "", "parse-names": false, "suffix": ""</vt:lpwstr>
  </property>
  <property fmtid="{D5CDD505-2E9C-101B-9397-08002B2CF9AE}" pid="721" name="Mendeley_Bookmark_GEULwdq3PZ_35">
    <vt:lpwstr>}, {"dropping-particle": "", "family": "Li", "given": "Jingxiang", "non-dropping-particle": "", "parse-names": false, "suffix": ""}, {"dropping-particle": "", "family": "Bolund", "given": "Lars", "non-dropping-particle": "", "parse-names": false, "suffix"</vt:lpwstr>
  </property>
  <property fmtid="{D5CDD505-2E9C-101B-9397-08002B2CF9AE}" pid="722" name="Mendeley_Bookmark_GEULwdq3PZ_36">
    <vt:lpwstr>: ""}, {"dropping-particle": "", "family": "Kristiansen", "given": "Karsten", "non-dropping-particle": "", "parse-names": false, "suffix": ""}, {"dropping-particle": "", "family": "Li", "given": "Yingrui", "non-dropping-particle": "", "parse-names": false</vt:lpwstr>
  </property>
  <property fmtid="{D5CDD505-2E9C-101B-9397-08002B2CF9AE}" pid="723" name="Mendeley_Bookmark_GEULwdq3PZ_37">
    <vt:lpwstr>, "suffix": ""}, {"dropping-particle": "", "family": "Zhang", "given": "Yong", "non-dropping-particle": "", "parse-names": false, "suffix": ""}, {"dropping-particle": "", "family": "Zhang", "given": "Xiuqing", "non-dropping-particle": "", "parse-names": f</vt:lpwstr>
  </property>
  <property fmtid="{D5CDD505-2E9C-101B-9397-08002B2CF9AE}" pid="724" name="Mendeley_Bookmark_GEULwdq3PZ_38">
    <vt:lpwstr>alse, "suffix": ""}, {"dropping-particle": "", "family": "Li", "given": "Ruiqiang", "non-dropping-particle": "", "parse-names": false, "suffix": ""}, {"dropping-particle": "", "family": "Li", "given": "Songgang", "non-dropping-particle": "", "parse-names"</vt:lpwstr>
  </property>
  <property fmtid="{D5CDD505-2E9C-101B-9397-08002B2CF9AE}" pid="725" name="Mendeley_Bookmark_GEULwdq3PZ_39">
    <vt:lpwstr>: false, "suffix": ""}, {"dropping-particle": "", "family": "Yang", "given": "Huanming", "non-dropping-particle": "", "parse-names": false, "suffix": ""}, {"dropping-particle": "", "family": "Nielsen", "given": "Rasmus", "non-dropping-particle": "", "pars</vt:lpwstr>
  </property>
  <property fmtid="{D5CDD505-2E9C-101B-9397-08002B2CF9AE}" pid="726" name="Mendeley_Bookmark_GEULwdq3PZ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727" name="Mendeley_Bookmark_GEULwdq3PZ_40">
    <vt:lpwstr>e-names": false, "suffix": ""}, {"dropping-particle": "", "family": "Wang", "given": "Jun", "non-dropping-particle": "", "parse-names": false, "suffix": ""}, {"dropping-particle": "", "family": "Wang", "given": "Jian", "non-dropping-particle": "", "parse-</vt:lpwstr>
  </property>
  <property fmtid="{D5CDD505-2E9C-101B-9397-08002B2CF9AE}" pid="728" name="Mendeley_Bookmark_GEULwdq3PZ_41">
    <vt:lpwstr>names": false, "suffix": ""}], "container-title": "Science", "id": "ITEM-1", "issue": "5987", "issued": {"date-parts": [["2010"]]}, "page": "75-78", "title": "Sequencing of 50 human exomes reveals adaptation to high altitude", "type": "article-journal", "</vt:lpwstr>
  </property>
  <property fmtid="{D5CDD505-2E9C-101B-9397-08002B2CF9AE}" pid="729" name="Mendeley_Bookmark_GEULwdq3PZ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730" name="Mendeley_Bookmark_GEULwdq3PZ_43">
    <vt:lpwstr>Yi &lt;i&gt;et al.&lt;/i&gt;, 2010)"}, "properties": {"noteIndex": 0}, "schema": "https://github.com/citation-style-language/schema/raw/master/csl-citation.json"}</vt:lpwstr>
  </property>
  <property fmtid="{D5CDD505-2E9C-101B-9397-08002B2CF9AE}" pid="731" name="Mendeley_Bookmark_GEULwdq3PZ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732" name="Mendeley_Bookmark_GEULwdq3PZ_6">
    <vt:lpwstr>-dropping-particle": "", "parse-names": false, "suffix": ""}, {"dropping-particle": "", "family": "Liang", "given": "Yu", "non-dropping-particle": "", "parse-names": false, "suffix": ""}, {"dropping-particle": "", "family": "Huerta-Sanchez", "given": "Emi</vt:lpwstr>
  </property>
  <property fmtid="{D5CDD505-2E9C-101B-9397-08002B2CF9AE}" pid="733" name="Mendeley_Bookmark_GEULwdq3PZ_7">
    <vt:lpwstr>lia", "non-dropping-particle": "", "parse-names": false, "suffix": ""}, {"dropping-particle": "", "family": "Jin", "given": "Xin", "non-dropping-particle": "", "parse-names": false, "suffix": ""}, {"dropping-particle": "", "family": "Cuo", "given": "Zha X</vt:lpwstr>
  </property>
  <property fmtid="{D5CDD505-2E9C-101B-9397-08002B2CF9AE}" pid="734" name="Mendeley_Bookmark_GEULwdq3PZ_8">
    <vt:lpwstr>i Ping", "non-dropping-particle": "", "parse-names": false, "suffix": ""}, {"dropping-particle": "", "family": "Pool", "given": "John E.", "non-dropping-particle": "", "parse-names": false, "suffix": ""}, {"dropping-particle": "", "family": "Xu", "given":</vt:lpwstr>
  </property>
  <property fmtid="{D5CDD505-2E9C-101B-9397-08002B2CF9AE}" pid="735" name="Mendeley_Bookmark_GEULwdq3PZ_9">
    <vt:lpwstr> "N.", "non-dropping-particle": "", "parse-names": false, "suffix": ""}, {"dropping-particle": "", "family": "Jiang", "given": "Hui", "non-dropping-particle": "", "parse-names": false, "suffix": ""}, {"dropping-particle": "", "family": "Vinckenbosch", "gi</vt:lpwstr>
  </property>
  <property fmtid="{D5CDD505-2E9C-101B-9397-08002B2CF9AE}" pid="736" name="Mendeley_Bookmark_GPzHs1DL53_1">
    <vt:lpwstr>ADDIN CSL_CITATION {"citationItems": [{"id": "ITEM-1", "itemData": {"author": [{"dropping-particle": "", "family": "Garrison", "given": "Erik", "non-dropping-particle": "", "parse-names": false, "suffix": ""}, {"dropping-particle": "", "family": "Kronenbe</vt:lpwstr>
  </property>
  <property fmtid="{D5CDD505-2E9C-101B-9397-08002B2CF9AE}" pid="737" name="Mendeley_Bookmark_GPzHs1DL53_2">
    <vt:lpwstr>rg", "given": "Zev N", "non-dropping-particle": "", "parse-names": false, "suffix": ""}, {"dropping-particle": "", "family": "Dawson", "given": "Eric T", "non-dropping-particle": "", "parse-names": false, "suffix": ""}, {"dropping-particle": "", "family":</vt:lpwstr>
  </property>
  <property fmtid="{D5CDD505-2E9C-101B-9397-08002B2CF9AE}" pid="738" name="Mendeley_Bookmark_GPzHs1DL53_3">
    <vt:lpwstr> "Pedersen", "given": "Brent S", "non-dropping-particle": "", "parse-names": false, "suffix": ""}], "id": "ITEM-1", "issued": {"date-parts": [["2021"]]}, "page": "1-15", "title": "Vcflib and tools for processing the VCF variant call format Author summary"</vt:lpwstr>
  </property>
  <property fmtid="{D5CDD505-2E9C-101B-9397-08002B2CF9AE}" pid="739" name="Mendeley_Bookmark_GPzHs1DL53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740" name="Mendeley_Bookmark_GPzHs1DL53_5">
    <vt:lpwstr>slyFormattedCitation": "(Garrison &lt;i&gt;et al.&lt;/i&gt;, 2021)"}, "properties": {"noteIndex": 0}, "schema": "https://github.com/citation-style-language/schema/raw/master/csl-citation.json"}</vt:lpwstr>
  </property>
  <property fmtid="{D5CDD505-2E9C-101B-9397-08002B2CF9AE}" pid="741" name="Mendeley_Bookmark_GR3Fcsznuz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742" name="Mendeley_Bookmark_GR3Fcsznuz_10">
    <vt:lpwstr>ven": "Nicolas", "non-dropping-particle": "", "parse-names": false, "suffix": ""}, {"dropping-particle": "", "family": "Korneliussen", "given": "Thorfinn Sand", "non-dropping-particle": "", "parse-names": false, "suffix": ""}, {"dropping-particle": "", "f</vt:lpwstr>
  </property>
  <property fmtid="{D5CDD505-2E9C-101B-9397-08002B2CF9AE}" pid="743" name="Mendeley_Bookmark_GR3Fcsznuz_11">
    <vt:lpwstr>amily": "Zheng", "given": "Hancheng", "non-dropping-particle": "", "parse-names": false, "suffix": ""}, {"dropping-particle": "", "family": "Liu", "given": "Tao", "non-dropping-particle": "", "parse-names": false, "suffix": ""}, {"dropping-particle": "", </vt:lpwstr>
  </property>
  <property fmtid="{D5CDD505-2E9C-101B-9397-08002B2CF9AE}" pid="744" name="Mendeley_Bookmark_GR3Fcsznuz_12">
    <vt:lpwstr>"family": "He", "given": "Weiming", "non-dropping-particle": "", "parse-names": false, "suffix": ""}, {"dropping-particle": "", "family": "Li", "given": "Kui", "non-dropping-particle": "", "parse-names": false, "suffix": ""}, {"dropping-particle": "", "fa</vt:lpwstr>
  </property>
  <property fmtid="{D5CDD505-2E9C-101B-9397-08002B2CF9AE}" pid="745" name="Mendeley_Bookmark_GR3Fcsznuz_13">
    <vt:lpwstr>mily": "Luo", "given": "Ruibang", "non-dropping-particle": "", "parse-names": false, "suffix": ""}, {"dropping-particle": "", "family": "Nie", "given": "Xifang", "non-dropping-particle": "", "parse-names": false, "suffix": ""}, {"dropping-particle": "", "</vt:lpwstr>
  </property>
  <property fmtid="{D5CDD505-2E9C-101B-9397-08002B2CF9AE}" pid="746" name="Mendeley_Bookmark_GR3Fcsznuz_14">
    <vt:lpwstr>family": "Wu", "given": "Honglong", "non-dropping-particle": "", "parse-names": false, "suffix": ""}, {"dropping-particle": "", "family": "Zhao", "given": "Meiru", "non-dropping-particle": "", "parse-names": false, "suffix": ""}, {"dropping-particle": "",</vt:lpwstr>
  </property>
  <property fmtid="{D5CDD505-2E9C-101B-9397-08002B2CF9AE}" pid="747" name="Mendeley_Bookmark_GR3Fcsznuz_15">
    <vt:lpwstr> "family": "Cao", "given": "Hongzhi", "non-dropping-particle": "", "parse-names": false, "suffix": ""}, {"dropping-particle": "", "family": "Zou", "given": "Jing", "non-dropping-particle": "", "parse-names": false, "suffix": ""}, {"dropping-particle": "",</vt:lpwstr>
  </property>
  <property fmtid="{D5CDD505-2E9C-101B-9397-08002B2CF9AE}" pid="748" name="Mendeley_Bookmark_GR3Fcsznuz_16">
    <vt:lpwstr> "family": "Shan", "given": "Ying", "non-dropping-particle": "", "parse-names": false, "suffix": ""}, {"dropping-particle": "", "family": "Li", "given": "Shuzheng", "non-dropping-particle": "", "parse-names": false, "suffix": ""}, {"dropping-particle": ""</vt:lpwstr>
  </property>
  <property fmtid="{D5CDD505-2E9C-101B-9397-08002B2CF9AE}" pid="749" name="Mendeley_Bookmark_GR3Fcsznuz_17">
    <vt:lpwstr>, "family": "Yang", "given": "Qi", "non-dropping-particle": "", "parse-names": false, "suffix": ""}, {"dropping-particle": "", "family": "Asan", "given": "", "non-dropping-particle": "", "parse-names": false, "suffix": ""}, {"dropping-particle": "", "fami</vt:lpwstr>
  </property>
  <property fmtid="{D5CDD505-2E9C-101B-9397-08002B2CF9AE}" pid="750" name="Mendeley_Bookmark_GR3Fcsznuz_18">
    <vt:lpwstr>ly": "Ni", "given": "Peixiang", "non-dropping-particle": "", "parse-names": false, "suffix": ""}, {"dropping-particle": "", "family": "Tian", "given": "Geng", "non-dropping-particle": "", "parse-names": false, "suffix": ""}, {"dropping-particle": "", "fam</vt:lpwstr>
  </property>
  <property fmtid="{D5CDD505-2E9C-101B-9397-08002B2CF9AE}" pid="751" name="Mendeley_Bookmark_GR3Fcsznuz_19">
    <vt:lpwstr>ily": "Xu", "given": "Junming", "non-dropping-particle": "", "parse-names": false, "suffix": ""}, {"dropping-particle": "", "family": "Liu", "given": "Xiao", "non-dropping-particle": "", "parse-names": false, "suffix": ""}, {"dropping-particle": "", "fami</vt:lpwstr>
  </property>
  <property fmtid="{D5CDD505-2E9C-101B-9397-08002B2CF9AE}" pid="752" name="Mendeley_Bookmark_GR3Fcsznuz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753" name="Mendeley_Bookmark_GR3Fcsznuz_20">
    <vt:lpwstr>ly": "Jiang", "given": "Tao", "non-dropping-particle": "", "parse-names": false, "suffix": ""}, {"dropping-particle": "", "family": "Wu", "given": "Renhua", "non-dropping-particle": "", "parse-names": false, "suffix": ""}, {"dropping-particle": "", "famil</vt:lpwstr>
  </property>
  <property fmtid="{D5CDD505-2E9C-101B-9397-08002B2CF9AE}" pid="754" name="Mendeley_Bookmark_GR3Fcsznuz_21">
    <vt:lpwstr>y": "Zhou", "given": "Guangyu", "non-dropping-particle": "", "parse-names": false, "suffix": ""}, {"dropping-particle": "", "family": "Tang", "given": "Meifang", "non-dropping-particle": "", "parse-names": false, "suffix": ""}, {"dropping-particle": "", "</vt:lpwstr>
  </property>
  <property fmtid="{D5CDD505-2E9C-101B-9397-08002B2CF9AE}" pid="755" name="Mendeley_Bookmark_GR3Fcsznuz_22">
    <vt:lpwstr>family": "Qin", "given": "Junjie", "non-dropping-particle": "", "parse-names": false, "suffix": ""}, {"dropping-particle": "", "family": "Wang", "given": "Tong", "non-dropping-particle": "", "parse-names": false, "suffix": ""}, {"dropping-particle": "", "</vt:lpwstr>
  </property>
  <property fmtid="{D5CDD505-2E9C-101B-9397-08002B2CF9AE}" pid="756" name="Mendeley_Bookmark_GR3Fcsznuz_23">
    <vt:lpwstr>family": "Feng", "given": "Shuijian", "non-dropping-particle": "", "parse-names": false, "suffix": ""}, {"dropping-particle": "", "family": "Li", "given": "Guohong", "non-dropping-particle": "", "parse-names": false, "suffix": ""}, {"dropping-particle": "</vt:lpwstr>
  </property>
  <property fmtid="{D5CDD505-2E9C-101B-9397-08002B2CF9AE}" pid="757" name="Mendeley_Bookmark_GR3Fcsznuz_24">
    <vt:lpwstr>", "family": "Huasang", "given": "", "non-dropping-particle": "", "parse-names": false, "suffix": ""}, {"dropping-particle": "", "family": "Luosang", "given": "Jiangbai", "non-dropping-particle": "", "parse-names": false, "suffix": ""}, {"dropping-particl</vt:lpwstr>
  </property>
  <property fmtid="{D5CDD505-2E9C-101B-9397-08002B2CF9AE}" pid="758" name="Mendeley_Bookmark_GR3Fcsznuz_25">
    <vt:lpwstr>e": "", "family": "Wang", "given": "Wei", "non-dropping-particle": "", "parse-names": false, "suffix": ""}, {"dropping-particle": "", "family": "Chen", "given": "Fang", "non-dropping-particle": "", "parse-names": false, "suffix": ""}, {"dropping-particle"</vt:lpwstr>
  </property>
  <property fmtid="{D5CDD505-2E9C-101B-9397-08002B2CF9AE}" pid="759" name="Mendeley_Bookmark_GR3Fcsznuz_26">
    <vt:lpwstr>: "", "family": "Wang", "given": "Yading", "non-dropping-particle": "", "parse-names": false, "suffix": ""}, {"dropping-particle": "", "family": "Zheng", "given": "Xiaoguang", "non-dropping-particle": "", "parse-names": false, "suffix": ""}, {"dropping-pa</vt:lpwstr>
  </property>
  <property fmtid="{D5CDD505-2E9C-101B-9397-08002B2CF9AE}" pid="760" name="Mendeley_Bookmark_GR3Fcsznuz_27">
    <vt:lpwstr>rticle": "", "family": "Li", "given": "Zhuo", "non-dropping-particle": "", "parse-names": false, "suffix": ""}, {"dropping-particle": "", "family": "Bianba", "given": "Zhuoma", "non-dropping-particle": "", "parse-names": false, "suffix": ""}, {"dropping-p</vt:lpwstr>
  </property>
  <property fmtid="{D5CDD505-2E9C-101B-9397-08002B2CF9AE}" pid="761" name="Mendeley_Bookmark_GR3Fcsznuz_28">
    <vt:lpwstr>article": "", "family": "Yang", "given": "Ge", "non-dropping-particle": "", "parse-names": false, "suffix": ""}, {"dropping-particle": "", "family": "Wang", "given": "Xinping", "non-dropping-particle": "", "parse-names": false, "suffix": ""}, {"dropping-p</vt:lpwstr>
  </property>
  <property fmtid="{D5CDD505-2E9C-101B-9397-08002B2CF9AE}" pid="762" name="Mendeley_Bookmark_GR3Fcsznuz_29">
    <vt:lpwstr>article": "", "family": "Tang", "given": "Shuhui", "non-dropping-particle": "", "parse-names": false, "suffix": ""}, {"dropping-particle": "", "family": "Gao", "given": "Guoyi", "non-dropping-particle": "", "parse-names": false, "suffix": ""}, {"dropping-</vt:lpwstr>
  </property>
  <property fmtid="{D5CDD505-2E9C-101B-9397-08002B2CF9AE}" pid="763" name="Mendeley_Bookmark_GR3Fcsznuz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764" name="Mendeley_Bookmark_GR3Fcsznuz_30">
    <vt:lpwstr>particle": "", "family": "Chen", "given": "Yong", "non-dropping-particle": "", "parse-names": false, "suffix": ""}, {"dropping-particle": "", "family": "Luo", "given": "Zhen", "non-dropping-particle": "", "parse-names": false, "suffix": ""}, {"dropping-pa</vt:lpwstr>
  </property>
  <property fmtid="{D5CDD505-2E9C-101B-9397-08002B2CF9AE}" pid="765" name="Mendeley_Bookmark_GR3Fcsznuz_31">
    <vt:lpwstr>rticle": "", "family": "Gusang", "given": "Lamu", "non-dropping-particle": "", "parse-names": false, "suffix": ""}, {"dropping-particle": "", "family": "Cao", "given": "Zheng", "non-dropping-particle": "", "parse-names": false, "suffix": ""}, {"dropping-p</vt:lpwstr>
  </property>
  <property fmtid="{D5CDD505-2E9C-101B-9397-08002B2CF9AE}" pid="766" name="Mendeley_Bookmark_GR3Fcsznuz_32">
    <vt:lpwstr>article": "", "family": "Zhang", "given": "Qinghui", "non-dropping-particle": "", "parse-names": false, "suffix": ""}, {"dropping-particle": "", "family": "Ouyang", "given": "Weihan", "non-dropping-particle": "", "parse-names": false, "suffix": ""}, {"dro</vt:lpwstr>
  </property>
  <property fmtid="{D5CDD505-2E9C-101B-9397-08002B2CF9AE}" pid="767" name="Mendeley_Bookmark_GR3Fcsznuz_33">
    <vt:lpwstr>pping-particle": "", "family": "Ren", "given": "Xiaoli", "non-dropping-particle": "", "parse-names": false, "suffix": ""}, {"dropping-particle": "", "family": "Liang", "given": "Huiqing", "non-dropping-particle": "", "parse-names": false, "suffix": ""}, {</vt:lpwstr>
  </property>
  <property fmtid="{D5CDD505-2E9C-101B-9397-08002B2CF9AE}" pid="768" name="Mendeley_Bookmark_GR3Fcsznuz_34">
    <vt:lpwstr>"dropping-particle": "", "family": "Zheng", "given": "Huisong", "non-dropping-particle": "", "parse-names": false, "suffix": ""}, {"dropping-particle": "", "family": "Huang", "given": "Yebo", "non-dropping-particle": "", "parse-names": false, "suffix": ""</vt:lpwstr>
  </property>
  <property fmtid="{D5CDD505-2E9C-101B-9397-08002B2CF9AE}" pid="769" name="Mendeley_Bookmark_GR3Fcsznuz_35">
    <vt:lpwstr>}, {"dropping-particle": "", "family": "Li", "given": "Jingxiang", "non-dropping-particle": "", "parse-names": false, "suffix": ""}, {"dropping-particle": "", "family": "Bolund", "given": "Lars", "non-dropping-particle": "", "parse-names": false, "suffix"</vt:lpwstr>
  </property>
  <property fmtid="{D5CDD505-2E9C-101B-9397-08002B2CF9AE}" pid="770" name="Mendeley_Bookmark_GR3Fcsznuz_36">
    <vt:lpwstr>: ""}, {"dropping-particle": "", "family": "Kristiansen", "given": "Karsten", "non-dropping-particle": "", "parse-names": false, "suffix": ""}, {"dropping-particle": "", "family": "Li", "given": "Yingrui", "non-dropping-particle": "", "parse-names": false</vt:lpwstr>
  </property>
  <property fmtid="{D5CDD505-2E9C-101B-9397-08002B2CF9AE}" pid="771" name="Mendeley_Bookmark_GR3Fcsznuz_37">
    <vt:lpwstr>, "suffix": ""}, {"dropping-particle": "", "family": "Zhang", "given": "Yong", "non-dropping-particle": "", "parse-names": false, "suffix": ""}, {"dropping-particle": "", "family": "Zhang", "given": "Xiuqing", "non-dropping-particle": "", "parse-names": f</vt:lpwstr>
  </property>
  <property fmtid="{D5CDD505-2E9C-101B-9397-08002B2CF9AE}" pid="772" name="Mendeley_Bookmark_GR3Fcsznuz_38">
    <vt:lpwstr>alse, "suffix": ""}, {"dropping-particle": "", "family": "Li", "given": "Ruiqiang", "non-dropping-particle": "", "parse-names": false, "suffix": ""}, {"dropping-particle": "", "family": "Li", "given": "Songgang", "non-dropping-particle": "", "parse-names"</vt:lpwstr>
  </property>
  <property fmtid="{D5CDD505-2E9C-101B-9397-08002B2CF9AE}" pid="773" name="Mendeley_Bookmark_GR3Fcsznuz_39">
    <vt:lpwstr>: false, "suffix": ""}, {"dropping-particle": "", "family": "Yang", "given": "Huanming", "non-dropping-particle": "", "parse-names": false, "suffix": ""}, {"dropping-particle": "", "family": "Nielsen", "given": "Rasmus", "non-dropping-particle": "", "pars</vt:lpwstr>
  </property>
  <property fmtid="{D5CDD505-2E9C-101B-9397-08002B2CF9AE}" pid="774" name="Mendeley_Bookmark_GR3Fcsznuz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775" name="Mendeley_Bookmark_GR3Fcsznuz_40">
    <vt:lpwstr>e-names": false, "suffix": ""}, {"dropping-particle": "", "family": "Wang", "given": "Jun", "non-dropping-particle": "", "parse-names": false, "suffix": ""}, {"dropping-particle": "", "family": "Wang", "given": "Jian", "non-dropping-particle": "", "parse-</vt:lpwstr>
  </property>
  <property fmtid="{D5CDD505-2E9C-101B-9397-08002B2CF9AE}" pid="776" name="Mendeley_Bookmark_GR3Fcsznuz_41">
    <vt:lpwstr>names": false, "suffix": ""}], "container-title": "Science", "id": "ITEM-1", "issue": "5987", "issued": {"date-parts": [["2010"]]}, "page": "75-78", "title": "Sequencing of 50 human exomes reveals adaptation to high altitude", "type": "article-journal", "</vt:lpwstr>
  </property>
  <property fmtid="{D5CDD505-2E9C-101B-9397-08002B2CF9AE}" pid="777" name="Mendeley_Bookmark_GR3Fcsznuz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778" name="Mendeley_Bookmark_GR3Fcsznuz_43">
    <vt:lpwstr>Yi &lt;i&gt;et al.&lt;/i&gt;, 2010)"}, "properties": {"noteIndex": 0}, "schema": "https://github.com/citation-style-language/schema/raw/master/csl-citation.json"}</vt:lpwstr>
  </property>
  <property fmtid="{D5CDD505-2E9C-101B-9397-08002B2CF9AE}" pid="779" name="Mendeley_Bookmark_GR3Fcsznuz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780" name="Mendeley_Bookmark_GR3Fcsznuz_6">
    <vt:lpwstr>-dropping-particle": "", "parse-names": false, "suffix": ""}, {"dropping-particle": "", "family": "Liang", "given": "Yu", "non-dropping-particle": "", "parse-names": false, "suffix": ""}, {"dropping-particle": "", "family": "Huerta-Sanchez", "given": "Emi</vt:lpwstr>
  </property>
  <property fmtid="{D5CDD505-2E9C-101B-9397-08002B2CF9AE}" pid="781" name="Mendeley_Bookmark_GR3Fcsznuz_7">
    <vt:lpwstr>lia", "non-dropping-particle": "", "parse-names": false, "suffix": ""}, {"dropping-particle": "", "family": "Jin", "given": "Xin", "non-dropping-particle": "", "parse-names": false, "suffix": ""}, {"dropping-particle": "", "family": "Cuo", "given": "Zha X</vt:lpwstr>
  </property>
  <property fmtid="{D5CDD505-2E9C-101B-9397-08002B2CF9AE}" pid="782" name="Mendeley_Bookmark_GR3Fcsznuz_8">
    <vt:lpwstr>i Ping", "non-dropping-particle": "", "parse-names": false, "suffix": ""}, {"dropping-particle": "", "family": "Pool", "given": "John E.", "non-dropping-particle": "", "parse-names": false, "suffix": ""}, {"dropping-particle": "", "family": "Xu", "given":</vt:lpwstr>
  </property>
  <property fmtid="{D5CDD505-2E9C-101B-9397-08002B2CF9AE}" pid="783" name="Mendeley_Bookmark_GR3Fcsznuz_9">
    <vt:lpwstr> "N.", "non-dropping-particle": "", "parse-names": false, "suffix": ""}, {"dropping-particle": "", "family": "Jiang", "given": "Hui", "non-dropping-particle": "", "parse-names": false, "suffix": ""}, {"dropping-particle": "", "family": "Vinckenbosch", "gi</vt:lpwstr>
  </property>
  <property fmtid="{D5CDD505-2E9C-101B-9397-08002B2CF9AE}" pid="784" name="Mendeley_Bookmark_Gr3LfiHAAX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785" name="Mendeley_Bookmark_Gr3LfiHAAX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786" name="Mendeley_Bookmark_Gr3LfiHAAX_3">
    <vt:lpwstr>mily": "Garrison", "given": "Erik", "non-dropping-particle": "", "parse-names": false, "suffix": ""}, {"dropping-particle": "", "family": "Marth", "given": "Gabor", "non-dropping-particle": "", "parse-names": false, "suffix": ""}], "id": "ITEM-1", "issued</vt:lpwstr>
  </property>
  <property fmtid="{D5CDD505-2E9C-101B-9397-08002B2CF9AE}" pid="787" name="Mendeley_Bookmark_Gr3LfiHAAX_4">
    <vt:lpwstr>": {"date-parts": [["2012"]]}, "page": "1-9", "title": "Haplotype-based variant detection from short-read sequencing", "type": "article-journal"}, "uris": ["http://www.mendeley.com/documents/?uuid=3cb2db34-2831-48ac-a838-79379e2c5b08"]}], "mendeley": {"fo</vt:lpwstr>
  </property>
  <property fmtid="{D5CDD505-2E9C-101B-9397-08002B2CF9AE}" pid="788" name="Mendeley_Bookmark_Gr3LfiHAAX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789" name="Mendeley_Bookmark_Gr3LfiHAAX_6">
    <vt:lpwstr>/schema/raw/master/csl-citation.json"}</vt:lpwstr>
  </property>
  <property fmtid="{D5CDD505-2E9C-101B-9397-08002B2CF9AE}" pid="790" name="Mendeley_Bookmark_HDqvsW4STm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791" name="Mendeley_Bookmark_HDqvsW4STm_10">
    <vt:lpwstr>ven": "Nicolas", "non-dropping-particle": "", "parse-names": false, "suffix": ""}, {"dropping-particle": "", "family": "Korneliussen", "given": "Thorfinn Sand", "non-dropping-particle": "", "parse-names": false, "suffix": ""}, {"dropping-particle": "", "f</vt:lpwstr>
  </property>
  <property fmtid="{D5CDD505-2E9C-101B-9397-08002B2CF9AE}" pid="792" name="Mendeley_Bookmark_HDqvsW4STm_11">
    <vt:lpwstr>amily": "Zheng", "given": "Hancheng", "non-dropping-particle": "", "parse-names": false, "suffix": ""}, {"dropping-particle": "", "family": "Liu", "given": "Tao", "non-dropping-particle": "", "parse-names": false, "suffix": ""}, {"dropping-particle": "", </vt:lpwstr>
  </property>
  <property fmtid="{D5CDD505-2E9C-101B-9397-08002B2CF9AE}" pid="793" name="Mendeley_Bookmark_HDqvsW4STm_12">
    <vt:lpwstr>"family": "He", "given": "Weiming", "non-dropping-particle": "", "parse-names": false, "suffix": ""}, {"dropping-particle": "", "family": "Li", "given": "Kui", "non-dropping-particle": "", "parse-names": false, "suffix": ""}, {"dropping-particle": "", "fa</vt:lpwstr>
  </property>
  <property fmtid="{D5CDD505-2E9C-101B-9397-08002B2CF9AE}" pid="794" name="Mendeley_Bookmark_HDqvsW4STm_13">
    <vt:lpwstr>mily": "Luo", "given": "Ruibang", "non-dropping-particle": "", "parse-names": false, "suffix": ""}, {"dropping-particle": "", "family": "Nie", "given": "Xifang", "non-dropping-particle": "", "parse-names": false, "suffix": ""}, {"dropping-particle": "", "</vt:lpwstr>
  </property>
  <property fmtid="{D5CDD505-2E9C-101B-9397-08002B2CF9AE}" pid="795" name="Mendeley_Bookmark_HDqvsW4STm_14">
    <vt:lpwstr>family": "Wu", "given": "Honglong", "non-dropping-particle": "", "parse-names": false, "suffix": ""}, {"dropping-particle": "", "family": "Zhao", "given": "Meiru", "non-dropping-particle": "", "parse-names": false, "suffix": ""}, {"dropping-particle": "",</vt:lpwstr>
  </property>
  <property fmtid="{D5CDD505-2E9C-101B-9397-08002B2CF9AE}" pid="796" name="Mendeley_Bookmark_HDqvsW4STm_15">
    <vt:lpwstr> "family": "Cao", "given": "Hongzhi", "non-dropping-particle": "", "parse-names": false, "suffix": ""}, {"dropping-particle": "", "family": "Zou", "given": "Jing", "non-dropping-particle": "", "parse-names": false, "suffix": ""}, {"dropping-particle": "",</vt:lpwstr>
  </property>
  <property fmtid="{D5CDD505-2E9C-101B-9397-08002B2CF9AE}" pid="797" name="Mendeley_Bookmark_HDqvsW4STm_16">
    <vt:lpwstr> "family": "Shan", "given": "Ying", "non-dropping-particle": "", "parse-names": false, "suffix": ""}, {"dropping-particle": "", "family": "Li", "given": "Shuzheng", "non-dropping-particle": "", "parse-names": false, "suffix": ""}, {"dropping-particle": ""</vt:lpwstr>
  </property>
  <property fmtid="{D5CDD505-2E9C-101B-9397-08002B2CF9AE}" pid="798" name="Mendeley_Bookmark_HDqvsW4STm_17">
    <vt:lpwstr>, "family": "Yang", "given": "Qi", "non-dropping-particle": "", "parse-names": false, "suffix": ""}, {"dropping-particle": "", "family": "Asan", "given": "", "non-dropping-particle": "", "parse-names": false, "suffix": ""}, {"dropping-particle": "", "fami</vt:lpwstr>
  </property>
  <property fmtid="{D5CDD505-2E9C-101B-9397-08002B2CF9AE}" pid="799" name="Mendeley_Bookmark_HDqvsW4STm_18">
    <vt:lpwstr>ly": "Ni", "given": "Peixiang", "non-dropping-particle": "", "parse-names": false, "suffix": ""}, {"dropping-particle": "", "family": "Tian", "given": "Geng", "non-dropping-particle": "", "parse-names": false, "suffix": ""}, {"dropping-particle": "", "fam</vt:lpwstr>
  </property>
  <property fmtid="{D5CDD505-2E9C-101B-9397-08002B2CF9AE}" pid="800" name="Mendeley_Bookmark_HDqvsW4STm_19">
    <vt:lpwstr>ily": "Xu", "given": "Junming", "non-dropping-particle": "", "parse-names": false, "suffix": ""}, {"dropping-particle": "", "family": "Liu", "given": "Xiao", "non-dropping-particle": "", "parse-names": false, "suffix": ""}, {"dropping-particle": "", "fami</vt:lpwstr>
  </property>
  <property fmtid="{D5CDD505-2E9C-101B-9397-08002B2CF9AE}" pid="801" name="Mendeley_Bookmark_HDqvsW4STm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802" name="Mendeley_Bookmark_HDqvsW4STm_20">
    <vt:lpwstr>ly": "Jiang", "given": "Tao", "non-dropping-particle": "", "parse-names": false, "suffix": ""}, {"dropping-particle": "", "family": "Wu", "given": "Renhua", "non-dropping-particle": "", "parse-names": false, "suffix": ""}, {"dropping-particle": "", "famil</vt:lpwstr>
  </property>
  <property fmtid="{D5CDD505-2E9C-101B-9397-08002B2CF9AE}" pid="803" name="Mendeley_Bookmark_HDqvsW4STm_21">
    <vt:lpwstr>y": "Zhou", "given": "Guangyu", "non-dropping-particle": "", "parse-names": false, "suffix": ""}, {"dropping-particle": "", "family": "Tang", "given": "Meifang", "non-dropping-particle": "", "parse-names": false, "suffix": ""}, {"dropping-particle": "", "</vt:lpwstr>
  </property>
  <property fmtid="{D5CDD505-2E9C-101B-9397-08002B2CF9AE}" pid="804" name="Mendeley_Bookmark_HDqvsW4STm_22">
    <vt:lpwstr>family": "Qin", "given": "Junjie", "non-dropping-particle": "", "parse-names": false, "suffix": ""}, {"dropping-particle": "", "family": "Wang", "given": "Tong", "non-dropping-particle": "", "parse-names": false, "suffix": ""}, {"dropping-particle": "", "</vt:lpwstr>
  </property>
  <property fmtid="{D5CDD505-2E9C-101B-9397-08002B2CF9AE}" pid="805" name="Mendeley_Bookmark_HDqvsW4STm_23">
    <vt:lpwstr>family": "Feng", "given": "Shuijian", "non-dropping-particle": "", "parse-names": false, "suffix": ""}, {"dropping-particle": "", "family": "Li", "given": "Guohong", "non-dropping-particle": "", "parse-names": false, "suffix": ""}, {"dropping-particle": "</vt:lpwstr>
  </property>
  <property fmtid="{D5CDD505-2E9C-101B-9397-08002B2CF9AE}" pid="806" name="Mendeley_Bookmark_HDqvsW4STm_24">
    <vt:lpwstr>", "family": "Huasang", "given": "", "non-dropping-particle": "", "parse-names": false, "suffix": ""}, {"dropping-particle": "", "family": "Luosang", "given": "Jiangbai", "non-dropping-particle": "", "parse-names": false, "suffix": ""}, {"dropping-particl</vt:lpwstr>
  </property>
  <property fmtid="{D5CDD505-2E9C-101B-9397-08002B2CF9AE}" pid="807" name="Mendeley_Bookmark_HDqvsW4STm_25">
    <vt:lpwstr>e": "", "family": "Wang", "given": "Wei", "non-dropping-particle": "", "parse-names": false, "suffix": ""}, {"dropping-particle": "", "family": "Chen", "given": "Fang", "non-dropping-particle": "", "parse-names": false, "suffix": ""}, {"dropping-particle"</vt:lpwstr>
  </property>
  <property fmtid="{D5CDD505-2E9C-101B-9397-08002B2CF9AE}" pid="808" name="Mendeley_Bookmark_HDqvsW4STm_26">
    <vt:lpwstr>: "", "family": "Wang", "given": "Yading", "non-dropping-particle": "", "parse-names": false, "suffix": ""}, {"dropping-particle": "", "family": "Zheng", "given": "Xiaoguang", "non-dropping-particle": "", "parse-names": false, "suffix": ""}, {"dropping-pa</vt:lpwstr>
  </property>
  <property fmtid="{D5CDD505-2E9C-101B-9397-08002B2CF9AE}" pid="809" name="Mendeley_Bookmark_HDqvsW4STm_27">
    <vt:lpwstr>rticle": "", "family": "Li", "given": "Zhuo", "non-dropping-particle": "", "parse-names": false, "suffix": ""}, {"dropping-particle": "", "family": "Bianba", "given": "Zhuoma", "non-dropping-particle": "", "parse-names": false, "suffix": ""}, {"dropping-p</vt:lpwstr>
  </property>
  <property fmtid="{D5CDD505-2E9C-101B-9397-08002B2CF9AE}" pid="810" name="Mendeley_Bookmark_HDqvsW4STm_28">
    <vt:lpwstr>article": "", "family": "Yang", "given": "Ge", "non-dropping-particle": "", "parse-names": false, "suffix": ""}, {"dropping-particle": "", "family": "Wang", "given": "Xinping", "non-dropping-particle": "", "parse-names": false, "suffix": ""}, {"dropping-p</vt:lpwstr>
  </property>
  <property fmtid="{D5CDD505-2E9C-101B-9397-08002B2CF9AE}" pid="811" name="Mendeley_Bookmark_HDqvsW4STm_29">
    <vt:lpwstr>article": "", "family": "Tang", "given": "Shuhui", "non-dropping-particle": "", "parse-names": false, "suffix": ""}, {"dropping-particle": "", "family": "Gao", "given": "Guoyi", "non-dropping-particle": "", "parse-names": false, "suffix": ""}, {"dropping-</vt:lpwstr>
  </property>
  <property fmtid="{D5CDD505-2E9C-101B-9397-08002B2CF9AE}" pid="812" name="Mendeley_Bookmark_HDqvsW4STm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813" name="Mendeley_Bookmark_HDqvsW4STm_30">
    <vt:lpwstr>particle": "", "family": "Chen", "given": "Yong", "non-dropping-particle": "", "parse-names": false, "suffix": ""}, {"dropping-particle": "", "family": "Luo", "given": "Zhen", "non-dropping-particle": "", "parse-names": false, "suffix": ""}, {"dropping-pa</vt:lpwstr>
  </property>
  <property fmtid="{D5CDD505-2E9C-101B-9397-08002B2CF9AE}" pid="814" name="Mendeley_Bookmark_HDqvsW4STm_31">
    <vt:lpwstr>rticle": "", "family": "Gusang", "given": "Lamu", "non-dropping-particle": "", "parse-names": false, "suffix": ""}, {"dropping-particle": "", "family": "Cao", "given": "Zheng", "non-dropping-particle": "", "parse-names": false, "suffix": ""}, {"dropping-p</vt:lpwstr>
  </property>
  <property fmtid="{D5CDD505-2E9C-101B-9397-08002B2CF9AE}" pid="815" name="Mendeley_Bookmark_HDqvsW4STm_32">
    <vt:lpwstr>article": "", "family": "Zhang", "given": "Qinghui", "non-dropping-particle": "", "parse-names": false, "suffix": ""}, {"dropping-particle": "", "family": "Ouyang", "given": "Weihan", "non-dropping-particle": "", "parse-names": false, "suffix": ""}, {"dro</vt:lpwstr>
  </property>
  <property fmtid="{D5CDD505-2E9C-101B-9397-08002B2CF9AE}" pid="816" name="Mendeley_Bookmark_HDqvsW4STm_33">
    <vt:lpwstr>pping-particle": "", "family": "Ren", "given": "Xiaoli", "non-dropping-particle": "", "parse-names": false, "suffix": ""}, {"dropping-particle": "", "family": "Liang", "given": "Huiqing", "non-dropping-particle": "", "parse-names": false, "suffix": ""}, {</vt:lpwstr>
  </property>
  <property fmtid="{D5CDD505-2E9C-101B-9397-08002B2CF9AE}" pid="817" name="Mendeley_Bookmark_HDqvsW4STm_34">
    <vt:lpwstr>"dropping-particle": "", "family": "Zheng", "given": "Huisong", "non-dropping-particle": "", "parse-names": false, "suffix": ""}, {"dropping-particle": "", "family": "Huang", "given": "Yebo", "non-dropping-particle": "", "parse-names": false, "suffix": ""</vt:lpwstr>
  </property>
  <property fmtid="{D5CDD505-2E9C-101B-9397-08002B2CF9AE}" pid="818" name="Mendeley_Bookmark_HDqvsW4STm_35">
    <vt:lpwstr>}, {"dropping-particle": "", "family": "Li", "given": "Jingxiang", "non-dropping-particle": "", "parse-names": false, "suffix": ""}, {"dropping-particle": "", "family": "Bolund", "given": "Lars", "non-dropping-particle": "", "parse-names": false, "suffix"</vt:lpwstr>
  </property>
  <property fmtid="{D5CDD505-2E9C-101B-9397-08002B2CF9AE}" pid="819" name="Mendeley_Bookmark_HDqvsW4STm_36">
    <vt:lpwstr>: ""}, {"dropping-particle": "", "family": "Kristiansen", "given": "Karsten", "non-dropping-particle": "", "parse-names": false, "suffix": ""}, {"dropping-particle": "", "family": "Li", "given": "Yingrui", "non-dropping-particle": "", "parse-names": false</vt:lpwstr>
  </property>
  <property fmtid="{D5CDD505-2E9C-101B-9397-08002B2CF9AE}" pid="820" name="Mendeley_Bookmark_HDqvsW4STm_37">
    <vt:lpwstr>, "suffix": ""}, {"dropping-particle": "", "family": "Zhang", "given": "Yong", "non-dropping-particle": "", "parse-names": false, "suffix": ""}, {"dropping-particle": "", "family": "Zhang", "given": "Xiuqing", "non-dropping-particle": "", "parse-names": f</vt:lpwstr>
  </property>
  <property fmtid="{D5CDD505-2E9C-101B-9397-08002B2CF9AE}" pid="821" name="Mendeley_Bookmark_HDqvsW4STm_38">
    <vt:lpwstr>alse, "suffix": ""}, {"dropping-particle": "", "family": "Li", "given": "Ruiqiang", "non-dropping-particle": "", "parse-names": false, "suffix": ""}, {"dropping-particle": "", "family": "Li", "given": "Songgang", "non-dropping-particle": "", "parse-names"</vt:lpwstr>
  </property>
  <property fmtid="{D5CDD505-2E9C-101B-9397-08002B2CF9AE}" pid="822" name="Mendeley_Bookmark_HDqvsW4STm_39">
    <vt:lpwstr>: false, "suffix": ""}, {"dropping-particle": "", "family": "Yang", "given": "Huanming", "non-dropping-particle": "", "parse-names": false, "suffix": ""}, {"dropping-particle": "", "family": "Nielsen", "given": "Rasmus", "non-dropping-particle": "", "pars</vt:lpwstr>
  </property>
  <property fmtid="{D5CDD505-2E9C-101B-9397-08002B2CF9AE}" pid="823" name="Mendeley_Bookmark_HDqvsW4STm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824" name="Mendeley_Bookmark_HDqvsW4STm_40">
    <vt:lpwstr>e-names": false, "suffix": ""}, {"dropping-particle": "", "family": "Wang", "given": "Jun", "non-dropping-particle": "", "parse-names": false, "suffix": ""}, {"dropping-particle": "", "family": "Wang", "given": "Jian", "non-dropping-particle": "", "parse-</vt:lpwstr>
  </property>
  <property fmtid="{D5CDD505-2E9C-101B-9397-08002B2CF9AE}" pid="825" name="Mendeley_Bookmark_HDqvsW4STm_41">
    <vt:lpwstr>names": false, "suffix": ""}], "container-title": "Science", "id": "ITEM-1", "issue": "5987", "issued": {"date-parts": [["2010"]]}, "page": "75-78", "title": "Sequencing of 50 human exomes reveals adaptation to high altitude", "type": "article-journal", "</vt:lpwstr>
  </property>
  <property fmtid="{D5CDD505-2E9C-101B-9397-08002B2CF9AE}" pid="826" name="Mendeley_Bookmark_HDqvsW4STm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827" name="Mendeley_Bookmark_HDqvsW4STm_43">
    <vt:lpwstr>Yi &lt;i&gt;et al.&lt;/i&gt;, 2010)"}, "properties": {"noteIndex": 0}, "schema": "https://github.com/citation-style-language/schema/raw/master/csl-citation.json"}</vt:lpwstr>
  </property>
  <property fmtid="{D5CDD505-2E9C-101B-9397-08002B2CF9AE}" pid="828" name="Mendeley_Bookmark_HDqvsW4STm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829" name="Mendeley_Bookmark_HDqvsW4STm_6">
    <vt:lpwstr>-dropping-particle": "", "parse-names": false, "suffix": ""}, {"dropping-particle": "", "family": "Liang", "given": "Yu", "non-dropping-particle": "", "parse-names": false, "suffix": ""}, {"dropping-particle": "", "family": "Huerta-Sanchez", "given": "Emi</vt:lpwstr>
  </property>
  <property fmtid="{D5CDD505-2E9C-101B-9397-08002B2CF9AE}" pid="830" name="Mendeley_Bookmark_HDqvsW4STm_7">
    <vt:lpwstr>lia", "non-dropping-particle": "", "parse-names": false, "suffix": ""}, {"dropping-particle": "", "family": "Jin", "given": "Xin", "non-dropping-particle": "", "parse-names": false, "suffix": ""}, {"dropping-particle": "", "family": "Cuo", "given": "Zha X</vt:lpwstr>
  </property>
  <property fmtid="{D5CDD505-2E9C-101B-9397-08002B2CF9AE}" pid="831" name="Mendeley_Bookmark_HDqvsW4STm_8">
    <vt:lpwstr>i Ping", "non-dropping-particle": "", "parse-names": false, "suffix": ""}, {"dropping-particle": "", "family": "Pool", "given": "John E.", "non-dropping-particle": "", "parse-names": false, "suffix": ""}, {"dropping-particle": "", "family": "Xu", "given":</vt:lpwstr>
  </property>
  <property fmtid="{D5CDD505-2E9C-101B-9397-08002B2CF9AE}" pid="832" name="Mendeley_Bookmark_HDqvsW4STm_9">
    <vt:lpwstr> "N.", "non-dropping-particle": "", "parse-names": false, "suffix": ""}, {"dropping-particle": "", "family": "Jiang", "given": "Hui", "non-dropping-particle": "", "parse-names": false, "suffix": ""}, {"dropping-particle": "", "family": "Vinckenbosch", "gi</vt:lpwstr>
  </property>
  <property fmtid="{D5CDD505-2E9C-101B-9397-08002B2CF9AE}" pid="833" name="Mendeley_Bookmark_HFFvDJ0MkB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834" name="Mendeley_Bookmark_HFFvDJ0MkB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835" name="Mendeley_Bookmark_HFFvDJ0MkB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836" name="Mendeley_Bookmark_HFFvDJ0MkB_12">
    <vt:lpwstr> "", "family": "Chilton", "given": "John", "non-dropping-particle": "", "parse-names": false, "suffix": ""}, {"dropping-particle": "", "family": "K\u00f6ster", "given": "Johannes", "non-dropping-particle": "", "parse-names": false, "suffix": ""}, {"droppi</vt:lpwstr>
  </property>
  <property fmtid="{D5CDD505-2E9C-101B-9397-08002B2CF9AE}" pid="837" name="Mendeley_Bookmark_HFFvDJ0MkB_13">
    <vt:lpwstr>ng-particle": "", "family": "Dale", "given": "Ryan", "non-dropping-particle": "", "parse-names": false, "suffix": ""}, {"dropping-particle": "", "family": "Soranzo", "given": "Nicola", "non-dropping-particle": "", "parse-names": false, "suffix": ""}, {"dr</vt:lpwstr>
  </property>
  <property fmtid="{D5CDD505-2E9C-101B-9397-08002B2CF9AE}" pid="838" name="Mendeley_Bookmark_HFFvDJ0MkB_14">
    <vt:lpwstr>opping-particle": "", "family": "Beek", "given": "Marius", "non-dropping-particle": "van den", "parse-names": false, "suffix": ""}, {"dropping-particle": "", "family": "Goecks", "given": "Jeremy", "non-dropping-particle": "", "parse-names": false, "suffix</vt:lpwstr>
  </property>
  <property fmtid="{D5CDD505-2E9C-101B-9397-08002B2CF9AE}" pid="839" name="Mendeley_Bookmark_HFFvDJ0MkB_15">
    <vt:lpwstr>": ""}, {"dropping-particle": "", "family": "Backofen", "given": "Rolf", "non-dropping-particle": "", "parse-names": false, "suffix": ""}, {"dropping-particle": "", "family": "Nekrutenko", "given": "Anton", "non-dropping-particle": "", "parse-names": fals</vt:lpwstr>
  </property>
  <property fmtid="{D5CDD505-2E9C-101B-9397-08002B2CF9AE}" pid="840" name="Mendeley_Bookmark_HFFvDJ0MkB_16">
    <vt:lpwstr>e, "suffix": ""}, {"dropping-particle": "", "family": "Taylor", "given": "James", "non-dropping-particle": "", "parse-names": false, "suffix": ""}], "container-title": "Cell Systems", "id": "ITEM-1", "issue": "6", "issued": {"date-parts": [["2018"]]}, "pa</vt:lpwstr>
  </property>
  <property fmtid="{D5CDD505-2E9C-101B-9397-08002B2CF9AE}" pid="841" name="Mendeley_Bookmark_HFFvDJ0MkB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842" name="Mendeley_Bookmark_HFFvDJ0MkB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843" name="Mendeley_Bookmark_HFFvDJ0MkB_19">
    <vt:lpwstr>ge/schema/raw/master/csl-citation.json"}</vt:lpwstr>
  </property>
  <property fmtid="{D5CDD505-2E9C-101B-9397-08002B2CF9AE}" pid="844" name="Mendeley_Bookmark_HFFvDJ0MkB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845" name="Mendeley_Bookmark_HFFvDJ0MkB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846" name="Mendeley_Bookmark_HFFvDJ0MkB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847" name="Mendeley_Bookmark_HFFvDJ0MkB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848" name="Mendeley_Bookmark_HFFvDJ0MkB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849" name="Mendeley_Bookmark_HFFvDJ0MkB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850" name="Mendeley_Bookmark_HFFvDJ0MkB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851" name="Mendeley_Bookmark_HFFvDJ0MkB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852" name="Mendeley_Bookmark_HaHbmCPfY0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853" name="Mendeley_Bookmark_HaHbmCPfY0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854" name="Mendeley_Bookmark_HaHbmCPfY0_3">
    <vt:lpwstr>ate analysis of data from RNA-seq experiments.", "author": [{"dropping-particle": "", "family": "Pimentel", "given": "Harold", "non-dropping-particle": "", "parse-names": false, "suffix": ""}, {"dropping-particle": "", "family": "Bray", "given": "Nicolas </vt:lpwstr>
  </property>
  <property fmtid="{D5CDD505-2E9C-101B-9397-08002B2CF9AE}" pid="855" name="Mendeley_Bookmark_HaHbmCPfY0_4">
    <vt:lpwstr>L.", "non-dropping-particle": "", "parse-names": false, "suffix": ""}, {"dropping-particle": "", "family": "Puente", "given": "Suzette", "non-dropping-particle": "", "parse-names": false, "suffix": ""}, {"dropping-particle": "", "family": "Melsted", "give</vt:lpwstr>
  </property>
  <property fmtid="{D5CDD505-2E9C-101B-9397-08002B2CF9AE}" pid="856" name="Mendeley_Bookmark_HaHbmCPfY0_5">
    <vt:lpwstr>n": "P\u00e1ll", "non-dropping-particle": "", "parse-names": false, "suffix": ""}, {"dropping-particle": "", "family": "Pachter", "given": "Lior", "non-dropping-particle": "", "parse-names": false, "suffix": ""}], "container-title": "Nature Methods", "id"</vt:lpwstr>
  </property>
  <property fmtid="{D5CDD505-2E9C-101B-9397-08002B2CF9AE}" pid="857" name="Mendeley_Bookmark_HaHbmCPfY0_6">
    <vt:lpwstr>: "ITEM-1", "issue": "7", "issued": {"date-parts": [["2017"]]}, "page": "687-690", "title": "Differential analysis of RNA-seq incorporating quantification uncertainty", "type": "article-journal", "volume": "14"}, "uris": ["http://www.mendeley.com/document</vt:lpwstr>
  </property>
  <property fmtid="{D5CDD505-2E9C-101B-9397-08002B2CF9AE}" pid="858" name="Mendeley_Bookmark_HaHbmCPfY0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859" name="Mendeley_Bookmark_HaHbmCPfY0_8">
    <vt:lpwstr>{"noteIndex": 0}, "schema": "https://github.com/citation-style-language/schema/raw/master/csl-citation.json"}</vt:lpwstr>
  </property>
  <property fmtid="{D5CDD505-2E9C-101B-9397-08002B2CF9AE}" pid="860" name="Mendeley_Bookmark_IBgXcozLOM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861" name="Mendeley_Bookmark_IBgXcozLOM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862" name="Mendeley_Bookmark_IBgXcozLOM_11">
    <vt:lpwstr>citation.json"}</vt:lpwstr>
  </property>
  <property fmtid="{D5CDD505-2E9C-101B-9397-08002B2CF9AE}" pid="863" name="Mendeley_Bookmark_IBgXcozLOM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864" name="Mendeley_Bookmark_IBgXcozLOM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865" name="Mendeley_Bookmark_IBgXcozLOM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866" name="Mendeley_Bookmark_IBgXcozLOM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867" name="Mendeley_Bookmark_IBgXcozLOM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868" name="Mendeley_Bookmark_IBgXcozLOM_7">
    <vt:lpwstr>arse-names": false, "suffix": ""}, {"dropping-particle": "", "family": "Ramaswami", "given": "Gokul", "non-dropping-particle": "", "parse-names": false, "suffix": ""}, {"dropping-particle": "", "family": "Li", "given": "Jin Billy", "non-dropping-particle"</vt:lpwstr>
  </property>
  <property fmtid="{D5CDD505-2E9C-101B-9397-08002B2CF9AE}" pid="869" name="Mendeley_Bookmark_IBgXcozLOM_8">
    <vt:lpwstr>: "", "parse-names": false, "suffix": ""}], "container-title": "American Journal of Human Genetics", "id": "ITEM-1", "issue": "4", "issued": {"date-parts": [["2013"]]}, "page": "641-651", "publisher": "The American Society of Human Genetics", "title": "Re</vt:lpwstr>
  </property>
  <property fmtid="{D5CDD505-2E9C-101B-9397-08002B2CF9AE}" pid="870" name="Mendeley_Bookmark_IBgXcozLOM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871" name="Mendeley_Bookmark_Iq8mQnLzCD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872" name="Mendeley_Bookmark_Iq8mQnLzCD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873" name="Mendeley_Bookmark_Iq8mQnLzCD_11">
    <vt:lpwstr>citation.json"}</vt:lpwstr>
  </property>
  <property fmtid="{D5CDD505-2E9C-101B-9397-08002B2CF9AE}" pid="874" name="Mendeley_Bookmark_Iq8mQnLzCD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875" name="Mendeley_Bookmark_Iq8mQnLzCD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876" name="Mendeley_Bookmark_Iq8mQnLzCD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877" name="Mendeley_Bookmark_Iq8mQnLzCD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878" name="Mendeley_Bookmark_Iq8mQnLzCD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879" name="Mendeley_Bookmark_Iq8mQnLzCD_7">
    <vt:lpwstr>arse-names": false, "suffix": ""}, {"dropping-particle": "", "family": "Ramaswami", "given": "Gokul", "non-dropping-particle": "", "parse-names": false, "suffix": ""}, {"dropping-particle": "", "family": "Li", "given": "Jin Billy", "non-dropping-particle"</vt:lpwstr>
  </property>
  <property fmtid="{D5CDD505-2E9C-101B-9397-08002B2CF9AE}" pid="880" name="Mendeley_Bookmark_Iq8mQnLzCD_8">
    <vt:lpwstr>: "", "parse-names": false, "suffix": ""}], "container-title": "American Journal of Human Genetics", "id": "ITEM-1", "issue": "4", "issued": {"date-parts": [["2013"]]}, "page": "641-651", "publisher": "The American Society of Human Genetics", "title": "Re</vt:lpwstr>
  </property>
  <property fmtid="{D5CDD505-2E9C-101B-9397-08002B2CF9AE}" pid="881" name="Mendeley_Bookmark_Iq8mQnLzCD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882" name="Mendeley_Bookmark_J6khNgKBB6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883" name="Mendeley_Bookmark_J6khNgKBB6_10">
    <vt:lpwstr>n-dropping-particle": "", "parse-names": false, "suffix": ""}, {"dropping-particle": "", "family": "Nguyen", "given": "Tung", "non-dropping-particle": "", "parse-names": false, "suffix": ""}, {"dropping-particle": "", "family": "Wang", "given": "Luan", "n</vt:lpwstr>
  </property>
  <property fmtid="{D5CDD505-2E9C-101B-9397-08002B2CF9AE}" pid="884" name="Mendeley_Bookmark_J6khNgKBB6_11">
    <vt:lpwstr>on-dropping-particle": "", "parse-names": false, "suffix": ""}, {"dropping-particle": "", "family": "Land", "given": "Susan J", "non-dropping-particle": "", "parse-names": false, "suffix": ""}, {"dropping-particle": "", "family": "Lu", "given": "Xiangyi",</vt:lpwstr>
  </property>
  <property fmtid="{D5CDD505-2E9C-101B-9397-08002B2CF9AE}" pid="885" name="Mendeley_Bookmark_J6khNgKBB6_12">
    <vt:lpwstr> "non-dropping-particle": "", "parse-names": false, "suffix": ""}, {"dropping-particle": "", "family": "Ruden", "given": "Douglas M", "non-dropping-particle": "", "parse-names": false, "suffix": ""}], "container-title": "Fly", "id": "ITEM-1", "issue": "2"</vt:lpwstr>
  </property>
  <property fmtid="{D5CDD505-2E9C-101B-9397-08002B2CF9AE}" pid="886" name="Mendeley_Bookmark_J6khNgKBB6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887" name="Mendeley_Bookmark_J6khNgKBB6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888" name="Mendeley_Bookmark_J6khNgKBB6_15">
    <vt:lpwstr>ttedCitation": "(Cingolani et al., 2012)", "previouslyFormattedCitation": "(Cingolani &lt;i&gt;et al.&lt;/i&gt;, 2012)"}, "properties": {"noteIndex": 0}, "schema": "https://github.com/citation-style-language/schema/raw/master/csl-citation.json"}</vt:lpwstr>
  </property>
  <property fmtid="{D5CDD505-2E9C-101B-9397-08002B2CF9AE}" pid="889" name="Mendeley_Bookmark_J6khNgKBB6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890" name="Mendeley_Bookmark_J6khNgKBB6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891" name="Mendeley_Bookmark_J6khNgKBB6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892" name="Mendeley_Bookmark_J6khNgKBB6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893" name="Mendeley_Bookmark_J6khNgKBB6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894" name="Mendeley_Bookmark_J6khNgKBB6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895" name="Mendeley_Bookmark_J6khNgKBB6_8">
    <vt:lpwstr>formed by an individual laboratory.", "author": [{"dropping-particle": "", "family": "Cingolani", "given": "Pablo", "non-dropping-particle": "", "parse-names": false, "suffix": ""}, {"dropping-particle": "", "family": "Platts", "given": "Adrian", "non-dro</vt:lpwstr>
  </property>
  <property fmtid="{D5CDD505-2E9C-101B-9397-08002B2CF9AE}" pid="896" name="Mendeley_Bookmark_J6khNgKBB6_9">
    <vt:lpwstr>pping-particle": "", "parse-names": false, "suffix": ""}, {"dropping-particle": "", "family": "Wang", "given": "Le Lily", "non-dropping-particle": "", "parse-names": false, "suffix": ""}, {"dropping-particle": "", "family": "Coon", "given": "Melissa", "no</vt:lpwstr>
  </property>
  <property fmtid="{D5CDD505-2E9C-101B-9397-08002B2CF9AE}" pid="897" name="Mendeley_Bookmark_J7nP1nH92W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898" name="Mendeley_Bookmark_J7nP1nH92W_10">
    <vt:lpwstr>: "", "family": "Davies", "given": "Robert M.", "non-dropping-particle": "", "parse-names": false, "suffix": ""}, {"dropping-particle": "", "family": "Li", "given": "Heng", "non-dropping-particle": "", "parse-names": false, "suffix": ""}], "container-titl</vt:lpwstr>
  </property>
  <property fmtid="{D5CDD505-2E9C-101B-9397-08002B2CF9AE}" pid="899" name="Mendeley_Bookmark_J7nP1nH92W_11">
    <vt:lpwstr>e": "GigaScience", "id": "ITEM-1", "issue": "2", "issued": {"date-parts": [["2021"]]}, "title": "Twelve years of SAMtools and BCFtools", "type": "article-journal", "volume": "10"}, "uris": ["http://www.mendeley.com/documents/?uuid=ff58baa3-6dab-4214-aab0-</vt:lpwstr>
  </property>
  <property fmtid="{D5CDD505-2E9C-101B-9397-08002B2CF9AE}" pid="900" name="Mendeley_Bookmark_J7nP1nH92W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901" name="Mendeley_Bookmark_J7nP1nH92W_13">
    <vt:lpwstr>//github.com/citation-style-language/schema/raw/master/csl-citation.json"}</vt:lpwstr>
  </property>
  <property fmtid="{D5CDD505-2E9C-101B-9397-08002B2CF9AE}" pid="902" name="Mendeley_Bookmark_J7nP1nH92W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903" name="Mendeley_Bookmark_J7nP1nH92W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904" name="Mendeley_Bookmark_J7nP1nH92W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905" name="Mendeley_Bookmark_J7nP1nH92W_5">
    <vt:lpwstr>tation are available from https://www.htslib.org.", "author": [{"dropping-particle": "", "family": "Danecek", "given": "Petr", "non-dropping-particle": "", "parse-names": false, "suffix": ""}, {"dropping-particle": "", "family": "Bonfield", "given": "Jame</vt:lpwstr>
  </property>
  <property fmtid="{D5CDD505-2E9C-101B-9397-08002B2CF9AE}" pid="906" name="Mendeley_Bookmark_J7nP1nH92W_6">
    <vt:lpwstr>s K.", "non-dropping-particle": "", "parse-names": false, "suffix": ""}, {"dropping-particle": "", "family": "Liddle", "given": "Jennifer", "non-dropping-particle": "", "parse-names": false, "suffix": ""}, {"dropping-particle": "", "family": "Marshall", "</vt:lpwstr>
  </property>
  <property fmtid="{D5CDD505-2E9C-101B-9397-08002B2CF9AE}" pid="907" name="Mendeley_Bookmark_J7nP1nH92W_7">
    <vt:lpwstr>given": "John", "non-dropping-particle": "", "parse-names": false, "suffix": ""}, {"dropping-particle": "", "family": "Ohan", "given": "Valeriu", "non-dropping-particle": "", "parse-names": false, "suffix": ""}, {"dropping-particle": "", "family": "Pollar</vt:lpwstr>
  </property>
  <property fmtid="{D5CDD505-2E9C-101B-9397-08002B2CF9AE}" pid="908" name="Mendeley_Bookmark_J7nP1nH92W_8">
    <vt:lpwstr>d", "given": "Martin O.", "non-dropping-particle": "", "parse-names": false, "suffix": ""}, {"dropping-particle": "", "family": "Whitwham", "given": "Andrew", "non-dropping-particle": "", "parse-names": false, "suffix": ""}, {"dropping-particle": "", "fam</vt:lpwstr>
  </property>
  <property fmtid="{D5CDD505-2E9C-101B-9397-08002B2CF9AE}" pid="909" name="Mendeley_Bookmark_J7nP1nH92W_9">
    <vt:lpwstr>ily": "Keane", "given": "Thomas", "non-dropping-particle": "", "parse-names": false, "suffix": ""}, {"dropping-particle": "", "family": "McCarthy", "given": "Shane A.", "non-dropping-particle": "", "parse-names": false, "suffix": ""}, {"dropping-particle"</vt:lpwstr>
  </property>
  <property fmtid="{D5CDD505-2E9C-101B-9397-08002B2CF9AE}" pid="910" name="Mendeley_Bookmark_J8gq5mHIKG_1">
    <vt:lpwstr>ADDIN CSL_CITATION {"citationItems": [{"id": "ITEM-1", "itemData": {"URL": "http://www.bioinformatics.babraham.ac.uk/projects/fastqc", "author": [{"dropping-particle": "", "family": "Andrews", "given": "Simon", "non-dropping-particle": "", "parse-names": </vt:lpwstr>
  </property>
  <property fmtid="{D5CDD505-2E9C-101B-9397-08002B2CF9AE}" pid="911" name="Mendeley_Bookmark_J8gq5mHIKG_2">
    <vt:lpwstr>false, "suffix": ""}], "id": "ITEM-1", "issued": {"date-parts": [["2010"]]}, "title": "FastQC: a quality control tool for high throughput sequence data.", "type": "webpage"}, "uris": ["http://www.mendeley.com/documents/?uuid=a1f8396c-b979-4e29-b211-282067</vt:lpwstr>
  </property>
  <property fmtid="{D5CDD505-2E9C-101B-9397-08002B2CF9AE}" pid="912" name="Mendeley_Bookmark_J8gq5mHIKG_3">
    <vt:lpwstr>17ac05"]}], "mendeley": {"formattedCitation": "(Andrews, 2010)", "plainTextFormattedCitation": "(Andrews, 2010)", "previouslyFormattedCitation": "(Andrews, 2010)"}, "properties": {"noteIndex": 0}, "schema": "https://github.com/citation-style-language/sche</vt:lpwstr>
  </property>
  <property fmtid="{D5CDD505-2E9C-101B-9397-08002B2CF9AE}" pid="913" name="Mendeley_Bookmark_J8gq5mHIKG_4">
    <vt:lpwstr>ma/raw/master/csl-citation.json"}</vt:lpwstr>
  </property>
  <property fmtid="{D5CDD505-2E9C-101B-9397-08002B2CF9AE}" pid="914" name="Mendeley_Bookmark_Jq98NRkjxm_1">
    <vt:lpwstr>ADDIN CSL_CITATION {"citationItems": [{"id": "ITEM-1", "itemData": {"author": [{"dropping-particle": "", "family": "M\u00f6lder", "given": "Felix", "non-dropping-particle": "", "parse-names": false, "suffix": ""}, {"dropping-particle": "", "family": "Jabl</vt:lpwstr>
  </property>
  <property fmtid="{D5CDD505-2E9C-101B-9397-08002B2CF9AE}" pid="915" name="Mendeley_Bookmark_Jq98NRkjxm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916" name="Mendeley_Bookmark_Jq98NRkjxm_11">
    <vt:lpwstr>r &lt;i&gt;et al.&lt;/i&gt;, 2021)"}, "properties": {"noteIndex": 0}, "schema": "https://github.com/citation-style-language/schema/raw/master/csl-citation.json"}</vt:lpwstr>
  </property>
  <property fmtid="{D5CDD505-2E9C-101B-9397-08002B2CF9AE}" pid="917" name="Mendeley_Bookmark_Jq98NRkjxm_2">
    <vt:lpwstr>onski", "given": "Kim Philipp", "non-dropping-particle": "", "parse-names": false, "suffix": ""}, {"dropping-particle": "", "family": "Letcher", "given": "Brice", "non-dropping-particle": "", "parse-names": false, "suffix": ""}, {"dropping-particle": "", </vt:lpwstr>
  </property>
  <property fmtid="{D5CDD505-2E9C-101B-9397-08002B2CF9AE}" pid="918" name="Mendeley_Bookmark_Jq98NRkjxm_3">
    <vt:lpwstr>"family": "Hall", "given": "Michael B", "non-dropping-particle": "", "parse-names": false, "suffix": ""}, {"dropping-particle": "", "family": "Tomkins-tinch", "given": "Christopher H", "non-dropping-particle": "", "parse-names": false, "suffix": ""}, {"dr</vt:lpwstr>
  </property>
  <property fmtid="{D5CDD505-2E9C-101B-9397-08002B2CF9AE}" pid="919" name="Mendeley_Bookmark_Jq98NRkjxm_4">
    <vt:lpwstr>opping-particle": "", "family": "Sochat", "given": "Vanessa", "non-dropping-particle": "", "parse-names": false, "suffix": ""}, {"dropping-particle": "", "family": "Forster", "given": "Jan", "non-dropping-particle": "", "parse-names": false, "suffix": ""}</vt:lpwstr>
  </property>
  <property fmtid="{D5CDD505-2E9C-101B-9397-08002B2CF9AE}" pid="920" name="Mendeley_Bookmark_Jq98NRkjxm_5">
    <vt:lpwstr>, {"dropping-particle": "", "family": "Lee", "given": "Soohyun", "non-dropping-particle": "", "parse-names": false, "suffix": ""}, {"dropping-particle": "", "family": "Twardziok", "given": "Sven O", "non-dropping-particle": "", "parse-names": false, "suff</vt:lpwstr>
  </property>
  <property fmtid="{D5CDD505-2E9C-101B-9397-08002B2CF9AE}" pid="921" name="Mendeley_Bookmark_Jq98NRkjxm_6">
    <vt:lpwstr>ix": ""}, {"dropping-particle": "", "family": "Kanitz", "given": "Alexander", "non-dropping-particle": "", "parse-names": false, "suffix": ""}, {"dropping-particle": "", "family": "Wilm", "given": "Andreas", "non-dropping-particle": "", "parse-names": fal</vt:lpwstr>
  </property>
  <property fmtid="{D5CDD505-2E9C-101B-9397-08002B2CF9AE}" pid="922" name="Mendeley_Bookmark_Jq98NRkjxm_7">
    <vt:lpwstr>se, "suffix": ""}, {"dropping-particle": "", "family": "Holtgrewe", "given": "Manuel", "non-dropping-particle": "", "parse-names": false, "suffix": ""}, {"dropping-particle": "", "family": "Rahmann", "given": "Sven", "non-dropping-particle": "", "parse-na</vt:lpwstr>
  </property>
  <property fmtid="{D5CDD505-2E9C-101B-9397-08002B2CF9AE}" pid="923" name="Mendeley_Bookmark_Jq98NRkjxm_8">
    <vt:lpwstr>mes": false, "suffix": ""}, {"dropping-particle": "", "family": "Nahnsen", "given": "Sven", "non-dropping-particle": "", "parse-names": false, "suffix": ""}, {"dropping-particle": "", "family": "K\u00f6ster", "given": "Johannes", "non-dropping-particle": </vt:lpwstr>
  </property>
  <property fmtid="{D5CDD505-2E9C-101B-9397-08002B2CF9AE}" pid="924" name="Mendeley_Bookmark_Jq98NRkjxm_9">
    <vt:lpwstr>"", "parse-names": false, "suffix": ""}], "id": "ITEM-1", "issued": {"date-parts": [["2021"]]}, "page": "1-17", "title": "Sustainable data analysis with Snakemake [ version 1 ; peer review : awaiting peer review ]", "type": "article-journal"}, "uris": ["h</vt:lpwstr>
  </property>
  <property fmtid="{D5CDD505-2E9C-101B-9397-08002B2CF9AE}" pid="925" name="Mendeley_Bookmark_Jz1cLcddrn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926" name="Mendeley_Bookmark_Jz1cLcddrn_10">
    <vt:lpwstr>n-dropping-particle": "", "parse-names": false, "suffix": ""}, {"dropping-particle": "", "family": "Nguyen", "given": "Tung", "non-dropping-particle": "", "parse-names": false, "suffix": ""}, {"dropping-particle": "", "family": "Wang", "given": "Luan", "n</vt:lpwstr>
  </property>
  <property fmtid="{D5CDD505-2E9C-101B-9397-08002B2CF9AE}" pid="927" name="Mendeley_Bookmark_Jz1cLcddrn_11">
    <vt:lpwstr>on-dropping-particle": "", "parse-names": false, "suffix": ""}, {"dropping-particle": "", "family": "Land", "given": "Susan J", "non-dropping-particle": "", "parse-names": false, "suffix": ""}, {"dropping-particle": "", "family": "Lu", "given": "Xiangyi",</vt:lpwstr>
  </property>
  <property fmtid="{D5CDD505-2E9C-101B-9397-08002B2CF9AE}" pid="928" name="Mendeley_Bookmark_Jz1cLcddrn_12">
    <vt:lpwstr> "non-dropping-particle": "", "parse-names": false, "suffix": ""}, {"dropping-particle": "", "family": "Ruden", "given": "Douglas M", "non-dropping-particle": "", "parse-names": false, "suffix": ""}], "container-title": "Fly", "id": "ITEM-1", "issue": "2"</vt:lpwstr>
  </property>
  <property fmtid="{D5CDD505-2E9C-101B-9397-08002B2CF9AE}" pid="929" name="Mendeley_Bookmark_Jz1cLcddrn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930" name="Mendeley_Bookmark_Jz1cLcddrn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931" name="Mendeley_Bookmark_Jz1cLcddrn_15">
    <vt:lpwstr>ttedCitation": "(Cingolani et al., 2012)", "previouslyFormattedCitation": "(Cingolani &lt;i&gt;et al.&lt;/i&gt;, 2012)"}, "properties": {"noteIndex": 0}, "schema": "https://github.com/citation-style-language/schema/raw/master/csl-citation.json"}</vt:lpwstr>
  </property>
  <property fmtid="{D5CDD505-2E9C-101B-9397-08002B2CF9AE}" pid="932" name="Mendeley_Bookmark_Jz1cLcddrn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933" name="Mendeley_Bookmark_Jz1cLcddrn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934" name="Mendeley_Bookmark_Jz1cLcddrn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935" name="Mendeley_Bookmark_Jz1cLcddrn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936" name="Mendeley_Bookmark_Jz1cLcddrn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937" name="Mendeley_Bookmark_Jz1cLcddrn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938" name="Mendeley_Bookmark_Jz1cLcddrn_8">
    <vt:lpwstr>formed by an individual laboratory.", "author": [{"dropping-particle": "", "family": "Cingolani", "given": "Pablo", "non-dropping-particle": "", "parse-names": false, "suffix": ""}, {"dropping-particle": "", "family": "Platts", "given": "Adrian", "non-dro</vt:lpwstr>
  </property>
  <property fmtid="{D5CDD505-2E9C-101B-9397-08002B2CF9AE}" pid="939" name="Mendeley_Bookmark_Jz1cLcddrn_9">
    <vt:lpwstr>pping-particle": "", "parse-names": false, "suffix": ""}, {"dropping-particle": "", "family": "Wang", "given": "Le Lily", "non-dropping-particle": "", "parse-names": false, "suffix": ""}, {"dropping-particle": "", "family": "Coon", "given": "Melissa", "no</vt:lpwstr>
  </property>
  <property fmtid="{D5CDD505-2E9C-101B-9397-08002B2CF9AE}" pid="940" name="Mendeley_Bookmark_K5GGHEicVU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941" name="Mendeley_Bookmark_K5GGHEicVU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942" name="Mendeley_Bookmark_K5GGHEicVU_3">
    <vt:lpwstr>mily": "Garrison", "given": "Erik", "non-dropping-particle": "", "parse-names": false, "suffix": ""}, {"dropping-particle": "", "family": "Marth", "given": "Gabor", "non-dropping-particle": "", "parse-names": false, "suffix": ""}], "id": "ITEM-1", "issued</vt:lpwstr>
  </property>
  <property fmtid="{D5CDD505-2E9C-101B-9397-08002B2CF9AE}" pid="943" name="Mendeley_Bookmark_K5GGHEicVU_4">
    <vt:lpwstr>": {"date-parts": [["2012"]]}, "page": "1-9", "title": "Haplotype-based variant detection from short-read sequencing", "type": "article-journal"}, "uris": ["http://www.mendeley.com/documents/?uuid=3cb2db34-2831-48ac-a838-79379e2c5b08"]}], "mendeley": {"fo</vt:lpwstr>
  </property>
  <property fmtid="{D5CDD505-2E9C-101B-9397-08002B2CF9AE}" pid="944" name="Mendeley_Bookmark_K5GGHEicVU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945" name="Mendeley_Bookmark_K5GGHEicVU_6">
    <vt:lpwstr>/schema/raw/master/csl-citation.json"}</vt:lpwstr>
  </property>
  <property fmtid="{D5CDD505-2E9C-101B-9397-08002B2CF9AE}" pid="946" name="Mendeley_Bookmark_KofZbBhhuL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947" name="Mendeley_Bookmark_KofZbBhhuL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948" name="Mendeley_Bookmark_KofZbBhhuL_11">
    <vt:lpwstr>text.].", "author": [{"dropping-particle": "", "family": "Williams", "given": "Jessica", "non-dropping-particle": "", "parse-names": false, "suffix": ""}, {"dropping-particle": "", "family": "Flood", "given": "Lori", "non-dropping-particle": "", "parse-na</vt:lpwstr>
  </property>
  <property fmtid="{D5CDD505-2E9C-101B-9397-08002B2CF9AE}" pid="949" name="Mendeley_Bookmark_KofZbBhhuL_12">
    <vt:lpwstr>mes": false, "suffix": ""}, {"dropping-particle": "", "family": "Praulins", "given": "Giorgio", "non-dropping-particle": "", "parse-names": false, "suffix": ""}, {"dropping-particle": "", "family": "Ingham", "given": "Victoria A.", "non-dropping-particle"</vt:lpwstr>
  </property>
  <property fmtid="{D5CDD505-2E9C-101B-9397-08002B2CF9AE}" pid="950" name="Mendeley_Bookmark_KofZbBhhuL_13">
    <vt:lpwstr>: "", "parse-names": false, "suffix": ""}, {"dropping-particle": "", "family": "Morgan", "given": "John", "non-dropping-particle": "", "parse-names": false, "suffix": ""}, {"dropping-particle": "", "family": "Lees", "given": "Rosemary Susan", "non-droppin</vt:lpwstr>
  </property>
  <property fmtid="{D5CDD505-2E9C-101B-9397-08002B2CF9AE}" pid="951" name="Mendeley_Bookmark_KofZbBhhuL_14">
    <vt:lpwstr>g-particle": "", "parse-names": false, "suffix": ""}, {"dropping-particle": "", "family": "Ranson", "given": "Hilary", "non-dropping-particle": "", "parse-names": false, "suffix": ""}], "container-title": "Parasites and Vectors", "id": "ITEM-1", "issue": </vt:lpwstr>
  </property>
  <property fmtid="{D5CDD505-2E9C-101B-9397-08002B2CF9AE}" pid="952" name="Mendeley_Bookmark_KofZbBhhuL_15">
    <vt:lpwstr>"1", "issued": {"date-parts": [["2019"]]}, "page": "1-14", "publisher": "BioMed Central", "title": "Characterisation of Anopheles strains used for laboratory screening of new vector control products", "type": "article-journal", "volume": "12"}, "uris": ["</vt:lpwstr>
  </property>
  <property fmtid="{D5CDD505-2E9C-101B-9397-08002B2CF9AE}" pid="953" name="Mendeley_Bookmark_KofZbBhhuL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954" name="Mendeley_Bookmark_KofZbBhhuL_17">
    <vt:lpwstr>al.&lt;/i&gt;, 2019)"}, "properties": {"noteIndex": 0}, "schema": "https://github.com/citation-style-language/schema/raw/master/csl-citation.json"}</vt:lpwstr>
  </property>
  <property fmtid="{D5CDD505-2E9C-101B-9397-08002B2CF9AE}" pid="955" name="Mendeley_Bookmark_KofZbBhhuL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956" name="Mendeley_Bookmark_KofZbBhhuL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957" name="Mendeley_Bookmark_KofZbBhhuL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958" name="Mendeley_Bookmark_KofZbBhhuL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959" name="Mendeley_Bookmark_KofZbBhhuL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960" name="Mendeley_Bookmark_KofZbBhhuL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961" name="Mendeley_Bookmark_KofZbBhhuL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962" name="Mendeley_Bookmark_KofZbBhhuL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963" name="Mendeley_Bookmark_LXlgCNBGxt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964" name="Mendeley_Bookmark_LXlgCNBGxt_10">
    <vt:lpwstr>n-dropping-particle": "", "parse-names": false, "suffix": ""}, {"dropping-particle": "", "family": "Nguyen", "given": "Tung", "non-dropping-particle": "", "parse-names": false, "suffix": ""}, {"dropping-particle": "", "family": "Wang", "given": "Luan", "n</vt:lpwstr>
  </property>
  <property fmtid="{D5CDD505-2E9C-101B-9397-08002B2CF9AE}" pid="965" name="Mendeley_Bookmark_LXlgCNBGxt_11">
    <vt:lpwstr>on-dropping-particle": "", "parse-names": false, "suffix": ""}, {"dropping-particle": "", "family": "Land", "given": "Susan J", "non-dropping-particle": "", "parse-names": false, "suffix": ""}, {"dropping-particle": "", "family": "Lu", "given": "Xiangyi",</vt:lpwstr>
  </property>
  <property fmtid="{D5CDD505-2E9C-101B-9397-08002B2CF9AE}" pid="966" name="Mendeley_Bookmark_LXlgCNBGxt_12">
    <vt:lpwstr> "non-dropping-particle": "", "parse-names": false, "suffix": ""}, {"dropping-particle": "", "family": "Ruden", "given": "Douglas M", "non-dropping-particle": "", "parse-names": false, "suffix": ""}], "container-title": "Fly", "id": "ITEM-1", "issue": "2"</vt:lpwstr>
  </property>
  <property fmtid="{D5CDD505-2E9C-101B-9397-08002B2CF9AE}" pid="967" name="Mendeley_Bookmark_LXlgCNBGxt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968" name="Mendeley_Bookmark_LXlgCNBGxt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969" name="Mendeley_Bookmark_LXlgCNBGxt_15">
    <vt:lpwstr>ttedCitation": "(Cingolani et al., 2012)", "previouslyFormattedCitation": "(Cingolani &lt;i&gt;et al.&lt;/i&gt;, 2012)"}, "properties": {"noteIndex": 0}, "schema": "https://github.com/citation-style-language/schema/raw/master/csl-citation.json"}</vt:lpwstr>
  </property>
  <property fmtid="{D5CDD505-2E9C-101B-9397-08002B2CF9AE}" pid="970" name="Mendeley_Bookmark_LXlgCNBGxt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971" name="Mendeley_Bookmark_LXlgCNBGxt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972" name="Mendeley_Bookmark_LXlgCNBGxt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973" name="Mendeley_Bookmark_LXlgCNBGxt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974" name="Mendeley_Bookmark_LXlgCNBGxt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975" name="Mendeley_Bookmark_LXlgCNBGxt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976" name="Mendeley_Bookmark_LXlgCNBGxt_8">
    <vt:lpwstr>formed by an individual laboratory.", "author": [{"dropping-particle": "", "family": "Cingolani", "given": "Pablo", "non-dropping-particle": "", "parse-names": false, "suffix": ""}, {"dropping-particle": "", "family": "Platts", "given": "Adrian", "non-dro</vt:lpwstr>
  </property>
  <property fmtid="{D5CDD505-2E9C-101B-9397-08002B2CF9AE}" pid="977" name="Mendeley_Bookmark_LXlgCNBGxt_9">
    <vt:lpwstr>pping-particle": "", "parse-names": false, "suffix": ""}, {"dropping-particle": "", "family": "Wang", "given": "Le Lily", "non-dropping-particle": "", "parse-names": false, "suffix": ""}, {"dropping-particle": "", "family": "Coon", "given": "Melissa", "no</vt:lpwstr>
  </property>
  <property fmtid="{D5CDD505-2E9C-101B-9397-08002B2CF9AE}" pid="978" name="Mendeley_Bookmark_MDhKT8noTD_1">
    <vt:lpwstr>ADDIN CSL_CITATION {"citationItems": [{"id": "ITEM-1", "itemData": {"URL": "http://www.bioinformatics.babraham.ac.uk/projects/fastqc", "author": [{"dropping-particle": "", "family": "Andrews", "given": "Simon", "non-dropping-particle": "", "parse-names": </vt:lpwstr>
  </property>
  <property fmtid="{D5CDD505-2E9C-101B-9397-08002B2CF9AE}" pid="979" name="Mendeley_Bookmark_MDhKT8noTD_2">
    <vt:lpwstr>false, "suffix": ""}], "id": "ITEM-1", "issued": {"date-parts": [["2010"]]}, "title": "FastQC: a quality control tool for high throughput sequence data.", "type": "webpage"}, "uris": ["http://www.mendeley.com/documents/?uuid=a1f8396c-b979-4e29-b211-282067</vt:lpwstr>
  </property>
  <property fmtid="{D5CDD505-2E9C-101B-9397-08002B2CF9AE}" pid="980" name="Mendeley_Bookmark_MDhKT8noTD_3">
    <vt:lpwstr>17ac05"]}], "mendeley": {"formattedCitation": "(Andrews, 2010)", "plainTextFormattedCitation": "(Andrews, 2010)", "previouslyFormattedCitation": "(Andrews, 2010)"}, "properties": {"noteIndex": 0}, "schema": "https://github.com/citation-style-language/sche</vt:lpwstr>
  </property>
  <property fmtid="{D5CDD505-2E9C-101B-9397-08002B2CF9AE}" pid="981" name="Mendeley_Bookmark_MDhKT8noTD_4">
    <vt:lpwstr>ma/raw/master/csl-citation.json"}</vt:lpwstr>
  </property>
  <property fmtid="{D5CDD505-2E9C-101B-9397-08002B2CF9AE}" pid="982" name="Mendeley_Bookmark_MQXn9I2kZ4_1">
    <vt:lpwstr>ADDIN CSL_CITATION {"citationItems": [{"id": "ITEM-1", "itemData": {"author": [{"dropping-particle": "", "family": "Bray", "given": "Nicolas L", "non-dropping-particle": "", "parse-names": false, "suffix": ""}, {"dropping-particle": "", "family": "Pimente</vt:lpwstr>
  </property>
  <property fmtid="{D5CDD505-2E9C-101B-9397-08002B2CF9AE}" pid="983" name="Mendeley_Bookmark_MQXn9I2kZ4_2">
    <vt:lpwstr>l", "given": "Harold", "non-dropping-particle": "", "parse-names": false, "suffix": ""}, {"dropping-particle": "", "family": "Melsted", "given": "P\u00e1ll", "non-dropping-particle": "", "parse-names": false, "suffix": ""}, {"dropping-particle": "", "fami</vt:lpwstr>
  </property>
  <property fmtid="{D5CDD505-2E9C-101B-9397-08002B2CF9AE}" pid="984" name="Mendeley_Bookmark_MQXn9I2kZ4_3">
    <vt:lpwstr>ly": "Pachter", "given": "Lior", "non-dropping-particle": "", "parse-names": false, "suffix": ""}], "id": "ITEM-1", "issued": {"date-parts": [["2015"]]}, "page": "1-21", "title": "Near-optimal RNA-Seq quantification", "type": "article-journal"}, "uris": [</vt:lpwstr>
  </property>
  <property fmtid="{D5CDD505-2E9C-101B-9397-08002B2CF9AE}" pid="985" name="Mendeley_Bookmark_MQXn9I2kZ4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986" name="Mendeley_Bookmark_MQXn9I2kZ4_5">
    <vt:lpwstr>15)"}, "properties": {"noteIndex": 0}, "schema": "https://github.com/citation-style-language/schema/raw/master/csl-citation.json"}</vt:lpwstr>
  </property>
  <property fmtid="{D5CDD505-2E9C-101B-9397-08002B2CF9AE}" pid="987" name="Mendeley_Bookmark_MRAq9lQFKt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988" name="Mendeley_Bookmark_MRAq9lQFKt_10">
    <vt:lpwstr> "title": "Estimating and interpreting FST: The impact of rare variants", "type": "article-journal", "volume": "23"}, "uris": ["http://www.mendeley.com/documents/?uuid=3ae5af31-956d-45ed-a724-443ad0ca9cb2"]}, {"id": "ITEM-2", "itemData": {"DOI": "10.1093/</vt:lpwstr>
  </property>
  <property fmtid="{D5CDD505-2E9C-101B-9397-08002B2CF9AE}" pid="989" name="Mendeley_Bookmark_MRAq9lQFKt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990" name="Mendeley_Bookmark_MRAq9lQFKt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991" name="Mendeley_Bookmark_MRAq9lQFKt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992" name="Mendeley_Bookmark_MRAq9lQFKt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993" name="Mendeley_Bookmark_MRAq9lQFKt_15">
    <vt:lpwstr>", "given": "R. R.", "non-dropping-particle": "", "parse-names": false, "suffix": ""}, {"dropping-particle": "", "family": "Slatkin", "given": "M.", "non-dropping-particle": "", "parse-names": false, "suffix": ""}, {"dropping-particle": "", "family": "Mad</vt:lpwstr>
  </property>
  <property fmtid="{D5CDD505-2E9C-101B-9397-08002B2CF9AE}" pid="994" name="Mendeley_Bookmark_MRAq9lQFKt_16">
    <vt:lpwstr>dison", "given": "W. P.", "non-dropping-particle": "", "parse-names": false, "suffix": ""}], "container-title": "Genetics", "id": "ITEM-2", "issue": "2", "issued": {"date-parts": [["1992"]]}, "page": "583-589", "title": "Estimation of levels of gene flow </vt:lpwstr>
  </property>
  <property fmtid="{D5CDD505-2E9C-101B-9397-08002B2CF9AE}" pid="995" name="Mendeley_Bookmark_MRAq9lQFKt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996" name="Mendeley_Bookmark_MRAq9lQFKt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997" name="Mendeley_Bookmark_MRAq9lQFKt_19">
    <vt:lpwstr>ub.com/citation-style-language/schema/raw/master/csl-citation.json"}</vt:lpwstr>
  </property>
  <property fmtid="{D5CDD505-2E9C-101B-9397-08002B2CF9AE}" pid="998" name="Mendeley_Bookmark_MRAq9lQFKt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999" name="Mendeley_Bookmark_MRAq9lQFKt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1000" name="Mendeley_Bookmark_MRAq9lQFKt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1001" name="Mendeley_Bookmark_MRAq9lQFKt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1002" name="Mendeley_Bookmark_MRAq9lQFKt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1003" name="Mendeley_Bookmark_MRAq9lQFKt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1004" name="Mendeley_Bookmark_MRAq9lQFKt_8">
    <vt:lpwstr>e": "", "family": "Patterson", "given": "Nick", "non-dropping-particle": "", "parse-names": false, "suffix": ""}, {"dropping-particle": "", "family": "Sankararaman", "given": "Sriram", "non-dropping-particle": "", "parse-names": false, "suffix": ""}, {"dr</vt:lpwstr>
  </property>
  <property fmtid="{D5CDD505-2E9C-101B-9397-08002B2CF9AE}" pid="1005" name="Mendeley_Bookmark_MRAq9lQFKt_9">
    <vt:lpwstr>opping-particle": "", "family": "Price", "given": "Alkes L.", "non-dropping-particle": "", "parse-names": false, "suffix": ""}], "container-title": "Genome Research", "id": "ITEM-1", "issue": "9", "issued": {"date-parts": [["2013"]]}, "page": "1514-1521",</vt:lpwstr>
  </property>
  <property fmtid="{D5CDD505-2E9C-101B-9397-08002B2CF9AE}" pid="1006" name="Mendeley_Bookmark_Meb421wYKc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007" name="Mendeley_Bookmark_Meb421wYKc_10">
    <vt:lpwstr>n-dropping-particle": "", "parse-names": false, "suffix": ""}, {"dropping-particle": "", "family": "Nguyen", "given": "Tung", "non-dropping-particle": "", "parse-names": false, "suffix": ""}, {"dropping-particle": "", "family": "Wang", "given": "Luan", "n</vt:lpwstr>
  </property>
  <property fmtid="{D5CDD505-2E9C-101B-9397-08002B2CF9AE}" pid="1008" name="Mendeley_Bookmark_Meb421wYKc_11">
    <vt:lpwstr>on-dropping-particle": "", "parse-names": false, "suffix": ""}, {"dropping-particle": "", "family": "Land", "given": "Susan J", "non-dropping-particle": "", "parse-names": false, "suffix": ""}, {"dropping-particle": "", "family": "Lu", "given": "Xiangyi",</vt:lpwstr>
  </property>
  <property fmtid="{D5CDD505-2E9C-101B-9397-08002B2CF9AE}" pid="1009" name="Mendeley_Bookmark_Meb421wYKc_12">
    <vt:lpwstr> "non-dropping-particle": "", "parse-names": false, "suffix": ""}, {"dropping-particle": "", "family": "Ruden", "given": "Douglas M", "non-dropping-particle": "", "parse-names": false, "suffix": ""}], "container-title": "Fly", "id": "ITEM-1", "issue": "2"</vt:lpwstr>
  </property>
  <property fmtid="{D5CDD505-2E9C-101B-9397-08002B2CF9AE}" pid="1010" name="Mendeley_Bookmark_Meb421wYKc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011" name="Mendeley_Bookmark_Meb421wYKc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012" name="Mendeley_Bookmark_Meb421wYKc_15">
    <vt:lpwstr>ttedCitation": "(Cingolani et al., 2012)", "previouslyFormattedCitation": "(Cingolani &lt;i&gt;et al.&lt;/i&gt;, 2012)"}, "properties": {"noteIndex": 0}, "schema": "https://github.com/citation-style-language/schema/raw/master/csl-citation.json"}</vt:lpwstr>
  </property>
  <property fmtid="{D5CDD505-2E9C-101B-9397-08002B2CF9AE}" pid="1013" name="Mendeley_Bookmark_Meb421wYKc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014" name="Mendeley_Bookmark_Meb421wYKc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015" name="Mendeley_Bookmark_Meb421wYKc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016" name="Mendeley_Bookmark_Meb421wYKc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017" name="Mendeley_Bookmark_Meb421wYKc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018" name="Mendeley_Bookmark_Meb421wYKc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019" name="Mendeley_Bookmark_Meb421wYKc_8">
    <vt:lpwstr>formed by an individual laboratory.", "author": [{"dropping-particle": "", "family": "Cingolani", "given": "Pablo", "non-dropping-particle": "", "parse-names": false, "suffix": ""}, {"dropping-particle": "", "family": "Platts", "given": "Adrian", "non-dro</vt:lpwstr>
  </property>
  <property fmtid="{D5CDD505-2E9C-101B-9397-08002B2CF9AE}" pid="1020" name="Mendeley_Bookmark_Meb421wYKc_9">
    <vt:lpwstr>pping-particle": "", "parse-names": false, "suffix": ""}, {"dropping-particle": "", "family": "Wang", "given": "Le Lily", "non-dropping-particle": "", "parse-names": false, "suffix": ""}, {"dropping-particle": "", "family": "Coon", "given": "Melissa", "no</vt:lpwstr>
  </property>
  <property fmtid="{D5CDD505-2E9C-101B-9397-08002B2CF9AE}" pid="1021" name="Mendeley_Bookmark_MrGwY1pZaO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022" name="Mendeley_Bookmark_MrGwY1pZaO_10">
    <vt:lpwstr>n-dropping-particle": "", "parse-names": false, "suffix": ""}, {"dropping-particle": "", "family": "Nguyen", "given": "Tung", "non-dropping-particle": "", "parse-names": false, "suffix": ""}, {"dropping-particle": "", "family": "Wang", "given": "Luan", "n</vt:lpwstr>
  </property>
  <property fmtid="{D5CDD505-2E9C-101B-9397-08002B2CF9AE}" pid="1023" name="Mendeley_Bookmark_MrGwY1pZaO_11">
    <vt:lpwstr>on-dropping-particle": "", "parse-names": false, "suffix": ""}, {"dropping-particle": "", "family": "Land", "given": "Susan J", "non-dropping-particle": "", "parse-names": false, "suffix": ""}, {"dropping-particle": "", "family": "Lu", "given": "Xiangyi",</vt:lpwstr>
  </property>
  <property fmtid="{D5CDD505-2E9C-101B-9397-08002B2CF9AE}" pid="1024" name="Mendeley_Bookmark_MrGwY1pZaO_12">
    <vt:lpwstr> "non-dropping-particle": "", "parse-names": false, "suffix": ""}, {"dropping-particle": "", "family": "Ruden", "given": "Douglas M", "non-dropping-particle": "", "parse-names": false, "suffix": ""}], "container-title": "Fly", "id": "ITEM-1", "issue": "2"</vt:lpwstr>
  </property>
  <property fmtid="{D5CDD505-2E9C-101B-9397-08002B2CF9AE}" pid="1025" name="Mendeley_Bookmark_MrGwY1pZaO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026" name="Mendeley_Bookmark_MrGwY1pZaO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027" name="Mendeley_Bookmark_MrGwY1pZaO_15">
    <vt:lpwstr>ttedCitation": "(Cingolani et al., 2012)", "previouslyFormattedCitation": "(Cingolani &lt;i&gt;et al.&lt;/i&gt;, 2012)"}, "properties": {"noteIndex": 0}, "schema": "https://github.com/citation-style-language/schema/raw/master/csl-citation.json"}</vt:lpwstr>
  </property>
  <property fmtid="{D5CDD505-2E9C-101B-9397-08002B2CF9AE}" pid="1028" name="Mendeley_Bookmark_MrGwY1pZaO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029" name="Mendeley_Bookmark_MrGwY1pZaO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030" name="Mendeley_Bookmark_MrGwY1pZaO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031" name="Mendeley_Bookmark_MrGwY1pZaO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032" name="Mendeley_Bookmark_MrGwY1pZaO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033" name="Mendeley_Bookmark_MrGwY1pZaO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034" name="Mendeley_Bookmark_MrGwY1pZaO_8">
    <vt:lpwstr>formed by an individual laboratory.", "author": [{"dropping-particle": "", "family": "Cingolani", "given": "Pablo", "non-dropping-particle": "", "parse-names": false, "suffix": ""}, {"dropping-particle": "", "family": "Platts", "given": "Adrian", "non-dro</vt:lpwstr>
  </property>
  <property fmtid="{D5CDD505-2E9C-101B-9397-08002B2CF9AE}" pid="1035" name="Mendeley_Bookmark_MrGwY1pZaO_9">
    <vt:lpwstr>pping-particle": "", "parse-names": false, "suffix": ""}, {"dropping-particle": "", "family": "Wang", "given": "Le Lily", "non-dropping-particle": "", "parse-names": false, "suffix": ""}, {"dropping-particle": "", "family": "Coon", "given": "Melissa", "no</vt:lpwstr>
  </property>
  <property fmtid="{D5CDD505-2E9C-101B-9397-08002B2CF9AE}" pid="1036" name="Mendeley_Bookmark_NIeOGDxXgA_1">
    <vt:lpwstr>ADDIN CSL_CITATION {"citationItems": [{"id": "ITEM-1", "itemData": {"DOI": "10.5281/zenodo.3935797", "URL": "%0A%0A10.5281/zenodo.3935797%0A%0A", "author": [{"dropping-particle": "", "family": "Miles", "given": "Alistair", "non-dropping-particle": "", "pa</vt:lpwstr>
  </property>
  <property fmtid="{D5CDD505-2E9C-101B-9397-08002B2CF9AE}" pid="1037" name="Mendeley_Bookmark_NIeOGDxXgA_2">
    <vt:lpwstr>rse-names": false, "suffix": ""}, {"dropping-particle": "", "family": "Harding", "given": "Nicholas J.", "non-dropping-particle": "", "parse-names": false, "suffix": ""}], "id": "ITEM-1", "issued": {"date-parts": [["2017"]]}, "title": "Scikit-allel", "typ</vt:lpwstr>
  </property>
  <property fmtid="{D5CDD505-2E9C-101B-9397-08002B2CF9AE}" pid="1038" name="Mendeley_Bookmark_NIeOGDxXgA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1039" name="Mendeley_Bookmark_NIeOGDxXgA_4">
    <vt:lpwstr>ion": "(Miles and Harding, 2017)"}, "properties": {"noteIndex": 0}, "schema": "https://github.com/citation-style-language/schema/raw/master/csl-citation.json"}</vt:lpwstr>
  </property>
  <property fmtid="{D5CDD505-2E9C-101B-9397-08002B2CF9AE}" pid="1040" name="Mendeley_Bookmark_NhIqyoeN54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1041" name="Mendeley_Bookmark_NhIqyoeN54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1042" name="Mendeley_Bookmark_NhIqyoeN54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1043" name="Mendeley_Bookmark_NhIqyoeN54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1044" name="Mendeley_Bookmark_NhIqyoeN54_5">
    <vt:lpwstr>e-names": false, "suffix": ""}, {"dropping-particle": "", "family": "Huber", "given": "Wolfgang", "non-dropping-particle": "", "parse-names": false, "suffix": ""}, {"dropping-particle": "", "family": "Anders", "given": "Simon", "non-dropping-particle": ""</vt:lpwstr>
  </property>
  <property fmtid="{D5CDD505-2E9C-101B-9397-08002B2CF9AE}" pid="1045" name="Mendeley_Bookmark_NhIqyoeN54_6">
    <vt:lpwstr>, "parse-names": false, "suffix": ""}], "container-title": "Genome Biology", "id": "ITEM-1", "issue": "12", "issued": {"date-parts": [["2014"]]}, "page": "1-21", "title": "Moderated estimation of fold change and dispersion for RNA-seq data with DESeq2", "</vt:lpwstr>
  </property>
  <property fmtid="{D5CDD505-2E9C-101B-9397-08002B2CF9AE}" pid="1046" name="Mendeley_Bookmark_NhIqyoeN54_7">
    <vt:lpwstr>type": "article-journal", "volume": "15"}, "uris": ["http://www.mendeley.com/documents/?uuid=bc6bf258-6379-4640-8b96-2db1b0bd449f"]}], "mendeley": {"formattedCitation": "(Love, Huber and Anders, 2014)", "plainTextFormattedCitation": "(Love, Huber and Ande</vt:lpwstr>
  </property>
  <property fmtid="{D5CDD505-2E9C-101B-9397-08002B2CF9AE}" pid="1047" name="Mendeley_Bookmark_NhIqyoeN54_8">
    <vt:lpwstr>rs, 2014)", "previouslyFormattedCitation": "(Love, Huber and Anders, 2014)"}, "properties": {"noteIndex": 0}, "schema": "https://github.com/citation-style-language/schema/raw/master/csl-citation.json"}</vt:lpwstr>
  </property>
  <property fmtid="{D5CDD505-2E9C-101B-9397-08002B2CF9AE}" pid="1048" name="Mendeley_Bookmark_O2LSAVsufh_1">
    <vt:lpwstr>ADDIN CSL_CITATION {"citationItems": [{"id": "ITEM-1", "itemData": {"author": [{"dropping-particle": "", "family": "Bray", "given": "Nicolas L", "non-dropping-particle": "", "parse-names": false, "suffix": ""}, {"dropping-particle": "", "family": "Pimente</vt:lpwstr>
  </property>
  <property fmtid="{D5CDD505-2E9C-101B-9397-08002B2CF9AE}" pid="1049" name="Mendeley_Bookmark_O2LSAVsufh_2">
    <vt:lpwstr>l", "given": "Harold", "non-dropping-particle": "", "parse-names": false, "suffix": ""}, {"dropping-particle": "", "family": "Melsted", "given": "P\u00e1ll", "non-dropping-particle": "", "parse-names": false, "suffix": ""}, {"dropping-particle": "", "fami</vt:lpwstr>
  </property>
  <property fmtid="{D5CDD505-2E9C-101B-9397-08002B2CF9AE}" pid="1050" name="Mendeley_Bookmark_O2LSAVsufh_3">
    <vt:lpwstr>ly": "Pachter", "given": "Lior", "non-dropping-particle": "", "parse-names": false, "suffix": ""}], "id": "ITEM-1", "issued": {"date-parts": [["2015"]]}, "page": "1-21", "title": "Near-optimal RNA-Seq quantification", "type": "article-journal"}, "uris": [</vt:lpwstr>
  </property>
  <property fmtid="{D5CDD505-2E9C-101B-9397-08002B2CF9AE}" pid="1051" name="Mendeley_Bookmark_O2LSAVsufh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1052" name="Mendeley_Bookmark_O2LSAVsufh_5">
    <vt:lpwstr>15)"}, "properties": {"noteIndex": 0}, "schema": "https://github.com/citation-style-language/schema/raw/master/csl-citation.json"}</vt:lpwstr>
  </property>
  <property fmtid="{D5CDD505-2E9C-101B-9397-08002B2CF9AE}" pid="1053" name="Mendeley_Bookmark_O2uXqIrVdE_1">
    <vt:lpwstr>ADDIN CSL_CITATION {"citationItems": [{"id": "ITEM-1", "itemData": {"author": [{"dropping-particle": "", "family": "Bray", "given": "Nicolas L", "non-dropping-particle": "", "parse-names": false, "suffix": ""}, {"dropping-particle": "", "family": "Pimente</vt:lpwstr>
  </property>
  <property fmtid="{D5CDD505-2E9C-101B-9397-08002B2CF9AE}" pid="1054" name="Mendeley_Bookmark_O2uXqIrVdE_2">
    <vt:lpwstr>l", "given": "Harold", "non-dropping-particle": "", "parse-names": false, "suffix": ""}, {"dropping-particle": "", "family": "Melsted", "given": "P\u00e1ll", "non-dropping-particle": "", "parse-names": false, "suffix": ""}, {"dropping-particle": "", "fami</vt:lpwstr>
  </property>
  <property fmtid="{D5CDD505-2E9C-101B-9397-08002B2CF9AE}" pid="1055" name="Mendeley_Bookmark_O2uXqIrVdE_3">
    <vt:lpwstr>ly": "Pachter", "given": "Lior", "non-dropping-particle": "", "parse-names": false, "suffix": ""}], "id": "ITEM-1", "issued": {"date-parts": [["2015"]]}, "page": "1-21", "title": "Near-optimal RNA-Seq quantification", "type": "article-journal"}, "uris": [</vt:lpwstr>
  </property>
  <property fmtid="{D5CDD505-2E9C-101B-9397-08002B2CF9AE}" pid="1056" name="Mendeley_Bookmark_O2uXqIrVdE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1057" name="Mendeley_Bookmark_O2uXqIrVdE_5">
    <vt:lpwstr>15)"}, "properties": {"noteIndex": 0}, "schema": "https://github.com/citation-style-language/schema/raw/master/csl-citation.json"}</vt:lpwstr>
  </property>
  <property fmtid="{D5CDD505-2E9C-101B-9397-08002B2CF9AE}" pid="1058" name="Mendeley_Bookmark_OTKqEfYx84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1059" name="Mendeley_Bookmark_OTKqEfYx84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1060" name="Mendeley_Bookmark_OTKqEfYx84_11">
    <vt:lpwstr>citation.json"}</vt:lpwstr>
  </property>
  <property fmtid="{D5CDD505-2E9C-101B-9397-08002B2CF9AE}" pid="1061" name="Mendeley_Bookmark_OTKqEfYx84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1062" name="Mendeley_Bookmark_OTKqEfYx84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1063" name="Mendeley_Bookmark_OTKqEfYx84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1064" name="Mendeley_Bookmark_OTKqEfYx84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1065" name="Mendeley_Bookmark_OTKqEfYx84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1066" name="Mendeley_Bookmark_OTKqEfYx84_7">
    <vt:lpwstr>arse-names": false, "suffix": ""}, {"dropping-particle": "", "family": "Ramaswami", "given": "Gokul", "non-dropping-particle": "", "parse-names": false, "suffix": ""}, {"dropping-particle": "", "family": "Li", "given": "Jin Billy", "non-dropping-particle"</vt:lpwstr>
  </property>
  <property fmtid="{D5CDD505-2E9C-101B-9397-08002B2CF9AE}" pid="1067" name="Mendeley_Bookmark_OTKqEfYx84_8">
    <vt:lpwstr>: "", "parse-names": false, "suffix": ""}], "container-title": "American Journal of Human Genetics", "id": "ITEM-1", "issue": "4", "issued": {"date-parts": [["2013"]]}, "page": "641-651", "publisher": "The American Society of Human Genetics", "title": "Re</vt:lpwstr>
  </property>
  <property fmtid="{D5CDD505-2E9C-101B-9397-08002B2CF9AE}" pid="1068" name="Mendeley_Bookmark_OTKqEfYx84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1069" name="Mendeley_Bookmark_PCyUAsF1JX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070" name="Mendeley_Bookmark_PCyUAsF1JX_10">
    <vt:lpwstr>: "", "family": "Monnin", "given": "David", "non-dropping-particle": "", "parse-names": false, "suffix": ""}, {"dropping-particle": "El", "family": "Filali", "given": "Adil", "non-dropping-particle": "", "parse-names": false, "suffix": ""}, {"dropping-par</vt:lpwstr>
  </property>
  <property fmtid="{D5CDD505-2E9C-101B-9397-08002B2CF9AE}" pid="1071" name="Mendeley_Bookmark_PCyUAsF1JX_11">
    <vt:lpwstr>ticle": "", "family": "Carareto", "given": "Claudia Marcia", "non-dropping-particle": "", "parse-names": false, "suffix": ""}, {"dropping-particle": "", "family": "Vieira", "given": "Cristina", "non-dropping-particle": "", "parse-names": false, "suffix": </vt:lpwstr>
  </property>
  <property fmtid="{D5CDD505-2E9C-101B-9397-08002B2CF9AE}" pid="1072" name="Mendeley_Bookmark_PCyUAsF1JX_12">
    <vt:lpwstr>""}, {"dropping-particle": "", "family": "Picard", "given": "Franck", "non-dropping-particle": "", "parse-names": false, "suffix": ""}, {"dropping-particle": "", "family": "Kremer", "given": "Natacha", "non-dropping-particle": "", "parse-names": false, "s</vt:lpwstr>
  </property>
  <property fmtid="{D5CDD505-2E9C-101B-9397-08002B2CF9AE}" pid="1073" name="Mendeley_Bookmark_PCyUAsF1JX_13">
    <vt:lpwstr>uffix": ""}, {"dropping-particle": "", "family": "Vavre", "given": "Fabrice", "non-dropping-particle": "", "parse-names": false, "suffix": ""}, {"dropping-particle": "", "family": "Sagot", "given": "Marie France", "non-dropping-particle": "", "parse-names</vt:lpwstr>
  </property>
  <property fmtid="{D5CDD505-2E9C-101B-9397-08002B2CF9AE}" pid="1074" name="Mendeley_Bookmark_PCyUAsF1JX_14">
    <vt:lpwstr>": false, "suffix": ""}, {"dropping-particle": "", "family": "Lacroix", "given": "Vincent", "non-dropping-particle": "", "parse-names": false, "suffix": ""}], "container-title": "Nucleic Acids Research", "id": "ITEM-1", "issue": "19", "issued": {"date-par</vt:lpwstr>
  </property>
  <property fmtid="{D5CDD505-2E9C-101B-9397-08002B2CF9AE}" pid="1075" name="Mendeley_Bookmark_PCyUAsF1JX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076" name="Mendeley_Bookmark_PCyUAsF1JX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077" name="Mendeley_Bookmark_PCyUAsF1JX_17">
    <vt:lpwstr> &lt;i&gt;et al.&lt;/i&gt;, 2016)"}, "properties": {"noteIndex": 0}, "schema": "https://github.com/citation-style-language/schema/raw/master/csl-citation.json"}</vt:lpwstr>
  </property>
  <property fmtid="{D5CDD505-2E9C-101B-9397-08002B2CF9AE}" pid="1078" name="Mendeley_Bookmark_PCyUAsF1JX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079" name="Mendeley_Bookmark_PCyUAsF1JX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080" name="Mendeley_Bookmark_PCyUAsF1JX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081" name="Mendeley_Bookmark_PCyUAsF1JX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082" name="Mendeley_Bookmark_PCyUAsF1JX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083" name="Mendeley_Bookmark_PCyUAsF1JX_7">
    <vt:lpwstr>00e8ne", "non-dropping-particle": "", "parse-names": false, "suffix": ""}, {"dropping-particle": "", "family": "Brinza", "given": "Lilia", "non-dropping-particle": "", "parse-names": false, "suffix": ""}, {"dropping-particle": "", "family": "Marchet", "gi</vt:lpwstr>
  </property>
  <property fmtid="{D5CDD505-2E9C-101B-9397-08002B2CF9AE}" pid="1084" name="Mendeley_Bookmark_PCyUAsF1JX_8">
    <vt:lpwstr>ven": "Camille", "non-dropping-particle": "", "parse-names": false, "suffix": ""}, {"dropping-particle": "", "family": "Kielbassa", "given": "Janice", "non-dropping-particle": "", "parse-names": false, "suffix": ""}, {"dropping-particle": "", "family": "B</vt:lpwstr>
  </property>
  <property fmtid="{D5CDD505-2E9C-101B-9397-08002B2CF9AE}" pid="1085" name="Mendeley_Bookmark_PCyUAsF1JX_9">
    <vt:lpwstr>astien", "given": "Sylv\u00e8re", "non-dropping-particle": "", "parse-names": false, "suffix": ""}, {"dropping-particle": "", "family": "Boutigny", "given": "Mathilde", "non-dropping-particle": "", "parse-names": false, "suffix": ""}, {"dropping-particle"</vt:lpwstr>
  </property>
  <property fmtid="{D5CDD505-2E9C-101B-9397-08002B2CF9AE}" pid="1086" name="Mendeley_Bookmark_PdnnrMYpFP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1087" name="Mendeley_Bookmark_PdnnrMYpFP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1088" name="Mendeley_Bookmark_PdnnrMYpFP_3">
    <vt:lpwstr>ate analysis of data from RNA-seq experiments.", "author": [{"dropping-particle": "", "family": "Pimentel", "given": "Harold", "non-dropping-particle": "", "parse-names": false, "suffix": ""}, {"dropping-particle": "", "family": "Bray", "given": "Nicolas </vt:lpwstr>
  </property>
  <property fmtid="{D5CDD505-2E9C-101B-9397-08002B2CF9AE}" pid="1089" name="Mendeley_Bookmark_PdnnrMYpFP_4">
    <vt:lpwstr>L.", "non-dropping-particle": "", "parse-names": false, "suffix": ""}, {"dropping-particle": "", "family": "Puente", "given": "Suzette", "non-dropping-particle": "", "parse-names": false, "suffix": ""}, {"dropping-particle": "", "family": "Melsted", "give</vt:lpwstr>
  </property>
  <property fmtid="{D5CDD505-2E9C-101B-9397-08002B2CF9AE}" pid="1090" name="Mendeley_Bookmark_PdnnrMYpFP_5">
    <vt:lpwstr>n": "P\u00e1ll", "non-dropping-particle": "", "parse-names": false, "suffix": ""}, {"dropping-particle": "", "family": "Pachter", "given": "Lior", "non-dropping-particle": "", "parse-names": false, "suffix": ""}], "container-title": "Nature Methods", "id"</vt:lpwstr>
  </property>
  <property fmtid="{D5CDD505-2E9C-101B-9397-08002B2CF9AE}" pid="1091" name="Mendeley_Bookmark_PdnnrMYpFP_6">
    <vt:lpwstr>: "ITEM-1", "issue": "7", "issued": {"date-parts": [["2017"]]}, "page": "687-690", "title": "Differential analysis of RNA-seq incorporating quantification uncertainty", "type": "article-journal", "volume": "14"}, "uris": ["http://www.mendeley.com/document</vt:lpwstr>
  </property>
  <property fmtid="{D5CDD505-2E9C-101B-9397-08002B2CF9AE}" pid="1092" name="Mendeley_Bookmark_PdnnrMYpFP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1093" name="Mendeley_Bookmark_PdnnrMYpFP_8">
    <vt:lpwstr>{"noteIndex": 0}, "schema": "https://github.com/citation-style-language/schema/raw/master/csl-citation.json"}</vt:lpwstr>
  </property>
  <property fmtid="{D5CDD505-2E9C-101B-9397-08002B2CF9AE}" pid="1094" name="Mendeley_Bookmark_PnvNYwvqWA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1095" name="Mendeley_Bookmark_PnvNYwvqWA_10">
    <vt:lpwstr>ven": "Nicolas", "non-dropping-particle": "", "parse-names": false, "suffix": ""}, {"dropping-particle": "", "family": "Korneliussen", "given": "Thorfinn Sand", "non-dropping-particle": "", "parse-names": false, "suffix": ""}, {"dropping-particle": "", "f</vt:lpwstr>
  </property>
  <property fmtid="{D5CDD505-2E9C-101B-9397-08002B2CF9AE}" pid="1096" name="Mendeley_Bookmark_PnvNYwvqWA_11">
    <vt:lpwstr>amily": "Zheng", "given": "Hancheng", "non-dropping-particle": "", "parse-names": false, "suffix": ""}, {"dropping-particle": "", "family": "Liu", "given": "Tao", "non-dropping-particle": "", "parse-names": false, "suffix": ""}, {"dropping-particle": "", </vt:lpwstr>
  </property>
  <property fmtid="{D5CDD505-2E9C-101B-9397-08002B2CF9AE}" pid="1097" name="Mendeley_Bookmark_PnvNYwvqWA_12">
    <vt:lpwstr>"family": "He", "given": "Weiming", "non-dropping-particle": "", "parse-names": false, "suffix": ""}, {"dropping-particle": "", "family": "Li", "given": "Kui", "non-dropping-particle": "", "parse-names": false, "suffix": ""}, {"dropping-particle": "", "fa</vt:lpwstr>
  </property>
  <property fmtid="{D5CDD505-2E9C-101B-9397-08002B2CF9AE}" pid="1098" name="Mendeley_Bookmark_PnvNYwvqWA_13">
    <vt:lpwstr>mily": "Luo", "given": "Ruibang", "non-dropping-particle": "", "parse-names": false, "suffix": ""}, {"dropping-particle": "", "family": "Nie", "given": "Xifang", "non-dropping-particle": "", "parse-names": false, "suffix": ""}, {"dropping-particle": "", "</vt:lpwstr>
  </property>
  <property fmtid="{D5CDD505-2E9C-101B-9397-08002B2CF9AE}" pid="1099" name="Mendeley_Bookmark_PnvNYwvqWA_14">
    <vt:lpwstr>family": "Wu", "given": "Honglong", "non-dropping-particle": "", "parse-names": false, "suffix": ""}, {"dropping-particle": "", "family": "Zhao", "given": "Meiru", "non-dropping-particle": "", "parse-names": false, "suffix": ""}, {"dropping-particle": "",</vt:lpwstr>
  </property>
  <property fmtid="{D5CDD505-2E9C-101B-9397-08002B2CF9AE}" pid="1100" name="Mendeley_Bookmark_PnvNYwvqWA_15">
    <vt:lpwstr> "family": "Cao", "given": "Hongzhi", "non-dropping-particle": "", "parse-names": false, "suffix": ""}, {"dropping-particle": "", "family": "Zou", "given": "Jing", "non-dropping-particle": "", "parse-names": false, "suffix": ""}, {"dropping-particle": "",</vt:lpwstr>
  </property>
  <property fmtid="{D5CDD505-2E9C-101B-9397-08002B2CF9AE}" pid="1101" name="Mendeley_Bookmark_PnvNYwvqWA_16">
    <vt:lpwstr> "family": "Shan", "given": "Ying", "non-dropping-particle": "", "parse-names": false, "suffix": ""}, {"dropping-particle": "", "family": "Li", "given": "Shuzheng", "non-dropping-particle": "", "parse-names": false, "suffix": ""}, {"dropping-particle": ""</vt:lpwstr>
  </property>
  <property fmtid="{D5CDD505-2E9C-101B-9397-08002B2CF9AE}" pid="1102" name="Mendeley_Bookmark_PnvNYwvqWA_17">
    <vt:lpwstr>, "family": "Yang", "given": "Qi", "non-dropping-particle": "", "parse-names": false, "suffix": ""}, {"dropping-particle": "", "family": "Asan", "given": "", "non-dropping-particle": "", "parse-names": false, "suffix": ""}, {"dropping-particle": "", "fami</vt:lpwstr>
  </property>
  <property fmtid="{D5CDD505-2E9C-101B-9397-08002B2CF9AE}" pid="1103" name="Mendeley_Bookmark_PnvNYwvqWA_18">
    <vt:lpwstr>ly": "Ni", "given": "Peixiang", "non-dropping-particle": "", "parse-names": false, "suffix": ""}, {"dropping-particle": "", "family": "Tian", "given": "Geng", "non-dropping-particle": "", "parse-names": false, "suffix": ""}, {"dropping-particle": "", "fam</vt:lpwstr>
  </property>
  <property fmtid="{D5CDD505-2E9C-101B-9397-08002B2CF9AE}" pid="1104" name="Mendeley_Bookmark_PnvNYwvqWA_19">
    <vt:lpwstr>ily": "Xu", "given": "Junming", "non-dropping-particle": "", "parse-names": false, "suffix": ""}, {"dropping-particle": "", "family": "Liu", "given": "Xiao", "non-dropping-particle": "", "parse-names": false, "suffix": ""}, {"dropping-particle": "", "fami</vt:lpwstr>
  </property>
  <property fmtid="{D5CDD505-2E9C-101B-9397-08002B2CF9AE}" pid="1105" name="Mendeley_Bookmark_PnvNYwvqWA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1106" name="Mendeley_Bookmark_PnvNYwvqWA_20">
    <vt:lpwstr>ly": "Jiang", "given": "Tao", "non-dropping-particle": "", "parse-names": false, "suffix": ""}, {"dropping-particle": "", "family": "Wu", "given": "Renhua", "non-dropping-particle": "", "parse-names": false, "suffix": ""}, {"dropping-particle": "", "famil</vt:lpwstr>
  </property>
  <property fmtid="{D5CDD505-2E9C-101B-9397-08002B2CF9AE}" pid="1107" name="Mendeley_Bookmark_PnvNYwvqWA_21">
    <vt:lpwstr>y": "Zhou", "given": "Guangyu", "non-dropping-particle": "", "parse-names": false, "suffix": ""}, {"dropping-particle": "", "family": "Tang", "given": "Meifang", "non-dropping-particle": "", "parse-names": false, "suffix": ""}, {"dropping-particle": "", "</vt:lpwstr>
  </property>
  <property fmtid="{D5CDD505-2E9C-101B-9397-08002B2CF9AE}" pid="1108" name="Mendeley_Bookmark_PnvNYwvqWA_22">
    <vt:lpwstr>family": "Qin", "given": "Junjie", "non-dropping-particle": "", "parse-names": false, "suffix": ""}, {"dropping-particle": "", "family": "Wang", "given": "Tong", "non-dropping-particle": "", "parse-names": false, "suffix": ""}, {"dropping-particle": "", "</vt:lpwstr>
  </property>
  <property fmtid="{D5CDD505-2E9C-101B-9397-08002B2CF9AE}" pid="1109" name="Mendeley_Bookmark_PnvNYwvqWA_23">
    <vt:lpwstr>family": "Feng", "given": "Shuijian", "non-dropping-particle": "", "parse-names": false, "suffix": ""}, {"dropping-particle": "", "family": "Li", "given": "Guohong", "non-dropping-particle": "", "parse-names": false, "suffix": ""}, {"dropping-particle": "</vt:lpwstr>
  </property>
  <property fmtid="{D5CDD505-2E9C-101B-9397-08002B2CF9AE}" pid="1110" name="Mendeley_Bookmark_PnvNYwvqWA_24">
    <vt:lpwstr>", "family": "Huasang", "given": "", "non-dropping-particle": "", "parse-names": false, "suffix": ""}, {"dropping-particle": "", "family": "Luosang", "given": "Jiangbai", "non-dropping-particle": "", "parse-names": false, "suffix": ""}, {"dropping-particl</vt:lpwstr>
  </property>
  <property fmtid="{D5CDD505-2E9C-101B-9397-08002B2CF9AE}" pid="1111" name="Mendeley_Bookmark_PnvNYwvqWA_25">
    <vt:lpwstr>e": "", "family": "Wang", "given": "Wei", "non-dropping-particle": "", "parse-names": false, "suffix": ""}, {"dropping-particle": "", "family": "Chen", "given": "Fang", "non-dropping-particle": "", "parse-names": false, "suffix": ""}, {"dropping-particle"</vt:lpwstr>
  </property>
  <property fmtid="{D5CDD505-2E9C-101B-9397-08002B2CF9AE}" pid="1112" name="Mendeley_Bookmark_PnvNYwvqWA_26">
    <vt:lpwstr>: "", "family": "Wang", "given": "Yading", "non-dropping-particle": "", "parse-names": false, "suffix": ""}, {"dropping-particle": "", "family": "Zheng", "given": "Xiaoguang", "non-dropping-particle": "", "parse-names": false, "suffix": ""}, {"dropping-pa</vt:lpwstr>
  </property>
  <property fmtid="{D5CDD505-2E9C-101B-9397-08002B2CF9AE}" pid="1113" name="Mendeley_Bookmark_PnvNYwvqWA_27">
    <vt:lpwstr>rticle": "", "family": "Li", "given": "Zhuo", "non-dropping-particle": "", "parse-names": false, "suffix": ""}, {"dropping-particle": "", "family": "Bianba", "given": "Zhuoma", "non-dropping-particle": "", "parse-names": false, "suffix": ""}, {"dropping-p</vt:lpwstr>
  </property>
  <property fmtid="{D5CDD505-2E9C-101B-9397-08002B2CF9AE}" pid="1114" name="Mendeley_Bookmark_PnvNYwvqWA_28">
    <vt:lpwstr>article": "", "family": "Yang", "given": "Ge", "non-dropping-particle": "", "parse-names": false, "suffix": ""}, {"dropping-particle": "", "family": "Wang", "given": "Xinping", "non-dropping-particle": "", "parse-names": false, "suffix": ""}, {"dropping-p</vt:lpwstr>
  </property>
  <property fmtid="{D5CDD505-2E9C-101B-9397-08002B2CF9AE}" pid="1115" name="Mendeley_Bookmark_PnvNYwvqWA_29">
    <vt:lpwstr>article": "", "family": "Tang", "given": "Shuhui", "non-dropping-particle": "", "parse-names": false, "suffix": ""}, {"dropping-particle": "", "family": "Gao", "given": "Guoyi", "non-dropping-particle": "", "parse-names": false, "suffix": ""}, {"dropping-</vt:lpwstr>
  </property>
  <property fmtid="{D5CDD505-2E9C-101B-9397-08002B2CF9AE}" pid="1116" name="Mendeley_Bookmark_PnvNYwvqWA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1117" name="Mendeley_Bookmark_PnvNYwvqWA_30">
    <vt:lpwstr>particle": "", "family": "Chen", "given": "Yong", "non-dropping-particle": "", "parse-names": false, "suffix": ""}, {"dropping-particle": "", "family": "Luo", "given": "Zhen", "non-dropping-particle": "", "parse-names": false, "suffix": ""}, {"dropping-pa</vt:lpwstr>
  </property>
  <property fmtid="{D5CDD505-2E9C-101B-9397-08002B2CF9AE}" pid="1118" name="Mendeley_Bookmark_PnvNYwvqWA_31">
    <vt:lpwstr>rticle": "", "family": "Gusang", "given": "Lamu", "non-dropping-particle": "", "parse-names": false, "suffix": ""}, {"dropping-particle": "", "family": "Cao", "given": "Zheng", "non-dropping-particle": "", "parse-names": false, "suffix": ""}, {"dropping-p</vt:lpwstr>
  </property>
  <property fmtid="{D5CDD505-2E9C-101B-9397-08002B2CF9AE}" pid="1119" name="Mendeley_Bookmark_PnvNYwvqWA_32">
    <vt:lpwstr>article": "", "family": "Zhang", "given": "Qinghui", "non-dropping-particle": "", "parse-names": false, "suffix": ""}, {"dropping-particle": "", "family": "Ouyang", "given": "Weihan", "non-dropping-particle": "", "parse-names": false, "suffix": ""}, {"dro</vt:lpwstr>
  </property>
  <property fmtid="{D5CDD505-2E9C-101B-9397-08002B2CF9AE}" pid="1120" name="Mendeley_Bookmark_PnvNYwvqWA_33">
    <vt:lpwstr>pping-particle": "", "family": "Ren", "given": "Xiaoli", "non-dropping-particle": "", "parse-names": false, "suffix": ""}, {"dropping-particle": "", "family": "Liang", "given": "Huiqing", "non-dropping-particle": "", "parse-names": false, "suffix": ""}, {</vt:lpwstr>
  </property>
  <property fmtid="{D5CDD505-2E9C-101B-9397-08002B2CF9AE}" pid="1121" name="Mendeley_Bookmark_PnvNYwvqWA_34">
    <vt:lpwstr>"dropping-particle": "", "family": "Zheng", "given": "Huisong", "non-dropping-particle": "", "parse-names": false, "suffix": ""}, {"dropping-particle": "", "family": "Huang", "given": "Yebo", "non-dropping-particle": "", "parse-names": false, "suffix": ""</vt:lpwstr>
  </property>
  <property fmtid="{D5CDD505-2E9C-101B-9397-08002B2CF9AE}" pid="1122" name="Mendeley_Bookmark_PnvNYwvqWA_35">
    <vt:lpwstr>}, {"dropping-particle": "", "family": "Li", "given": "Jingxiang", "non-dropping-particle": "", "parse-names": false, "suffix": ""}, {"dropping-particle": "", "family": "Bolund", "given": "Lars", "non-dropping-particle": "", "parse-names": false, "suffix"</vt:lpwstr>
  </property>
  <property fmtid="{D5CDD505-2E9C-101B-9397-08002B2CF9AE}" pid="1123" name="Mendeley_Bookmark_PnvNYwvqWA_36">
    <vt:lpwstr>: ""}, {"dropping-particle": "", "family": "Kristiansen", "given": "Karsten", "non-dropping-particle": "", "parse-names": false, "suffix": ""}, {"dropping-particle": "", "family": "Li", "given": "Yingrui", "non-dropping-particle": "", "parse-names": false</vt:lpwstr>
  </property>
  <property fmtid="{D5CDD505-2E9C-101B-9397-08002B2CF9AE}" pid="1124" name="Mendeley_Bookmark_PnvNYwvqWA_37">
    <vt:lpwstr>, "suffix": ""}, {"dropping-particle": "", "family": "Zhang", "given": "Yong", "non-dropping-particle": "", "parse-names": false, "suffix": ""}, {"dropping-particle": "", "family": "Zhang", "given": "Xiuqing", "non-dropping-particle": "", "parse-names": f</vt:lpwstr>
  </property>
  <property fmtid="{D5CDD505-2E9C-101B-9397-08002B2CF9AE}" pid="1125" name="Mendeley_Bookmark_PnvNYwvqWA_38">
    <vt:lpwstr>alse, "suffix": ""}, {"dropping-particle": "", "family": "Li", "given": "Ruiqiang", "non-dropping-particle": "", "parse-names": false, "suffix": ""}, {"dropping-particle": "", "family": "Li", "given": "Songgang", "non-dropping-particle": "", "parse-names"</vt:lpwstr>
  </property>
  <property fmtid="{D5CDD505-2E9C-101B-9397-08002B2CF9AE}" pid="1126" name="Mendeley_Bookmark_PnvNYwvqWA_39">
    <vt:lpwstr>: false, "suffix": ""}, {"dropping-particle": "", "family": "Yang", "given": "Huanming", "non-dropping-particle": "", "parse-names": false, "suffix": ""}, {"dropping-particle": "", "family": "Nielsen", "given": "Rasmus", "non-dropping-particle": "", "pars</vt:lpwstr>
  </property>
  <property fmtid="{D5CDD505-2E9C-101B-9397-08002B2CF9AE}" pid="1127" name="Mendeley_Bookmark_PnvNYwvqWA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1128" name="Mendeley_Bookmark_PnvNYwvqWA_40">
    <vt:lpwstr>e-names": false, "suffix": ""}, {"dropping-particle": "", "family": "Wang", "given": "Jun", "non-dropping-particle": "", "parse-names": false, "suffix": ""}, {"dropping-particle": "", "family": "Wang", "given": "Jian", "non-dropping-particle": "", "parse-</vt:lpwstr>
  </property>
  <property fmtid="{D5CDD505-2E9C-101B-9397-08002B2CF9AE}" pid="1129" name="Mendeley_Bookmark_PnvNYwvqWA_41">
    <vt:lpwstr>names": false, "suffix": ""}], "container-title": "Science", "id": "ITEM-1", "issue": "5987", "issued": {"date-parts": [["2010"]]}, "page": "75-78", "title": "Sequencing of 50 human exomes reveals adaptation to high altitude", "type": "article-journal", "</vt:lpwstr>
  </property>
  <property fmtid="{D5CDD505-2E9C-101B-9397-08002B2CF9AE}" pid="1130" name="Mendeley_Bookmark_PnvNYwvqWA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1131" name="Mendeley_Bookmark_PnvNYwvqWA_43">
    <vt:lpwstr>Yi &lt;i&gt;et al.&lt;/i&gt;, 2010)"}, "properties": {"noteIndex": 0}, "schema": "https://github.com/citation-style-language/schema/raw/master/csl-citation.json"}</vt:lpwstr>
  </property>
  <property fmtid="{D5CDD505-2E9C-101B-9397-08002B2CF9AE}" pid="1132" name="Mendeley_Bookmark_PnvNYwvqWA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1133" name="Mendeley_Bookmark_PnvNYwvqWA_6">
    <vt:lpwstr>-dropping-particle": "", "parse-names": false, "suffix": ""}, {"dropping-particle": "", "family": "Liang", "given": "Yu", "non-dropping-particle": "", "parse-names": false, "suffix": ""}, {"dropping-particle": "", "family": "Huerta-Sanchez", "given": "Emi</vt:lpwstr>
  </property>
  <property fmtid="{D5CDD505-2E9C-101B-9397-08002B2CF9AE}" pid="1134" name="Mendeley_Bookmark_PnvNYwvqWA_7">
    <vt:lpwstr>lia", "non-dropping-particle": "", "parse-names": false, "suffix": ""}, {"dropping-particle": "", "family": "Jin", "given": "Xin", "non-dropping-particle": "", "parse-names": false, "suffix": ""}, {"dropping-particle": "", "family": "Cuo", "given": "Zha X</vt:lpwstr>
  </property>
  <property fmtid="{D5CDD505-2E9C-101B-9397-08002B2CF9AE}" pid="1135" name="Mendeley_Bookmark_PnvNYwvqWA_8">
    <vt:lpwstr>i Ping", "non-dropping-particle": "", "parse-names": false, "suffix": ""}, {"dropping-particle": "", "family": "Pool", "given": "John E.", "non-dropping-particle": "", "parse-names": false, "suffix": ""}, {"dropping-particle": "", "family": "Xu", "given":</vt:lpwstr>
  </property>
  <property fmtid="{D5CDD505-2E9C-101B-9397-08002B2CF9AE}" pid="1136" name="Mendeley_Bookmark_PnvNYwvqWA_9">
    <vt:lpwstr> "N.", "non-dropping-particle": "", "parse-names": false, "suffix": ""}, {"dropping-particle": "", "family": "Jiang", "given": "Hui", "non-dropping-particle": "", "parse-names": false, "suffix": ""}, {"dropping-particle": "", "family": "Vinckenbosch", "gi</vt:lpwstr>
  </property>
  <property fmtid="{D5CDD505-2E9C-101B-9397-08002B2CF9AE}" pid="1137" name="Mendeley_Bookmark_QLJK5TaJP1_1">
    <vt:lpwstr>ADDIN CSL_CITATION {"citationItems": [{"id": "ITEM-1", "itemData": {"author": [{"dropping-particle": "", "family": "Garrison", "given": "Erik", "non-dropping-particle": "", "parse-names": false, "suffix": ""}, {"dropping-particle": "", "family": "Kronenbe</vt:lpwstr>
  </property>
  <property fmtid="{D5CDD505-2E9C-101B-9397-08002B2CF9AE}" pid="1138" name="Mendeley_Bookmark_QLJK5TaJP1_2">
    <vt:lpwstr>rg", "given": "Zev N", "non-dropping-particle": "", "parse-names": false, "suffix": ""}, {"dropping-particle": "", "family": "Dawson", "given": "Eric T", "non-dropping-particle": "", "parse-names": false, "suffix": ""}, {"dropping-particle": "", "family":</vt:lpwstr>
  </property>
  <property fmtid="{D5CDD505-2E9C-101B-9397-08002B2CF9AE}" pid="1139" name="Mendeley_Bookmark_QLJK5TaJP1_3">
    <vt:lpwstr> "Pedersen", "given": "Brent S", "non-dropping-particle": "", "parse-names": false, "suffix": ""}], "id": "ITEM-1", "issued": {"date-parts": [["2021"]]}, "page": "1-15", "title": "Vcflib and tools for processing the VCF variant call format Author summary"</vt:lpwstr>
  </property>
  <property fmtid="{D5CDD505-2E9C-101B-9397-08002B2CF9AE}" pid="1140" name="Mendeley_Bookmark_QLJK5TaJP1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1141" name="Mendeley_Bookmark_QLJK5TaJP1_5">
    <vt:lpwstr>slyFormattedCitation": "(Garrison &lt;i&gt;et al.&lt;/i&gt;, 2021)"}, "properties": {"noteIndex": 0}, "schema": "https://github.com/citation-style-language/schema/raw/master/csl-citation.json"}</vt:lpwstr>
  </property>
  <property fmtid="{D5CDD505-2E9C-101B-9397-08002B2CF9AE}" pid="1142" name="Mendeley_Bookmark_Qe6cwTg55G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1143" name="Mendeley_Bookmark_Qe6cwTg55G_10">
    <vt:lpwstr>": "Pombi", "given": "Marco", "non-dropping-particle": "", "parse-names": false, "suffix": ""}, {"dropping-particle": "", "family": "Caputo", "given": "Beniamino", "non-dropping-particle": "", "parse-names": false, "suffix": ""}, {"dropping-particle": "",</vt:lpwstr>
  </property>
  <property fmtid="{D5CDD505-2E9C-101B-9397-08002B2CF9AE}" pid="1144" name="Mendeley_Bookmark_Qe6cwTg55G_11">
    <vt:lpwstr> "family": "Petrarca", "given": "Vincenzo", "non-dropping-particle": "", "parse-names": false, "suffix": ""}, {"dropping-particle": "", "family": "Torre", "given": "Alessandra", "non-dropping-particle": "della", "parse-names": false, "suffix": ""}, {"drop</vt:lpwstr>
  </property>
  <property fmtid="{D5CDD505-2E9C-101B-9397-08002B2CF9AE}" pid="1145" name="Mendeley_Bookmark_Qe6cwTg55G_12">
    <vt:lpwstr>ping-particle": "", "family": "Besansky", "given": "Nora J.", "non-dropping-particle": "", "parse-names": false, "suffix": ""}], "container-title": "G3: Genes, Genomes, Genetics", "id": "ITEM-1", "issue": "10", "issued": {"date-parts": [["2019"]]}, "page"</vt:lpwstr>
  </property>
  <property fmtid="{D5CDD505-2E9C-101B-9397-08002B2CF9AE}" pid="1146" name="Mendeley_Bookmark_Qe6cwTg55G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1147" name="Mendeley_Bookmark_Qe6cwTg55G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1148" name="Mendeley_Bookmark_Qe6cwTg55G_15">
    <vt:lpwstr>ema": "https://github.com/citation-style-language/schema/raw/master/csl-citation.json"}</vt:lpwstr>
  </property>
  <property fmtid="{D5CDD505-2E9C-101B-9397-08002B2CF9AE}" pid="1149" name="Mendeley_Bookmark_Qe6cwTg55G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1150" name="Mendeley_Bookmark_Qe6cwTg55G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1151" name="Mendeley_Bookmark_Qe6cwTg55G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1152" name="Mendeley_Bookmark_Qe6cwTg55G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1153" name="Mendeley_Bookmark_Qe6cwTg55G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1154" name="Mendeley_Bookmark_Qe6cwTg55G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1155" name="Mendeley_Bookmark_Qe6cwTg55G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1156" name="Mendeley_Bookmark_Qe6cwTg55G_9">
    <vt:lpwstr>"given": "Rebecca R.", "non-dropping-particle": "", "parse-names": false, "suffix": ""}, {"dropping-particle": "", "family": "Redmond", "given": "Seth N.", "non-dropping-particle": "", "parse-names": false, "suffix": ""}, {"dropping-particle": "", "family</vt:lpwstr>
  </property>
  <property fmtid="{D5CDD505-2E9C-101B-9397-08002B2CF9AE}" pid="1157" name="Mendeley_Bookmark_QqeT8mhZRy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158" name="Mendeley_Bookmark_QqeT8mhZRy_10">
    <vt:lpwstr>n-dropping-particle": "", "parse-names": false, "suffix": ""}, {"dropping-particle": "", "family": "Nguyen", "given": "Tung", "non-dropping-particle": "", "parse-names": false, "suffix": ""}, {"dropping-particle": "", "family": "Wang", "given": "Luan", "n</vt:lpwstr>
  </property>
  <property fmtid="{D5CDD505-2E9C-101B-9397-08002B2CF9AE}" pid="1159" name="Mendeley_Bookmark_QqeT8mhZRy_11">
    <vt:lpwstr>on-dropping-particle": "", "parse-names": false, "suffix": ""}, {"dropping-particle": "", "family": "Land", "given": "Susan J", "non-dropping-particle": "", "parse-names": false, "suffix": ""}, {"dropping-particle": "", "family": "Lu", "given": "Xiangyi",</vt:lpwstr>
  </property>
  <property fmtid="{D5CDD505-2E9C-101B-9397-08002B2CF9AE}" pid="1160" name="Mendeley_Bookmark_QqeT8mhZRy_12">
    <vt:lpwstr> "non-dropping-particle": "", "parse-names": false, "suffix": ""}, {"dropping-particle": "", "family": "Ruden", "given": "Douglas M", "non-dropping-particle": "", "parse-names": false, "suffix": ""}], "container-title": "Fly", "id": "ITEM-1", "issue": "2"</vt:lpwstr>
  </property>
  <property fmtid="{D5CDD505-2E9C-101B-9397-08002B2CF9AE}" pid="1161" name="Mendeley_Bookmark_QqeT8mhZRy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162" name="Mendeley_Bookmark_QqeT8mhZRy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163" name="Mendeley_Bookmark_QqeT8mhZRy_15">
    <vt:lpwstr>ttedCitation": "(Cingolani et al., 2012)", "previouslyFormattedCitation": "(Cingolani &lt;i&gt;et al.&lt;/i&gt;, 2012)"}, "properties": {"noteIndex": 0}, "schema": "https://github.com/citation-style-language/schema/raw/master/csl-citation.json"}</vt:lpwstr>
  </property>
  <property fmtid="{D5CDD505-2E9C-101B-9397-08002B2CF9AE}" pid="1164" name="Mendeley_Bookmark_QqeT8mhZRy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165" name="Mendeley_Bookmark_QqeT8mhZRy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166" name="Mendeley_Bookmark_QqeT8mhZRy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167" name="Mendeley_Bookmark_QqeT8mhZRy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168" name="Mendeley_Bookmark_QqeT8mhZRy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169" name="Mendeley_Bookmark_QqeT8mhZRy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170" name="Mendeley_Bookmark_QqeT8mhZRy_8">
    <vt:lpwstr>formed by an individual laboratory.", "author": [{"dropping-particle": "", "family": "Cingolani", "given": "Pablo", "non-dropping-particle": "", "parse-names": false, "suffix": ""}, {"dropping-particle": "", "family": "Platts", "given": "Adrian", "non-dro</vt:lpwstr>
  </property>
  <property fmtid="{D5CDD505-2E9C-101B-9397-08002B2CF9AE}" pid="1171" name="Mendeley_Bookmark_QqeT8mhZRy_9">
    <vt:lpwstr>pping-particle": "", "parse-names": false, "suffix": ""}, {"dropping-particle": "", "family": "Wang", "given": "Le Lily", "non-dropping-particle": "", "parse-names": false, "suffix": ""}, {"dropping-particle": "", "family": "Coon", "given": "Melissa", "no</vt:lpwstr>
  </property>
  <property fmtid="{D5CDD505-2E9C-101B-9397-08002B2CF9AE}" pid="1172" name="Mendeley_Bookmark_QyUfpps5tv_1">
    <vt:lpwstr>ADDIN CSL_CITATION {"citationItems": [{"id": "ITEM-1", "itemData": {"DOI": "10.1073/pnas.0409348102", "ISBN": "0027-8424 (Print)\\n0027-8424 (Linking)", "ISSN": "0027-8424", "PMID": "15753317", "abstract": "Metabolic pathways play an important role in ins</vt:lpwstr>
  </property>
  <property fmtid="{D5CDD505-2E9C-101B-9397-08002B2CF9AE}" pid="1173" name="Mendeley_Bookmark_QyUfpps5tv_10">
    <vt:lpwstr>", "non-dropping-particle": "", "parse-names": false, "suffix": ""}, {"dropping-particle": "", "family": "Hemingway", "given": "Janet", "non-dropping-particle": "", "parse-names": false, "suffix": ""}, {"dropping-particle": "", "family": "Ranson", "given"</vt:lpwstr>
  </property>
  <property fmtid="{D5CDD505-2E9C-101B-9397-08002B2CF9AE}" pid="1174" name="Mendeley_Bookmark_QyUfpps5tv_11">
    <vt:lpwstr>: "Hilary", "non-dropping-particle": "", "parse-names": false, "suffix": ""}], "container-title": "Proceedings of the National Academy of Sciences of the United States of America", "id": "ITEM-1", "issue": "11", "issued": {"date-parts": [["2005"]]}, "page</vt:lpwstr>
  </property>
  <property fmtid="{D5CDD505-2E9C-101B-9397-08002B2CF9AE}" pid="1175" name="Mendeley_Bookmark_QyUfpps5tv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1176" name="Mendeley_Bookmark_QyUfpps5tv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1177" name="Mendeley_Bookmark_QyUfpps5tv_14">
    <vt:lpwstr>: 0}, "schema": "https://github.com/citation-style-language/schema/raw/master/csl-citation.json"}</vt:lpwstr>
  </property>
  <property fmtid="{D5CDD505-2E9C-101B-9397-08002B2CF9AE}" pid="1178" name="Mendeley_Bookmark_QyUfpps5tv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1179" name="Mendeley_Bookmark_QyUfpps5tv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1180" name="Mendeley_Bookmark_QyUfpps5tv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1181" name="Mendeley_Bookmark_QyUfpps5tv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1182" name="Mendeley_Bookmark_QyUfpps5tv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1183" name="Mendeley_Bookmark_QyUfpps5tv_7">
    <vt:lpwstr>"", "parse-names": false, "suffix": ""}, {"dropping-particle": "", "family": "Strode", "given": "Clare", "non-dropping-particle": "", "parse-names": false, "suffix": ""}, {"dropping-particle": "", "family": "Vontas", "given": "John", "non-dropping-particl</vt:lpwstr>
  </property>
  <property fmtid="{D5CDD505-2E9C-101B-9397-08002B2CF9AE}" pid="1184" name="Mendeley_Bookmark_QyUfpps5tv_8">
    <vt:lpwstr>e": "", "parse-names": false, "suffix": ""}, {"dropping-particle": "", "family": "Nikou", "given": "Dimitra", "non-dropping-particle": "", "parse-names": false, "suffix": ""}, {"dropping-particle": "", "family": "Vaughan", "given": "Ashley", "non-dropping</vt:lpwstr>
  </property>
  <property fmtid="{D5CDD505-2E9C-101B-9397-08002B2CF9AE}" pid="1185" name="Mendeley_Bookmark_QyUfpps5tv_9">
    <vt:lpwstr>-particle": "", "parse-names": false, "suffix": ""}, {"dropping-particle": "", "family": "Pignatelli", "given": "Patricia M", "non-dropping-particle": "", "parse-names": false, "suffix": ""}, {"dropping-particle": "", "family": "Louis", "given": "Christos</vt:lpwstr>
  </property>
  <property fmtid="{D5CDD505-2E9C-101B-9397-08002B2CF9AE}" pid="1186" name="Mendeley_Bookmark_RCQNH0CPnQ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187" name="Mendeley_Bookmark_RCQNH0CPnQ_10">
    <vt:lpwstr>: "", "family": "Davies", "given": "Robert M.", "non-dropping-particle": "", "parse-names": false, "suffix": ""}, {"dropping-particle": "", "family": "Li", "given": "Heng", "non-dropping-particle": "", "parse-names": false, "suffix": ""}], "container-titl</vt:lpwstr>
  </property>
  <property fmtid="{D5CDD505-2E9C-101B-9397-08002B2CF9AE}" pid="1188" name="Mendeley_Bookmark_RCQNH0CPnQ_11">
    <vt:lpwstr>e": "GigaScience", "id": "ITEM-1", "issue": "2", "issued": {"date-parts": [["2021"]]}, "title": "Twelve years of SAMtools and BCFtools", "type": "article-journal", "volume": "10"}, "uris": ["http://www.mendeley.com/documents/?uuid=ff58baa3-6dab-4214-aab0-</vt:lpwstr>
  </property>
  <property fmtid="{D5CDD505-2E9C-101B-9397-08002B2CF9AE}" pid="1189" name="Mendeley_Bookmark_RCQNH0CPnQ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190" name="Mendeley_Bookmark_RCQNH0CPnQ_13">
    <vt:lpwstr>//github.com/citation-style-language/schema/raw/master/csl-citation.json"}</vt:lpwstr>
  </property>
  <property fmtid="{D5CDD505-2E9C-101B-9397-08002B2CF9AE}" pid="1191" name="Mendeley_Bookmark_RCQNH0CPnQ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192" name="Mendeley_Bookmark_RCQNH0CPnQ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193" name="Mendeley_Bookmark_RCQNH0CPnQ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194" name="Mendeley_Bookmark_RCQNH0CPnQ_5">
    <vt:lpwstr>tation are available from https://www.htslib.org.", "author": [{"dropping-particle": "", "family": "Danecek", "given": "Petr", "non-dropping-particle": "", "parse-names": false, "suffix": ""}, {"dropping-particle": "", "family": "Bonfield", "given": "Jame</vt:lpwstr>
  </property>
  <property fmtid="{D5CDD505-2E9C-101B-9397-08002B2CF9AE}" pid="1195" name="Mendeley_Bookmark_RCQNH0CPnQ_6">
    <vt:lpwstr>s K.", "non-dropping-particle": "", "parse-names": false, "suffix": ""}, {"dropping-particle": "", "family": "Liddle", "given": "Jennifer", "non-dropping-particle": "", "parse-names": false, "suffix": ""}, {"dropping-particle": "", "family": "Marshall", "</vt:lpwstr>
  </property>
  <property fmtid="{D5CDD505-2E9C-101B-9397-08002B2CF9AE}" pid="1196" name="Mendeley_Bookmark_RCQNH0CPnQ_7">
    <vt:lpwstr>given": "John", "non-dropping-particle": "", "parse-names": false, "suffix": ""}, {"dropping-particle": "", "family": "Ohan", "given": "Valeriu", "non-dropping-particle": "", "parse-names": false, "suffix": ""}, {"dropping-particle": "", "family": "Pollar</vt:lpwstr>
  </property>
  <property fmtid="{D5CDD505-2E9C-101B-9397-08002B2CF9AE}" pid="1197" name="Mendeley_Bookmark_RCQNH0CPnQ_8">
    <vt:lpwstr>d", "given": "Martin O.", "non-dropping-particle": "", "parse-names": false, "suffix": ""}, {"dropping-particle": "", "family": "Whitwham", "given": "Andrew", "non-dropping-particle": "", "parse-names": false, "suffix": ""}, {"dropping-particle": "", "fam</vt:lpwstr>
  </property>
  <property fmtid="{D5CDD505-2E9C-101B-9397-08002B2CF9AE}" pid="1198" name="Mendeley_Bookmark_RCQNH0CPnQ_9">
    <vt:lpwstr>ily": "Keane", "given": "Thomas", "non-dropping-particle": "", "parse-names": false, "suffix": ""}, {"dropping-particle": "", "family": "McCarthy", "given": "Shane A.", "non-dropping-particle": "", "parse-names": false, "suffix": ""}, {"dropping-particle"</vt:lpwstr>
  </property>
  <property fmtid="{D5CDD505-2E9C-101B-9397-08002B2CF9AE}" pid="1199" name="Mendeley_Bookmark_SInBD5BCTY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1200" name="Mendeley_Bookmark_SInBD5BCTY_10">
    <vt:lpwstr>": "Pombi", "given": "Marco", "non-dropping-particle": "", "parse-names": false, "suffix": ""}, {"dropping-particle": "", "family": "Caputo", "given": "Beniamino", "non-dropping-particle": "", "parse-names": false, "suffix": ""}, {"dropping-particle": "",</vt:lpwstr>
  </property>
  <property fmtid="{D5CDD505-2E9C-101B-9397-08002B2CF9AE}" pid="1201" name="Mendeley_Bookmark_SInBD5BCTY_11">
    <vt:lpwstr> "family": "Petrarca", "given": "Vincenzo", "non-dropping-particle": "", "parse-names": false, "suffix": ""}, {"dropping-particle": "", "family": "Torre", "given": "Alessandra", "non-dropping-particle": "della", "parse-names": false, "suffix": ""}, {"drop</vt:lpwstr>
  </property>
  <property fmtid="{D5CDD505-2E9C-101B-9397-08002B2CF9AE}" pid="1202" name="Mendeley_Bookmark_SInBD5BCTY_12">
    <vt:lpwstr>ping-particle": "", "family": "Besansky", "given": "Nora J.", "non-dropping-particle": "", "parse-names": false, "suffix": ""}], "container-title": "G3: Genes, Genomes, Genetics", "id": "ITEM-1", "issue": "10", "issued": {"date-parts": [["2019"]]}, "page"</vt:lpwstr>
  </property>
  <property fmtid="{D5CDD505-2E9C-101B-9397-08002B2CF9AE}" pid="1203" name="Mendeley_Bookmark_SInBD5BCTY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1204" name="Mendeley_Bookmark_SInBD5BCTY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1205" name="Mendeley_Bookmark_SInBD5BCTY_15">
    <vt:lpwstr>ema": "https://github.com/citation-style-language/schema/raw/master/csl-citation.json"}</vt:lpwstr>
  </property>
  <property fmtid="{D5CDD505-2E9C-101B-9397-08002B2CF9AE}" pid="1206" name="Mendeley_Bookmark_SInBD5BCTY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1207" name="Mendeley_Bookmark_SInBD5BCTY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1208" name="Mendeley_Bookmark_SInBD5BCTY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1209" name="Mendeley_Bookmark_SInBD5BCTY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1210" name="Mendeley_Bookmark_SInBD5BCTY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1211" name="Mendeley_Bookmark_SInBD5BCTY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1212" name="Mendeley_Bookmark_SInBD5BCTY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1213" name="Mendeley_Bookmark_SInBD5BCTY_9">
    <vt:lpwstr>"given": "Rebecca R.", "non-dropping-particle": "", "parse-names": false, "suffix": ""}, {"dropping-particle": "", "family": "Redmond", "given": "Seth N.", "non-dropping-particle": "", "parse-names": false, "suffix": ""}, {"dropping-particle": "", "family</vt:lpwstr>
  </property>
  <property fmtid="{D5CDD505-2E9C-101B-9397-08002B2CF9AE}" pid="1214" name="Mendeley_Bookmark_SPRjUJB0xO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1215" name="Mendeley_Bookmark_SPRjUJB0xO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1216" name="Mendeley_Bookmark_SPRjUJB0xO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1217" name="Mendeley_Bookmark_SPRjUJB0xO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1218" name="Mendeley_Bookmark_SPRjUJB0xO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1219" name="Mendeley_Bookmark_SPRjUJB0xO_6">
    <vt:lpwstr>st", "given": "Gregory G.", "non-dropping-particle": "", "parse-names": false, "suffix": ""}, {"dropping-particle": "", "family": "Hall", "given": "Ira M.", "non-dropping-particle": "", "parse-names": false, "suffix": ""}], "container-title": "Bioinformat</vt:lpwstr>
  </property>
  <property fmtid="{D5CDD505-2E9C-101B-9397-08002B2CF9AE}" pid="1220" name="Mendeley_Bookmark_SPRjUJB0xO_7">
    <vt:lpwstr>ics", "id": "ITEM-1", "issue": "17", "issued": {"date-parts": [["2014"]]}, "page": "2503-2505", "title": "SAMBLASTER: Fast duplicate marking and structural variant read extraction", "type": "article-journal", "volume": "30"}, "uris": ["http://www.mendeley</vt:lpwstr>
  </property>
  <property fmtid="{D5CDD505-2E9C-101B-9397-08002B2CF9AE}" pid="1221" name="Mendeley_Bookmark_SPRjUJB0xO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1222" name="Mendeley_Bookmark_SPRjUJB0xO_9">
    <vt:lpwstr>teIndex": 0}, "schema": "https://github.com/citation-style-language/schema/raw/master/csl-citation.json"}</vt:lpwstr>
  </property>
  <property fmtid="{D5CDD505-2E9C-101B-9397-08002B2CF9AE}" pid="1223" name="Mendeley_Bookmark_SVcpg9gHUo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1224" name="Mendeley_Bookmark_SVcpg9gHUo_10">
    <vt:lpwstr> "title": "Estimating and interpreting FST: The impact of rare variants", "type": "article-journal", "volume": "23"}, "uris": ["http://www.mendeley.com/documents/?uuid=3ae5af31-956d-45ed-a724-443ad0ca9cb2"]}, {"id": "ITEM-2", "itemData": {"DOI": "10.1093/</vt:lpwstr>
  </property>
  <property fmtid="{D5CDD505-2E9C-101B-9397-08002B2CF9AE}" pid="1225" name="Mendeley_Bookmark_SVcpg9gHUo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1226" name="Mendeley_Bookmark_SVcpg9gHUo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1227" name="Mendeley_Bookmark_SVcpg9gHUo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1228" name="Mendeley_Bookmark_SVcpg9gHUo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1229" name="Mendeley_Bookmark_SVcpg9gHUo_15">
    <vt:lpwstr>", "given": "R. R.", "non-dropping-particle": "", "parse-names": false, "suffix": ""}, {"dropping-particle": "", "family": "Slatkin", "given": "M.", "non-dropping-particle": "", "parse-names": false, "suffix": ""}, {"dropping-particle": "", "family": "Mad</vt:lpwstr>
  </property>
  <property fmtid="{D5CDD505-2E9C-101B-9397-08002B2CF9AE}" pid="1230" name="Mendeley_Bookmark_SVcpg9gHUo_16">
    <vt:lpwstr>dison", "given": "W. P.", "non-dropping-particle": "", "parse-names": false, "suffix": ""}], "container-title": "Genetics", "id": "ITEM-2", "issue": "2", "issued": {"date-parts": [["1992"]]}, "page": "583-589", "title": "Estimation of levels of gene flow </vt:lpwstr>
  </property>
  <property fmtid="{D5CDD505-2E9C-101B-9397-08002B2CF9AE}" pid="1231" name="Mendeley_Bookmark_SVcpg9gHUo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1232" name="Mendeley_Bookmark_SVcpg9gHUo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1233" name="Mendeley_Bookmark_SVcpg9gHUo_19">
    <vt:lpwstr>ub.com/citation-style-language/schema/raw/master/csl-citation.json"}</vt:lpwstr>
  </property>
  <property fmtid="{D5CDD505-2E9C-101B-9397-08002B2CF9AE}" pid="1234" name="Mendeley_Bookmark_SVcpg9gHUo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1235" name="Mendeley_Bookmark_SVcpg9gHUo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1236" name="Mendeley_Bookmark_SVcpg9gHUo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1237" name="Mendeley_Bookmark_SVcpg9gHUo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1238" name="Mendeley_Bookmark_SVcpg9gHUo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1239" name="Mendeley_Bookmark_SVcpg9gHUo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1240" name="Mendeley_Bookmark_SVcpg9gHUo_8">
    <vt:lpwstr>e": "", "family": "Patterson", "given": "Nick", "non-dropping-particle": "", "parse-names": false, "suffix": ""}, {"dropping-particle": "", "family": "Sankararaman", "given": "Sriram", "non-dropping-particle": "", "parse-names": false, "suffix": ""}, {"dr</vt:lpwstr>
  </property>
  <property fmtid="{D5CDD505-2E9C-101B-9397-08002B2CF9AE}" pid="1241" name="Mendeley_Bookmark_SVcpg9gHUo_9">
    <vt:lpwstr>opping-particle": "", "family": "Price", "given": "Alkes L.", "non-dropping-particle": "", "parse-names": false, "suffix": ""}], "container-title": "Genome Research", "id": "ITEM-1", "issue": "9", "issued": {"date-parts": [["2013"]]}, "page": "1514-1521",</vt:lpwstr>
  </property>
  <property fmtid="{D5CDD505-2E9C-101B-9397-08002B2CF9AE}" pid="1242" name="Mendeley_Bookmark_SW3yhSlehn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1243" name="Mendeley_Bookmark_SW3yhSlehn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1244" name="Mendeley_Bookmark_SW3yhSlehn_11">
    <vt:lpwstr>m/citation-style-language/schema/raw/master/csl-citation.json"}</vt:lpwstr>
  </property>
  <property fmtid="{D5CDD505-2E9C-101B-9397-08002B2CF9AE}" pid="1245" name="Mendeley_Bookmark_SW3yhSlehn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1246" name="Mendeley_Bookmark_SW3yhSlehn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1247" name="Mendeley_Bookmark_SW3yhSlehn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1248" name="Mendeley_Bookmark_SW3yhSlehn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1249" name="Mendeley_Bookmark_SW3yhSlehn_6">
    <vt:lpwstr>ng-particle": "", "family": "Kim", "given": "Daehwan", "non-dropping-particle": "", "parse-names": false, "suffix": ""}, {"dropping-particle": "", "family": "Paggi", "given": "Joseph M.", "non-dropping-particle": "", "parse-names": false, "suffix": ""}, {</vt:lpwstr>
  </property>
  <property fmtid="{D5CDD505-2E9C-101B-9397-08002B2CF9AE}" pid="1250" name="Mendeley_Bookmark_SW3yhSlehn_7">
    <vt:lpwstr>"dropping-particle": "", "family": "Park", "given": "Chanhee", "non-dropping-particle": "", "parse-names": false, "suffix": ""}, {"dropping-particle": "", "family": "Bennett", "given": "Christopher", "non-dropping-particle": "", "parse-names": false, "suf</vt:lpwstr>
  </property>
  <property fmtid="{D5CDD505-2E9C-101B-9397-08002B2CF9AE}" pid="1251" name="Mendeley_Bookmark_SW3yhSlehn_8">
    <vt:lpwstr>fix": ""}, {"dropping-particle": "", "family": "Salzberg", "given": "Steven L.", "non-dropping-particle": "", "parse-names": false, "suffix": ""}], "container-title": "Nature Biotechnology", "id": "ITEM-1", "issue": "8", "issued": {"date-parts": [["2019"]</vt:lpwstr>
  </property>
  <property fmtid="{D5CDD505-2E9C-101B-9397-08002B2CF9AE}" pid="1252" name="Mendeley_Bookmark_SW3yhSlehn_9">
    <vt:lpwstr>]}, "page": "907-915", "publisher": "Springer US", "title": "Graph-based genome alignment and genotyping with HISAT2 and HISAT-genotype", "type": "article-journal", "volume": "37"}, "uris": ["http://www.mendeley.com/documents/?uuid=408dae0e-f05c-4721-b544</vt:lpwstr>
  </property>
  <property fmtid="{D5CDD505-2E9C-101B-9397-08002B2CF9AE}" pid="1253" name="Mendeley_Bookmark_TevbY37I2u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254" name="Mendeley_Bookmark_TevbY37I2u_10">
    <vt:lpwstr>: "", "family": "Davies", "given": "Robert M.", "non-dropping-particle": "", "parse-names": false, "suffix": ""}, {"dropping-particle": "", "family": "Li", "given": "Heng", "non-dropping-particle": "", "parse-names": false, "suffix": ""}], "container-titl</vt:lpwstr>
  </property>
  <property fmtid="{D5CDD505-2E9C-101B-9397-08002B2CF9AE}" pid="1255" name="Mendeley_Bookmark_TevbY37I2u_11">
    <vt:lpwstr>e": "GigaScience", "id": "ITEM-1", "issue": "2", "issued": {"date-parts": [["2021"]]}, "title": "Twelve years of SAMtools and BCFtools", "type": "article-journal", "volume": "10"}, "uris": ["http://www.mendeley.com/documents/?uuid=ff58baa3-6dab-4214-aab0-</vt:lpwstr>
  </property>
  <property fmtid="{D5CDD505-2E9C-101B-9397-08002B2CF9AE}" pid="1256" name="Mendeley_Bookmark_TevbY37I2u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257" name="Mendeley_Bookmark_TevbY37I2u_13">
    <vt:lpwstr>//github.com/citation-style-language/schema/raw/master/csl-citation.json"}</vt:lpwstr>
  </property>
  <property fmtid="{D5CDD505-2E9C-101B-9397-08002B2CF9AE}" pid="1258" name="Mendeley_Bookmark_TevbY37I2u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259" name="Mendeley_Bookmark_TevbY37I2u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260" name="Mendeley_Bookmark_TevbY37I2u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261" name="Mendeley_Bookmark_TevbY37I2u_5">
    <vt:lpwstr>tation are available from https://www.htslib.org.", "author": [{"dropping-particle": "", "family": "Danecek", "given": "Petr", "non-dropping-particle": "", "parse-names": false, "suffix": ""}, {"dropping-particle": "", "family": "Bonfield", "given": "Jame</vt:lpwstr>
  </property>
  <property fmtid="{D5CDD505-2E9C-101B-9397-08002B2CF9AE}" pid="1262" name="Mendeley_Bookmark_TevbY37I2u_6">
    <vt:lpwstr>s K.", "non-dropping-particle": "", "parse-names": false, "suffix": ""}, {"dropping-particle": "", "family": "Liddle", "given": "Jennifer", "non-dropping-particle": "", "parse-names": false, "suffix": ""}, {"dropping-particle": "", "family": "Marshall", "</vt:lpwstr>
  </property>
  <property fmtid="{D5CDD505-2E9C-101B-9397-08002B2CF9AE}" pid="1263" name="Mendeley_Bookmark_TevbY37I2u_7">
    <vt:lpwstr>given": "John", "non-dropping-particle": "", "parse-names": false, "suffix": ""}, {"dropping-particle": "", "family": "Ohan", "given": "Valeriu", "non-dropping-particle": "", "parse-names": false, "suffix": ""}, {"dropping-particle": "", "family": "Pollar</vt:lpwstr>
  </property>
  <property fmtid="{D5CDD505-2E9C-101B-9397-08002B2CF9AE}" pid="1264" name="Mendeley_Bookmark_TevbY37I2u_8">
    <vt:lpwstr>d", "given": "Martin O.", "non-dropping-particle": "", "parse-names": false, "suffix": ""}, {"dropping-particle": "", "family": "Whitwham", "given": "Andrew", "non-dropping-particle": "", "parse-names": false, "suffix": ""}, {"dropping-particle": "", "fam</vt:lpwstr>
  </property>
  <property fmtid="{D5CDD505-2E9C-101B-9397-08002B2CF9AE}" pid="1265" name="Mendeley_Bookmark_TevbY37I2u_9">
    <vt:lpwstr>ily": "Keane", "given": "Thomas", "non-dropping-particle": "", "parse-names": false, "suffix": ""}, {"dropping-particle": "", "family": "McCarthy", "given": "Shane A.", "non-dropping-particle": "", "parse-names": false, "suffix": ""}, {"dropping-particle"</vt:lpwstr>
  </property>
  <property fmtid="{D5CDD505-2E9C-101B-9397-08002B2CF9AE}" pid="1266" name="Mendeley_Bookmark_Tvu8stAw0z_1">
    <vt:lpwstr>ADDIN CSL_CITATION {"citationItems": [{"id": "ITEM-1", "itemData": {"author": [{"dropping-particle": "", "family": "Garrison", "given": "Erik", "non-dropping-particle": "", "parse-names": false, "suffix": ""}, {"dropping-particle": "", "family": "Kronenbe</vt:lpwstr>
  </property>
  <property fmtid="{D5CDD505-2E9C-101B-9397-08002B2CF9AE}" pid="1267" name="Mendeley_Bookmark_Tvu8stAw0z_2">
    <vt:lpwstr>rg", "given": "Zev N", "non-dropping-particle": "", "parse-names": false, "suffix": ""}, {"dropping-particle": "", "family": "Dawson", "given": "Eric T", "non-dropping-particle": "", "parse-names": false, "suffix": ""}, {"dropping-particle": "", "family":</vt:lpwstr>
  </property>
  <property fmtid="{D5CDD505-2E9C-101B-9397-08002B2CF9AE}" pid="1268" name="Mendeley_Bookmark_Tvu8stAw0z_3">
    <vt:lpwstr> "Pedersen", "given": "Brent S", "non-dropping-particle": "", "parse-names": false, "suffix": ""}], "id": "ITEM-1", "issued": {"date-parts": [["2021"]]}, "page": "1-15", "title": "Vcflib and tools for processing the VCF variant call format Author summary"</vt:lpwstr>
  </property>
  <property fmtid="{D5CDD505-2E9C-101B-9397-08002B2CF9AE}" pid="1269" name="Mendeley_Bookmark_Tvu8stAw0z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1270" name="Mendeley_Bookmark_Tvu8stAw0z_5">
    <vt:lpwstr>slyFormattedCitation": "(Garrison &lt;i&gt;et al.&lt;/i&gt;, 2021)"}, "properties": {"noteIndex": 0}, "schema": "https://github.com/citation-style-language/schema/raw/master/csl-citation.json"}</vt:lpwstr>
  </property>
  <property fmtid="{D5CDD505-2E9C-101B-9397-08002B2CF9AE}" pid="1271" name="Mendeley_Bookmark_WCC2YVarFN_1">
    <vt:lpwstr>ADDIN CSL_CITATION {"citationItems": [{"id": "ITEM-1", "itemData": {"author": [{"dropping-particle": "", "family": "Bray", "given": "Nicolas L", "non-dropping-particle": "", "parse-names": false, "suffix": ""}, {"dropping-particle": "", "family": "Pimente</vt:lpwstr>
  </property>
  <property fmtid="{D5CDD505-2E9C-101B-9397-08002B2CF9AE}" pid="1272" name="Mendeley_Bookmark_WCC2YVarFN_2">
    <vt:lpwstr>l", "given": "Harold", "non-dropping-particle": "", "parse-names": false, "suffix": ""}, {"dropping-particle": "", "family": "Melsted", "given": "P\u00e1ll", "non-dropping-particle": "", "parse-names": false, "suffix": ""}, {"dropping-particle": "", "fami</vt:lpwstr>
  </property>
  <property fmtid="{D5CDD505-2E9C-101B-9397-08002B2CF9AE}" pid="1273" name="Mendeley_Bookmark_WCC2YVarFN_3">
    <vt:lpwstr>ly": "Pachter", "given": "Lior", "non-dropping-particle": "", "parse-names": false, "suffix": ""}], "id": "ITEM-1", "issued": {"date-parts": [["2015"]]}, "page": "1-21", "title": "Near-optimal RNA-Seq quantification", "type": "article-journal"}, "uris": [</vt:lpwstr>
  </property>
  <property fmtid="{D5CDD505-2E9C-101B-9397-08002B2CF9AE}" pid="1274" name="Mendeley_Bookmark_WCC2YVarFN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1275" name="Mendeley_Bookmark_WCC2YVarFN_5">
    <vt:lpwstr>15)"}, "properties": {"noteIndex": 0}, "schema": "https://github.com/citation-style-language/schema/raw/master/csl-citation.json"}</vt:lpwstr>
  </property>
  <property fmtid="{D5CDD505-2E9C-101B-9397-08002B2CF9AE}" pid="1276" name="Mendeley_Bookmark_WS7GPL4IwV_1">
    <vt:lpwstr>ADDIN CSL_CITATION {"citationItems": [{"id": "ITEM-1", "itemData": {"DOI": "10.1016/S0140-6736(18)30844-4", "ISSN": "0140-6736", "author": [{"dropping-particle": "", "family": "Killeen", "given": "Gerry F", "non-dropping-particle": "", "parse-names": fals</vt:lpwstr>
  </property>
  <property fmtid="{D5CDD505-2E9C-101B-9397-08002B2CF9AE}" pid="1277" name="Mendeley_Bookmark_WS7GPL4IwV_2">
    <vt:lpwstr>e, "suffix": ""}, {"dropping-particle": "", "family": "Ranson", "given": "Hilary", "non-dropping-particle": "", "parse-names": false, "suffix": ""}], "container-title": "The Lancet", "id": "ITEM-1", "issue": "10130", "issued": {"date-parts": [["2018"]]}, </vt:lpwstr>
  </property>
  <property fmtid="{D5CDD505-2E9C-101B-9397-08002B2CF9AE}" pid="1278" name="Mendeley_Bookmark_WS7GPL4IwV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1279" name="Mendeley_Bookmark_WS7GPL4IwV_4">
    <vt:lpwstr>: ["http://www.mendeley.com/documents/?uuid=8c4919f6-60ad-4113-8a56-5deeb7df020d"]}, {"id": "ITEM-2", "itemData": {"ISBN": "9789241565653", "author": [{"dropping-particle": "", "family": "World Health Organization", "given": "", "non-dropping-particle": "</vt:lpwstr>
  </property>
  <property fmtid="{D5CDD505-2E9C-101B-9397-08002B2CF9AE}" pid="1280" name="Mendeley_Bookmark_WS7GPL4IwV_5">
    <vt:lpwstr>", "parse-names": false, "suffix": ""}], "id": "ITEM-2", "issued": {"date-parts": [["2018"]]}, "publisher-place": "Geneva", "title": "World Malaria Report 2018", "type": "book"}, "uris": ["http://www.mendeley.com/documents/?uuid=827a3f41-6da5-4da0-a583-33</vt:lpwstr>
  </property>
  <property fmtid="{D5CDD505-2E9C-101B-9397-08002B2CF9AE}" pid="1281" name="Mendeley_Bookmark_WS7GPL4IwV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1282" name="Mendeley_Bookmark_WS7GPL4IwV_7">
    <vt:lpwstr>on, 2018; World Health Organization, 2018)"}, "properties": {"noteIndex": 0}, "schema": "https://github.com/citation-style-language/schema/raw/master/csl-citation.json"}</vt:lpwstr>
  </property>
  <property fmtid="{D5CDD505-2E9C-101B-9397-08002B2CF9AE}" pid="1283" name="Mendeley_Bookmark_WTPnYxzh1B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1284" name="Mendeley_Bookmark_WTPnYxzh1B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1285" name="Mendeley_Bookmark_WTPnYxzh1B_3">
    <vt:lpwstr>ate analysis of data from RNA-seq experiments.", "author": [{"dropping-particle": "", "family": "Pimentel", "given": "Harold", "non-dropping-particle": "", "parse-names": false, "suffix": ""}, {"dropping-particle": "", "family": "Bray", "given": "Nicolas </vt:lpwstr>
  </property>
  <property fmtid="{D5CDD505-2E9C-101B-9397-08002B2CF9AE}" pid="1286" name="Mendeley_Bookmark_WTPnYxzh1B_4">
    <vt:lpwstr>L.", "non-dropping-particle": "", "parse-names": false, "suffix": ""}, {"dropping-particle": "", "family": "Puente", "given": "Suzette", "non-dropping-particle": "", "parse-names": false, "suffix": ""}, {"dropping-particle": "", "family": "Melsted", "give</vt:lpwstr>
  </property>
  <property fmtid="{D5CDD505-2E9C-101B-9397-08002B2CF9AE}" pid="1287" name="Mendeley_Bookmark_WTPnYxzh1B_5">
    <vt:lpwstr>n": "P\u00e1ll", "non-dropping-particle": "", "parse-names": false, "suffix": ""}, {"dropping-particle": "", "family": "Pachter", "given": "Lior", "non-dropping-particle": "", "parse-names": false, "suffix": ""}], "container-title": "Nature Methods", "id"</vt:lpwstr>
  </property>
  <property fmtid="{D5CDD505-2E9C-101B-9397-08002B2CF9AE}" pid="1288" name="Mendeley_Bookmark_WTPnYxzh1B_6">
    <vt:lpwstr>: "ITEM-1", "issue": "7", "issued": {"date-parts": [["2017"]]}, "page": "687-690", "title": "Differential analysis of RNA-seq incorporating quantification uncertainty", "type": "article-journal", "volume": "14"}, "uris": ["http://www.mendeley.com/document</vt:lpwstr>
  </property>
  <property fmtid="{D5CDD505-2E9C-101B-9397-08002B2CF9AE}" pid="1289" name="Mendeley_Bookmark_WTPnYxzh1B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1290" name="Mendeley_Bookmark_WTPnYxzh1B_8">
    <vt:lpwstr>{"noteIndex": 0}, "schema": "https://github.com/citation-style-language/schema/raw/master/csl-citation.json"}</vt:lpwstr>
  </property>
  <property fmtid="{D5CDD505-2E9C-101B-9397-08002B2CF9AE}" pid="1291" name="Mendeley_Bookmark_XIle6lrItb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292" name="Mendeley_Bookmark_XIle6lrItb_10">
    <vt:lpwstr>: "", "family": "Monnin", "given": "David", "non-dropping-particle": "", "parse-names": false, "suffix": ""}, {"dropping-particle": "El", "family": "Filali", "given": "Adil", "non-dropping-particle": "", "parse-names": false, "suffix": ""}, {"dropping-par</vt:lpwstr>
  </property>
  <property fmtid="{D5CDD505-2E9C-101B-9397-08002B2CF9AE}" pid="1293" name="Mendeley_Bookmark_XIle6lrItb_11">
    <vt:lpwstr>ticle": "", "family": "Carareto", "given": "Claudia Marcia", "non-dropping-particle": "", "parse-names": false, "suffix": ""}, {"dropping-particle": "", "family": "Vieira", "given": "Cristina", "non-dropping-particle": "", "parse-names": false, "suffix": </vt:lpwstr>
  </property>
  <property fmtid="{D5CDD505-2E9C-101B-9397-08002B2CF9AE}" pid="1294" name="Mendeley_Bookmark_XIle6lrItb_12">
    <vt:lpwstr>""}, {"dropping-particle": "", "family": "Picard", "given": "Franck", "non-dropping-particle": "", "parse-names": false, "suffix": ""}, {"dropping-particle": "", "family": "Kremer", "given": "Natacha", "non-dropping-particle": "", "parse-names": false, "s</vt:lpwstr>
  </property>
  <property fmtid="{D5CDD505-2E9C-101B-9397-08002B2CF9AE}" pid="1295" name="Mendeley_Bookmark_XIle6lrItb_13">
    <vt:lpwstr>uffix": ""}, {"dropping-particle": "", "family": "Vavre", "given": "Fabrice", "non-dropping-particle": "", "parse-names": false, "suffix": ""}, {"dropping-particle": "", "family": "Sagot", "given": "Marie France", "non-dropping-particle": "", "parse-names</vt:lpwstr>
  </property>
  <property fmtid="{D5CDD505-2E9C-101B-9397-08002B2CF9AE}" pid="1296" name="Mendeley_Bookmark_XIle6lrItb_14">
    <vt:lpwstr>": false, "suffix": ""}, {"dropping-particle": "", "family": "Lacroix", "given": "Vincent", "non-dropping-particle": "", "parse-names": false, "suffix": ""}], "container-title": "Nucleic Acids Research", "id": "ITEM-1", "issue": "19", "issued": {"date-par</vt:lpwstr>
  </property>
  <property fmtid="{D5CDD505-2E9C-101B-9397-08002B2CF9AE}" pid="1297" name="Mendeley_Bookmark_XIle6lrItb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298" name="Mendeley_Bookmark_XIle6lrItb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299" name="Mendeley_Bookmark_XIle6lrItb_17">
    <vt:lpwstr> &lt;i&gt;et al.&lt;/i&gt;, 2016)"}, "properties": {"noteIndex": 0}, "schema": "https://github.com/citation-style-language/schema/raw/master/csl-citation.json"}</vt:lpwstr>
  </property>
  <property fmtid="{D5CDD505-2E9C-101B-9397-08002B2CF9AE}" pid="1300" name="Mendeley_Bookmark_XIle6lrItb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301" name="Mendeley_Bookmark_XIle6lrItb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302" name="Mendeley_Bookmark_XIle6lrItb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303" name="Mendeley_Bookmark_XIle6lrItb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304" name="Mendeley_Bookmark_XIle6lrItb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305" name="Mendeley_Bookmark_XIle6lrItb_7">
    <vt:lpwstr>00e8ne", "non-dropping-particle": "", "parse-names": false, "suffix": ""}, {"dropping-particle": "", "family": "Brinza", "given": "Lilia", "non-dropping-particle": "", "parse-names": false, "suffix": ""}, {"dropping-particle": "", "family": "Marchet", "gi</vt:lpwstr>
  </property>
  <property fmtid="{D5CDD505-2E9C-101B-9397-08002B2CF9AE}" pid="1306" name="Mendeley_Bookmark_XIle6lrItb_8">
    <vt:lpwstr>ven": "Camille", "non-dropping-particle": "", "parse-names": false, "suffix": ""}, {"dropping-particle": "", "family": "Kielbassa", "given": "Janice", "non-dropping-particle": "", "parse-names": false, "suffix": ""}, {"dropping-particle": "", "family": "B</vt:lpwstr>
  </property>
  <property fmtid="{D5CDD505-2E9C-101B-9397-08002B2CF9AE}" pid="1307" name="Mendeley_Bookmark_XIle6lrItb_9">
    <vt:lpwstr>astien", "given": "Sylv\u00e8re", "non-dropping-particle": "", "parse-names": false, "suffix": ""}, {"dropping-particle": "", "family": "Boutigny", "given": "Mathilde", "non-dropping-particle": "", "parse-names": false, "suffix": ""}, {"dropping-particle"</vt:lpwstr>
  </property>
  <property fmtid="{D5CDD505-2E9C-101B-9397-08002B2CF9AE}" pid="1308" name="Mendeley_Bookmark_XK3Ee7amnk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309" name="Mendeley_Bookmark_XK3Ee7amnk_10">
    <vt:lpwstr>: "", "family": "Davies", "given": "Robert M.", "non-dropping-particle": "", "parse-names": false, "suffix": ""}, {"dropping-particle": "", "family": "Li", "given": "Heng", "non-dropping-particle": "", "parse-names": false, "suffix": ""}], "container-titl</vt:lpwstr>
  </property>
  <property fmtid="{D5CDD505-2E9C-101B-9397-08002B2CF9AE}" pid="1310" name="Mendeley_Bookmark_XK3Ee7amnk_11">
    <vt:lpwstr>e": "GigaScience", "id": "ITEM-1", "issue": "2", "issued": {"date-parts": [["2021"]]}, "title": "Twelve years of SAMtools and BCFtools", "type": "article-journal", "volume": "10"}, "uris": ["http://www.mendeley.com/documents/?uuid=ff58baa3-6dab-4214-aab0-</vt:lpwstr>
  </property>
  <property fmtid="{D5CDD505-2E9C-101B-9397-08002B2CF9AE}" pid="1311" name="Mendeley_Bookmark_XK3Ee7amnk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312" name="Mendeley_Bookmark_XK3Ee7amnk_13">
    <vt:lpwstr>//github.com/citation-style-language/schema/raw/master/csl-citation.json"}</vt:lpwstr>
  </property>
  <property fmtid="{D5CDD505-2E9C-101B-9397-08002B2CF9AE}" pid="1313" name="Mendeley_Bookmark_XK3Ee7amnk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314" name="Mendeley_Bookmark_XK3Ee7amnk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315" name="Mendeley_Bookmark_XK3Ee7amnk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316" name="Mendeley_Bookmark_XK3Ee7amnk_5">
    <vt:lpwstr>tation are available from https://www.htslib.org.", "author": [{"dropping-particle": "", "family": "Danecek", "given": "Petr", "non-dropping-particle": "", "parse-names": false, "suffix": ""}, {"dropping-particle": "", "family": "Bonfield", "given": "Jame</vt:lpwstr>
  </property>
  <property fmtid="{D5CDD505-2E9C-101B-9397-08002B2CF9AE}" pid="1317" name="Mendeley_Bookmark_XK3Ee7amnk_6">
    <vt:lpwstr>s K.", "non-dropping-particle": "", "parse-names": false, "suffix": ""}, {"dropping-particle": "", "family": "Liddle", "given": "Jennifer", "non-dropping-particle": "", "parse-names": false, "suffix": ""}, {"dropping-particle": "", "family": "Marshall", "</vt:lpwstr>
  </property>
  <property fmtid="{D5CDD505-2E9C-101B-9397-08002B2CF9AE}" pid="1318" name="Mendeley_Bookmark_XK3Ee7amnk_7">
    <vt:lpwstr>given": "John", "non-dropping-particle": "", "parse-names": false, "suffix": ""}, {"dropping-particle": "", "family": "Ohan", "given": "Valeriu", "non-dropping-particle": "", "parse-names": false, "suffix": ""}, {"dropping-particle": "", "family": "Pollar</vt:lpwstr>
  </property>
  <property fmtid="{D5CDD505-2E9C-101B-9397-08002B2CF9AE}" pid="1319" name="Mendeley_Bookmark_XK3Ee7amnk_8">
    <vt:lpwstr>d", "given": "Martin O.", "non-dropping-particle": "", "parse-names": false, "suffix": ""}, {"dropping-particle": "", "family": "Whitwham", "given": "Andrew", "non-dropping-particle": "", "parse-names": false, "suffix": ""}, {"dropping-particle": "", "fam</vt:lpwstr>
  </property>
  <property fmtid="{D5CDD505-2E9C-101B-9397-08002B2CF9AE}" pid="1320" name="Mendeley_Bookmark_XK3Ee7amnk_9">
    <vt:lpwstr>ily": "Keane", "given": "Thomas", "non-dropping-particle": "", "parse-names": false, "suffix": ""}, {"dropping-particle": "", "family": "McCarthy", "given": "Shane A.", "non-dropping-particle": "", "parse-names": false, "suffix": ""}, {"dropping-particle"</vt:lpwstr>
  </property>
  <property fmtid="{D5CDD505-2E9C-101B-9397-08002B2CF9AE}" pid="1321" name="Mendeley_Bookmark_YNK4tWBWl7_1">
    <vt:lpwstr>ADDIN CSL_CITATION {"citationItems": [{"id": "ITEM-1", "itemData": {"URL": "http://www.bioinformatics.babraham.ac.uk/projects/fastqc", "author": [{"dropping-particle": "", "family": "Andrews", "given": "Simon", "non-dropping-particle": "", "parse-names": </vt:lpwstr>
  </property>
  <property fmtid="{D5CDD505-2E9C-101B-9397-08002B2CF9AE}" pid="1322" name="Mendeley_Bookmark_YNK4tWBWl7_2">
    <vt:lpwstr>false, "suffix": ""}], "id": "ITEM-1", "issued": {"date-parts": [["2010"]]}, "title": "FastQC: a quality control tool for high throughput sequence data.", "type": "webpage"}, "uris": ["http://www.mendeley.com/documents/?uuid=a1f8396c-b979-4e29-b211-282067</vt:lpwstr>
  </property>
  <property fmtid="{D5CDD505-2E9C-101B-9397-08002B2CF9AE}" pid="1323" name="Mendeley_Bookmark_YNK4tWBWl7_3">
    <vt:lpwstr>17ac05"]}], "mendeley": {"formattedCitation": "(Andrews, 2010)", "plainTextFormattedCitation": "(Andrews, 2010)", "previouslyFormattedCitation": "(Andrews, 2010)"}, "properties": {"noteIndex": 0}, "schema": "https://github.com/citation-style-language/sche</vt:lpwstr>
  </property>
  <property fmtid="{D5CDD505-2E9C-101B-9397-08002B2CF9AE}" pid="1324" name="Mendeley_Bookmark_YNK4tWBWl7_4">
    <vt:lpwstr>ma/raw/master/csl-citation.json"}</vt:lpwstr>
  </property>
  <property fmtid="{D5CDD505-2E9C-101B-9397-08002B2CF9AE}" pid="1325" name="Mendeley_Bookmark_YTZ91umnTa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1326" name="Mendeley_Bookmark_YTZ91umnTa_10">
    <vt:lpwstr> "title": "Estimating and interpreting FST: The impact of rare variants", "type": "article-journal", "volume": "23"}, "uris": ["http://www.mendeley.com/documents/?uuid=3ae5af31-956d-45ed-a724-443ad0ca9cb2"]}, {"id": "ITEM-2", "itemData": {"DOI": "10.1093/</vt:lpwstr>
  </property>
  <property fmtid="{D5CDD505-2E9C-101B-9397-08002B2CF9AE}" pid="1327" name="Mendeley_Bookmark_YTZ91umnTa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1328" name="Mendeley_Bookmark_YTZ91umnTa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1329" name="Mendeley_Bookmark_YTZ91umnTa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1330" name="Mendeley_Bookmark_YTZ91umnTa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1331" name="Mendeley_Bookmark_YTZ91umnTa_15">
    <vt:lpwstr>", "given": "R. R.", "non-dropping-particle": "", "parse-names": false, "suffix": ""}, {"dropping-particle": "", "family": "Slatkin", "given": "M.", "non-dropping-particle": "", "parse-names": false, "suffix": ""}, {"dropping-particle": "", "family": "Mad</vt:lpwstr>
  </property>
  <property fmtid="{D5CDD505-2E9C-101B-9397-08002B2CF9AE}" pid="1332" name="Mendeley_Bookmark_YTZ91umnTa_16">
    <vt:lpwstr>dison", "given": "W. P.", "non-dropping-particle": "", "parse-names": false, "suffix": ""}], "container-title": "Genetics", "id": "ITEM-2", "issue": "2", "issued": {"date-parts": [["1992"]]}, "page": "583-589", "title": "Estimation of levels of gene flow </vt:lpwstr>
  </property>
  <property fmtid="{D5CDD505-2E9C-101B-9397-08002B2CF9AE}" pid="1333" name="Mendeley_Bookmark_YTZ91umnTa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1334" name="Mendeley_Bookmark_YTZ91umnTa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1335" name="Mendeley_Bookmark_YTZ91umnTa_19">
    <vt:lpwstr>ub.com/citation-style-language/schema/raw/master/csl-citation.json"}</vt:lpwstr>
  </property>
  <property fmtid="{D5CDD505-2E9C-101B-9397-08002B2CF9AE}" pid="1336" name="Mendeley_Bookmark_YTZ91umnTa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1337" name="Mendeley_Bookmark_YTZ91umnTa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1338" name="Mendeley_Bookmark_YTZ91umnTa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1339" name="Mendeley_Bookmark_YTZ91umnTa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1340" name="Mendeley_Bookmark_YTZ91umnTa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1341" name="Mendeley_Bookmark_YTZ91umnTa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1342" name="Mendeley_Bookmark_YTZ91umnTa_8">
    <vt:lpwstr>e": "", "family": "Patterson", "given": "Nick", "non-dropping-particle": "", "parse-names": false, "suffix": ""}, {"dropping-particle": "", "family": "Sankararaman", "given": "Sriram", "non-dropping-particle": "", "parse-names": false, "suffix": ""}, {"dr</vt:lpwstr>
  </property>
  <property fmtid="{D5CDD505-2E9C-101B-9397-08002B2CF9AE}" pid="1343" name="Mendeley_Bookmark_YTZ91umnTa_9">
    <vt:lpwstr>opping-particle": "", "family": "Price", "given": "Alkes L.", "non-dropping-particle": "", "parse-names": false, "suffix": ""}], "container-title": "Genome Research", "id": "ITEM-1", "issue": "9", "issued": {"date-parts": [["2013"]]}, "page": "1514-1521",</vt:lpwstr>
  </property>
  <property fmtid="{D5CDD505-2E9C-101B-9397-08002B2CF9AE}" pid="1344" name="Mendeley_Bookmark_YcUCHMeDC4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345" name="Mendeley_Bookmark_YcUCHMeDC4_10">
    <vt:lpwstr>: "", "family": "Davies", "given": "Robert M.", "non-dropping-particle": "", "parse-names": false, "suffix": ""}, {"dropping-particle": "", "family": "Li", "given": "Heng", "non-dropping-particle": "", "parse-names": false, "suffix": ""}], "container-titl</vt:lpwstr>
  </property>
  <property fmtid="{D5CDD505-2E9C-101B-9397-08002B2CF9AE}" pid="1346" name="Mendeley_Bookmark_YcUCHMeDC4_11">
    <vt:lpwstr>e": "GigaScience", "id": "ITEM-1", "issue": "2", "issued": {"date-parts": [["2021"]]}, "title": "Twelve years of SAMtools and BCFtools", "type": "article-journal", "volume": "10"}, "uris": ["http://www.mendeley.com/documents/?uuid=ff58baa3-6dab-4214-aab0-</vt:lpwstr>
  </property>
  <property fmtid="{D5CDD505-2E9C-101B-9397-08002B2CF9AE}" pid="1347" name="Mendeley_Bookmark_YcUCHMeDC4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348" name="Mendeley_Bookmark_YcUCHMeDC4_13">
    <vt:lpwstr>//github.com/citation-style-language/schema/raw/master/csl-citation.json"}</vt:lpwstr>
  </property>
  <property fmtid="{D5CDD505-2E9C-101B-9397-08002B2CF9AE}" pid="1349" name="Mendeley_Bookmark_YcUCHMeDC4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350" name="Mendeley_Bookmark_YcUCHMeDC4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351" name="Mendeley_Bookmark_YcUCHMeDC4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352" name="Mendeley_Bookmark_YcUCHMeDC4_5">
    <vt:lpwstr>tation are available from https://www.htslib.org.", "author": [{"dropping-particle": "", "family": "Danecek", "given": "Petr", "non-dropping-particle": "", "parse-names": false, "suffix": ""}, {"dropping-particle": "", "family": "Bonfield", "given": "Jame</vt:lpwstr>
  </property>
  <property fmtid="{D5CDD505-2E9C-101B-9397-08002B2CF9AE}" pid="1353" name="Mendeley_Bookmark_YcUCHMeDC4_6">
    <vt:lpwstr>s K.", "non-dropping-particle": "", "parse-names": false, "suffix": ""}, {"dropping-particle": "", "family": "Liddle", "given": "Jennifer", "non-dropping-particle": "", "parse-names": false, "suffix": ""}, {"dropping-particle": "", "family": "Marshall", "</vt:lpwstr>
  </property>
  <property fmtid="{D5CDD505-2E9C-101B-9397-08002B2CF9AE}" pid="1354" name="Mendeley_Bookmark_YcUCHMeDC4_7">
    <vt:lpwstr>given": "John", "non-dropping-particle": "", "parse-names": false, "suffix": ""}, {"dropping-particle": "", "family": "Ohan", "given": "Valeriu", "non-dropping-particle": "", "parse-names": false, "suffix": ""}, {"dropping-particle": "", "family": "Pollar</vt:lpwstr>
  </property>
  <property fmtid="{D5CDD505-2E9C-101B-9397-08002B2CF9AE}" pid="1355" name="Mendeley_Bookmark_YcUCHMeDC4_8">
    <vt:lpwstr>d", "given": "Martin O.", "non-dropping-particle": "", "parse-names": false, "suffix": ""}, {"dropping-particle": "", "family": "Whitwham", "given": "Andrew", "non-dropping-particle": "", "parse-names": false, "suffix": ""}, {"dropping-particle": "", "fam</vt:lpwstr>
  </property>
  <property fmtid="{D5CDD505-2E9C-101B-9397-08002B2CF9AE}" pid="1356" name="Mendeley_Bookmark_YcUCHMeDC4_9">
    <vt:lpwstr>ily": "Keane", "given": "Thomas", "non-dropping-particle": "", "parse-names": false, "suffix": ""}, {"dropping-particle": "", "family": "McCarthy", "given": "Shane A.", "non-dropping-particle": "", "parse-names": false, "suffix": ""}, {"dropping-particle"</vt:lpwstr>
  </property>
  <property fmtid="{D5CDD505-2E9C-101B-9397-08002B2CF9AE}" pid="1357" name="Mendeley_Bookmark_YfqhcIBuoh_1">
    <vt:lpwstr>ADDIN Mendeley Bibliography CSL_BIBLIOGRAPHY </vt:lpwstr>
  </property>
  <property fmtid="{D5CDD505-2E9C-101B-9397-08002B2CF9AE}" pid="1358" name="Mendeley_Bookmark_YwJKMG434e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1359" name="Mendeley_Bookmark_YwJKMG434e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1360" name="Mendeley_Bookmark_YwJKMG434e_11">
    <vt:lpwstr>text.].", "author": [{"dropping-particle": "", "family": "Williams", "given": "Jessica", "non-dropping-particle": "", "parse-names": false, "suffix": ""}, {"dropping-particle": "", "family": "Flood", "given": "Lori", "non-dropping-particle": "", "parse-na</vt:lpwstr>
  </property>
  <property fmtid="{D5CDD505-2E9C-101B-9397-08002B2CF9AE}" pid="1361" name="Mendeley_Bookmark_YwJKMG434e_12">
    <vt:lpwstr>mes": false, "suffix": ""}, {"dropping-particle": "", "family": "Praulins", "given": "Giorgio", "non-dropping-particle": "", "parse-names": false, "suffix": ""}, {"dropping-particle": "", "family": "Ingham", "given": "Victoria A.", "non-dropping-particle"</vt:lpwstr>
  </property>
  <property fmtid="{D5CDD505-2E9C-101B-9397-08002B2CF9AE}" pid="1362" name="Mendeley_Bookmark_YwJKMG434e_13">
    <vt:lpwstr>: "", "parse-names": false, "suffix": ""}, {"dropping-particle": "", "family": "Morgan", "given": "John", "non-dropping-particle": "", "parse-names": false, "suffix": ""}, {"dropping-particle": "", "family": "Lees", "given": "Rosemary Susan", "non-droppin</vt:lpwstr>
  </property>
  <property fmtid="{D5CDD505-2E9C-101B-9397-08002B2CF9AE}" pid="1363" name="Mendeley_Bookmark_YwJKMG434e_14">
    <vt:lpwstr>g-particle": "", "parse-names": false, "suffix": ""}, {"dropping-particle": "", "family": "Ranson", "given": "Hilary", "non-dropping-particle": "", "parse-names": false, "suffix": ""}], "container-title": "Parasites and Vectors", "id": "ITEM-1", "issue": </vt:lpwstr>
  </property>
  <property fmtid="{D5CDD505-2E9C-101B-9397-08002B2CF9AE}" pid="1364" name="Mendeley_Bookmark_YwJKMG434e_15">
    <vt:lpwstr>"1", "issued": {"date-parts": [["2019"]]}, "page": "1-14", "publisher": "BioMed Central", "title": "Characterisation of Anopheles strains used for laboratory screening of new vector control products", "type": "article-journal", "volume": "12"}, "uris": ["</vt:lpwstr>
  </property>
  <property fmtid="{D5CDD505-2E9C-101B-9397-08002B2CF9AE}" pid="1365" name="Mendeley_Bookmark_YwJKMG434e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1366" name="Mendeley_Bookmark_YwJKMG434e_17">
    <vt:lpwstr>al.&lt;/i&gt;, 2019)"}, "properties": {"noteIndex": 0}, "schema": "https://github.com/citation-style-language/schema/raw/master/csl-citation.json"}</vt:lpwstr>
  </property>
  <property fmtid="{D5CDD505-2E9C-101B-9397-08002B2CF9AE}" pid="1367" name="Mendeley_Bookmark_YwJKMG434e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1368" name="Mendeley_Bookmark_YwJKMG434e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1369" name="Mendeley_Bookmark_YwJKMG434e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1370" name="Mendeley_Bookmark_YwJKMG434e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1371" name="Mendeley_Bookmark_YwJKMG434e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1372" name="Mendeley_Bookmark_YwJKMG434e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1373" name="Mendeley_Bookmark_YwJKMG434e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1374" name="Mendeley_Bookmark_YwJKMG434e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1375" name="Mendeley_Bookmark_Z00m8Bg1Vk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1376" name="Mendeley_Bookmark_Z00m8Bg1Vk_10">
    <vt:lpwstr>ames": false, "suffix": ""}, {"dropping-particle": "", "family": "Vontas", "given": "John", "non-dropping-particle": "", "parse-names": false, "suffix": ""}, {"dropping-particle": "", "family": "Ranson", "given": "Hilary", "non-dropping-particle": "", "pa</vt:lpwstr>
  </property>
  <property fmtid="{D5CDD505-2E9C-101B-9397-08002B2CF9AE}" pid="1377" name="Mendeley_Bookmark_Z00m8Bg1Vk_11">
    <vt:lpwstr>rse-names": false, "suffix": ""}], "container-title": "Nature", "id": "ITEM-1", "issue": "7790", "issued": {"date-parts": [["2020"]]}, "page": "376-380", "publisher": "Springer US", "title": "A sensory appendage protein protects malaria vectors from pyret</vt:lpwstr>
  </property>
  <property fmtid="{D5CDD505-2E9C-101B-9397-08002B2CF9AE}" pid="1378" name="Mendeley_Bookmark_Z00m8Bg1Vk_12">
    <vt:lpwstr>hroids", "type": "article-journal", "volume": "577"}, "uris": ["http://www.mendeley.com/documents/?uuid=183fb8e3-7b73-4de4-8a5e-6927d2a756dd"]}], "mendeley": {"formattedCitation": "(Ingham &lt;i&gt;et al.&lt;/i&gt;, 2020)", "manualFormatting": "(Ingham et al., 2020).</vt:lpwstr>
  </property>
  <property fmtid="{D5CDD505-2E9C-101B-9397-08002B2CF9AE}" pid="1379" name="Mendeley_Bookmark_Z00m8Bg1Vk_13">
    <vt:lpwstr>", "plainTextFormattedCitation": "(Ingham et al., 2020)", "previouslyFormattedCitation": "(Ingham &lt;i&gt;et al.&lt;/i&gt;, 2020)"}, "properties": {"noteIndex": 0}, "schema": "https://github.com/citation-style-language/schema/raw/master/csl-citation.json"}</vt:lpwstr>
  </property>
  <property fmtid="{D5CDD505-2E9C-101B-9397-08002B2CF9AE}" pid="1380" name="Mendeley_Bookmark_Z00m8Bg1Vk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1381" name="Mendeley_Bookmark_Z00m8Bg1Vk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1382" name="Mendeley_Bookmark_Z00m8Bg1Vk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1383" name="Mendeley_Bookmark_Z00m8Bg1Vk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1384" name="Mendeley_Bookmark_Z00m8Bg1Vk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1385" name="Mendeley_Bookmark_Z00m8Bg1Vk_7">
    <vt:lpwstr>ing-particle": "", "family": "Ingham", "given": "Victoria A.", "non-dropping-particle": "", "parse-names": false, "suffix": ""}, {"dropping-particle": "", "family": "Anthousi", "given": "Amalia", "non-dropping-particle": "", "parse-names": false, "suffix"</vt:lpwstr>
  </property>
  <property fmtid="{D5CDD505-2E9C-101B-9397-08002B2CF9AE}" pid="1386" name="Mendeley_Bookmark_Z00m8Bg1Vk_8">
    <vt:lpwstr>: ""}, {"dropping-particle": "", "family": "Douris", "given": "Vassilis", "non-dropping-particle": "", "parse-names": false, "suffix": ""}, {"dropping-particle": "", "family": "Harding", "given": "Nicholas J.", "non-dropping-particle": "", "parse-names": </vt:lpwstr>
  </property>
  <property fmtid="{D5CDD505-2E9C-101B-9397-08002B2CF9AE}" pid="1387" name="Mendeley_Bookmark_Z00m8Bg1Vk_9">
    <vt:lpwstr>false, "suffix": ""}, {"dropping-particle": "", "family": "Lycett", "given": "Gareth", "non-dropping-particle": "", "parse-names": false, "suffix": ""}, {"dropping-particle": "", "family": "Morris", "given": "Marion", "non-dropping-particle": "", "parse-n</vt:lpwstr>
  </property>
  <property fmtid="{D5CDD505-2E9C-101B-9397-08002B2CF9AE}" pid="1388" name="Mendeley_Bookmark_ZYJKReMQA6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1389" name="Mendeley_Bookmark_ZYJKReMQA6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1390" name="Mendeley_Bookmark_ZYJKReMQA6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1391" name="Mendeley_Bookmark_ZYJKReMQA6_12">
    <vt:lpwstr> "", "family": "Chilton", "given": "John", "non-dropping-particle": "", "parse-names": false, "suffix": ""}, {"dropping-particle": "", "family": "K\u00f6ster", "given": "Johannes", "non-dropping-particle": "", "parse-names": false, "suffix": ""}, {"droppi</vt:lpwstr>
  </property>
  <property fmtid="{D5CDD505-2E9C-101B-9397-08002B2CF9AE}" pid="1392" name="Mendeley_Bookmark_ZYJKReMQA6_13">
    <vt:lpwstr>ng-particle": "", "family": "Dale", "given": "Ryan", "non-dropping-particle": "", "parse-names": false, "suffix": ""}, {"dropping-particle": "", "family": "Soranzo", "given": "Nicola", "non-dropping-particle": "", "parse-names": false, "suffix": ""}, {"dr</vt:lpwstr>
  </property>
  <property fmtid="{D5CDD505-2E9C-101B-9397-08002B2CF9AE}" pid="1393" name="Mendeley_Bookmark_ZYJKReMQA6_14">
    <vt:lpwstr>opping-particle": "", "family": "Beek", "given": "Marius", "non-dropping-particle": "van den", "parse-names": false, "suffix": ""}, {"dropping-particle": "", "family": "Goecks", "given": "Jeremy", "non-dropping-particle": "", "parse-names": false, "suffix</vt:lpwstr>
  </property>
  <property fmtid="{D5CDD505-2E9C-101B-9397-08002B2CF9AE}" pid="1394" name="Mendeley_Bookmark_ZYJKReMQA6_15">
    <vt:lpwstr>": ""}, {"dropping-particle": "", "family": "Backofen", "given": "Rolf", "non-dropping-particle": "", "parse-names": false, "suffix": ""}, {"dropping-particle": "", "family": "Nekrutenko", "given": "Anton", "non-dropping-particle": "", "parse-names": fals</vt:lpwstr>
  </property>
  <property fmtid="{D5CDD505-2E9C-101B-9397-08002B2CF9AE}" pid="1395" name="Mendeley_Bookmark_ZYJKReMQA6_16">
    <vt:lpwstr>e, "suffix": ""}, {"dropping-particle": "", "family": "Taylor", "given": "James", "non-dropping-particle": "", "parse-names": false, "suffix": ""}], "container-title": "Cell Systems", "id": "ITEM-1", "issue": "6", "issued": {"date-parts": [["2018"]]}, "pa</vt:lpwstr>
  </property>
  <property fmtid="{D5CDD505-2E9C-101B-9397-08002B2CF9AE}" pid="1396" name="Mendeley_Bookmark_ZYJKReMQA6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1397" name="Mendeley_Bookmark_ZYJKReMQA6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1398" name="Mendeley_Bookmark_ZYJKReMQA6_19">
    <vt:lpwstr>ge/schema/raw/master/csl-citation.json"}</vt:lpwstr>
  </property>
  <property fmtid="{D5CDD505-2E9C-101B-9397-08002B2CF9AE}" pid="1399" name="Mendeley_Bookmark_ZYJKReMQA6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1400" name="Mendeley_Bookmark_ZYJKReMQA6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1401" name="Mendeley_Bookmark_ZYJKReMQA6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1402" name="Mendeley_Bookmark_ZYJKReMQA6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1403" name="Mendeley_Bookmark_ZYJKReMQA6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1404" name="Mendeley_Bookmark_ZYJKReMQA6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1405" name="Mendeley_Bookmark_ZYJKReMQA6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1406" name="Mendeley_Bookmark_ZYJKReMQA6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1407" name="Mendeley_Bookmark_ZlgGJ0nv6G_1">
    <vt:lpwstr>ADDIN CSL_CITATION {"citationItems": [{"id": "ITEM-1", "itemData": {"URL": "http://www.bioinformatics.babraham.ac.uk/projects/fastqc", "author": [{"dropping-particle": "", "family": "Andrews", "given": "Simon", "non-dropping-particle": "", "parse-names": </vt:lpwstr>
  </property>
  <property fmtid="{D5CDD505-2E9C-101B-9397-08002B2CF9AE}" pid="1408" name="Mendeley_Bookmark_ZlgGJ0nv6G_2">
    <vt:lpwstr>false, "suffix": ""}], "id": "ITEM-1", "issued": {"date-parts": [["2010"]]}, "title": "FastQC: a quality control tool for high throughput sequence data.", "type": "webpage"}, "uris": ["http://www.mendeley.com/documents/?uuid=a1f8396c-b979-4e29-b211-282067</vt:lpwstr>
  </property>
  <property fmtid="{D5CDD505-2E9C-101B-9397-08002B2CF9AE}" pid="1409" name="Mendeley_Bookmark_ZlgGJ0nv6G_3">
    <vt:lpwstr>17ac05"]}], "mendeley": {"formattedCitation": "(Andrews, 2010)", "plainTextFormattedCitation": "(Andrews, 2010)", "previouslyFormattedCitation": "(Andrews, 2010)"}, "properties": {"noteIndex": 0}, "schema": "https://github.com/citation-style-language/sche</vt:lpwstr>
  </property>
  <property fmtid="{D5CDD505-2E9C-101B-9397-08002B2CF9AE}" pid="1410" name="Mendeley_Bookmark_ZlgGJ0nv6G_4">
    <vt:lpwstr>ma/raw/master/csl-citation.json"}</vt:lpwstr>
  </property>
  <property fmtid="{D5CDD505-2E9C-101B-9397-08002B2CF9AE}" pid="1411" name="Mendeley_Bookmark_aSuZPkH6g7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412" name="Mendeley_Bookmark_aSuZPkH6g7_10">
    <vt:lpwstr>: "", "family": "Davies", "given": "Robert M.", "non-dropping-particle": "", "parse-names": false, "suffix": ""}, {"dropping-particle": "", "family": "Li", "given": "Heng", "non-dropping-particle": "", "parse-names": false, "suffix": ""}], "container-titl</vt:lpwstr>
  </property>
  <property fmtid="{D5CDD505-2E9C-101B-9397-08002B2CF9AE}" pid="1413" name="Mendeley_Bookmark_aSuZPkH6g7_11">
    <vt:lpwstr>e": "GigaScience", "id": "ITEM-1", "issue": "2", "issued": {"date-parts": [["2021"]]}, "title": "Twelve years of SAMtools and BCFtools", "type": "article-journal", "volume": "10"}, "uris": ["http://www.mendeley.com/documents/?uuid=ff58baa3-6dab-4214-aab0-</vt:lpwstr>
  </property>
  <property fmtid="{D5CDD505-2E9C-101B-9397-08002B2CF9AE}" pid="1414" name="Mendeley_Bookmark_aSuZPkH6g7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415" name="Mendeley_Bookmark_aSuZPkH6g7_13">
    <vt:lpwstr>//github.com/citation-style-language/schema/raw/master/csl-citation.json"}</vt:lpwstr>
  </property>
  <property fmtid="{D5CDD505-2E9C-101B-9397-08002B2CF9AE}" pid="1416" name="Mendeley_Bookmark_aSuZPkH6g7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417" name="Mendeley_Bookmark_aSuZPkH6g7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418" name="Mendeley_Bookmark_aSuZPkH6g7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419" name="Mendeley_Bookmark_aSuZPkH6g7_5">
    <vt:lpwstr>tation are available from https://www.htslib.org.", "author": [{"dropping-particle": "", "family": "Danecek", "given": "Petr", "non-dropping-particle": "", "parse-names": false, "suffix": ""}, {"dropping-particle": "", "family": "Bonfield", "given": "Jame</vt:lpwstr>
  </property>
  <property fmtid="{D5CDD505-2E9C-101B-9397-08002B2CF9AE}" pid="1420" name="Mendeley_Bookmark_aSuZPkH6g7_6">
    <vt:lpwstr>s K.", "non-dropping-particle": "", "parse-names": false, "suffix": ""}, {"dropping-particle": "", "family": "Liddle", "given": "Jennifer", "non-dropping-particle": "", "parse-names": false, "suffix": ""}, {"dropping-particle": "", "family": "Marshall", "</vt:lpwstr>
  </property>
  <property fmtid="{D5CDD505-2E9C-101B-9397-08002B2CF9AE}" pid="1421" name="Mendeley_Bookmark_aSuZPkH6g7_7">
    <vt:lpwstr>given": "John", "non-dropping-particle": "", "parse-names": false, "suffix": ""}, {"dropping-particle": "", "family": "Ohan", "given": "Valeriu", "non-dropping-particle": "", "parse-names": false, "suffix": ""}, {"dropping-particle": "", "family": "Pollar</vt:lpwstr>
  </property>
  <property fmtid="{D5CDD505-2E9C-101B-9397-08002B2CF9AE}" pid="1422" name="Mendeley_Bookmark_aSuZPkH6g7_8">
    <vt:lpwstr>d", "given": "Martin O.", "non-dropping-particle": "", "parse-names": false, "suffix": ""}, {"dropping-particle": "", "family": "Whitwham", "given": "Andrew", "non-dropping-particle": "", "parse-names": false, "suffix": ""}, {"dropping-particle": "", "fam</vt:lpwstr>
  </property>
  <property fmtid="{D5CDD505-2E9C-101B-9397-08002B2CF9AE}" pid="1423" name="Mendeley_Bookmark_aSuZPkH6g7_9">
    <vt:lpwstr>ily": "Keane", "given": "Thomas", "non-dropping-particle": "", "parse-names": false, "suffix": ""}, {"dropping-particle": "", "family": "McCarthy", "given": "Shane A.", "non-dropping-particle": "", "parse-names": false, "suffix": ""}, {"dropping-particle"</vt:lpwstr>
  </property>
  <property fmtid="{D5CDD505-2E9C-101B-9397-08002B2CF9AE}" pid="1424" name="Mendeley_Bookmark_akKZ2IErMH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425" name="Mendeley_Bookmark_akKZ2IErMH_10">
    <vt:lpwstr>: "", "family": "Monnin", "given": "David", "non-dropping-particle": "", "parse-names": false, "suffix": ""}, {"dropping-particle": "El", "family": "Filali", "given": "Adil", "non-dropping-particle": "", "parse-names": false, "suffix": ""}, {"dropping-par</vt:lpwstr>
  </property>
  <property fmtid="{D5CDD505-2E9C-101B-9397-08002B2CF9AE}" pid="1426" name="Mendeley_Bookmark_akKZ2IErMH_11">
    <vt:lpwstr>ticle": "", "family": "Carareto", "given": "Claudia Marcia", "non-dropping-particle": "", "parse-names": false, "suffix": ""}, {"dropping-particle": "", "family": "Vieira", "given": "Cristina", "non-dropping-particle": "", "parse-names": false, "suffix": </vt:lpwstr>
  </property>
  <property fmtid="{D5CDD505-2E9C-101B-9397-08002B2CF9AE}" pid="1427" name="Mendeley_Bookmark_akKZ2IErMH_12">
    <vt:lpwstr>""}, {"dropping-particle": "", "family": "Picard", "given": "Franck", "non-dropping-particle": "", "parse-names": false, "suffix": ""}, {"dropping-particle": "", "family": "Kremer", "given": "Natacha", "non-dropping-particle": "", "parse-names": false, "s</vt:lpwstr>
  </property>
  <property fmtid="{D5CDD505-2E9C-101B-9397-08002B2CF9AE}" pid="1428" name="Mendeley_Bookmark_akKZ2IErMH_13">
    <vt:lpwstr>uffix": ""}, {"dropping-particle": "", "family": "Vavre", "given": "Fabrice", "non-dropping-particle": "", "parse-names": false, "suffix": ""}, {"dropping-particle": "", "family": "Sagot", "given": "Marie France", "non-dropping-particle": "", "parse-names</vt:lpwstr>
  </property>
  <property fmtid="{D5CDD505-2E9C-101B-9397-08002B2CF9AE}" pid="1429" name="Mendeley_Bookmark_akKZ2IErMH_14">
    <vt:lpwstr>": false, "suffix": ""}, {"dropping-particle": "", "family": "Lacroix", "given": "Vincent", "non-dropping-particle": "", "parse-names": false, "suffix": ""}], "container-title": "Nucleic Acids Research", "id": "ITEM-1", "issue": "19", "issued": {"date-par</vt:lpwstr>
  </property>
  <property fmtid="{D5CDD505-2E9C-101B-9397-08002B2CF9AE}" pid="1430" name="Mendeley_Bookmark_akKZ2IErMH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431" name="Mendeley_Bookmark_akKZ2IErMH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432" name="Mendeley_Bookmark_akKZ2IErMH_17">
    <vt:lpwstr> &lt;i&gt;et al.&lt;/i&gt;, 2016)"}, "properties": {"noteIndex": 0}, "schema": "https://github.com/citation-style-language/schema/raw/master/csl-citation.json"}</vt:lpwstr>
  </property>
  <property fmtid="{D5CDD505-2E9C-101B-9397-08002B2CF9AE}" pid="1433" name="Mendeley_Bookmark_akKZ2IErMH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434" name="Mendeley_Bookmark_akKZ2IErMH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435" name="Mendeley_Bookmark_akKZ2IErMH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436" name="Mendeley_Bookmark_akKZ2IErMH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437" name="Mendeley_Bookmark_akKZ2IErMH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438" name="Mendeley_Bookmark_akKZ2IErMH_7">
    <vt:lpwstr>00e8ne", "non-dropping-particle": "", "parse-names": false, "suffix": ""}, {"dropping-particle": "", "family": "Brinza", "given": "Lilia", "non-dropping-particle": "", "parse-names": false, "suffix": ""}, {"dropping-particle": "", "family": "Marchet", "gi</vt:lpwstr>
  </property>
  <property fmtid="{D5CDD505-2E9C-101B-9397-08002B2CF9AE}" pid="1439" name="Mendeley_Bookmark_akKZ2IErMH_8">
    <vt:lpwstr>ven": "Camille", "non-dropping-particle": "", "parse-names": false, "suffix": ""}, {"dropping-particle": "", "family": "Kielbassa", "given": "Janice", "non-dropping-particle": "", "parse-names": false, "suffix": ""}, {"dropping-particle": "", "family": "B</vt:lpwstr>
  </property>
  <property fmtid="{D5CDD505-2E9C-101B-9397-08002B2CF9AE}" pid="1440" name="Mendeley_Bookmark_akKZ2IErMH_9">
    <vt:lpwstr>astien", "given": "Sylv\u00e8re", "non-dropping-particle": "", "parse-names": false, "suffix": ""}, {"dropping-particle": "", "family": "Boutigny", "given": "Mathilde", "non-dropping-particle": "", "parse-names": false, "suffix": ""}, {"dropping-particle"</vt:lpwstr>
  </property>
  <property fmtid="{D5CDD505-2E9C-101B-9397-08002B2CF9AE}" pid="1441" name="Mendeley_Bookmark_arXEVoNFhz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442" name="Mendeley_Bookmark_arXEVoNFhz_10">
    <vt:lpwstr>: "", "family": "Monnin", "given": "David", "non-dropping-particle": "", "parse-names": false, "suffix": ""}, {"dropping-particle": "El", "family": "Filali", "given": "Adil", "non-dropping-particle": "", "parse-names": false, "suffix": ""}, {"dropping-par</vt:lpwstr>
  </property>
  <property fmtid="{D5CDD505-2E9C-101B-9397-08002B2CF9AE}" pid="1443" name="Mendeley_Bookmark_arXEVoNFhz_11">
    <vt:lpwstr>ticle": "", "family": "Carareto", "given": "Claudia Marcia", "non-dropping-particle": "", "parse-names": false, "suffix": ""}, {"dropping-particle": "", "family": "Vieira", "given": "Cristina", "non-dropping-particle": "", "parse-names": false, "suffix": </vt:lpwstr>
  </property>
  <property fmtid="{D5CDD505-2E9C-101B-9397-08002B2CF9AE}" pid="1444" name="Mendeley_Bookmark_arXEVoNFhz_12">
    <vt:lpwstr>""}, {"dropping-particle": "", "family": "Picard", "given": "Franck", "non-dropping-particle": "", "parse-names": false, "suffix": ""}, {"dropping-particle": "", "family": "Kremer", "given": "Natacha", "non-dropping-particle": "", "parse-names": false, "s</vt:lpwstr>
  </property>
  <property fmtid="{D5CDD505-2E9C-101B-9397-08002B2CF9AE}" pid="1445" name="Mendeley_Bookmark_arXEVoNFhz_13">
    <vt:lpwstr>uffix": ""}, {"dropping-particle": "", "family": "Vavre", "given": "Fabrice", "non-dropping-particle": "", "parse-names": false, "suffix": ""}, {"dropping-particle": "", "family": "Sagot", "given": "Marie France", "non-dropping-particle": "", "parse-names</vt:lpwstr>
  </property>
  <property fmtid="{D5CDD505-2E9C-101B-9397-08002B2CF9AE}" pid="1446" name="Mendeley_Bookmark_arXEVoNFhz_14">
    <vt:lpwstr>": false, "suffix": ""}, {"dropping-particle": "", "family": "Lacroix", "given": "Vincent", "non-dropping-particle": "", "parse-names": false, "suffix": ""}], "container-title": "Nucleic Acids Research", "id": "ITEM-1", "issue": "19", "issued": {"date-par</vt:lpwstr>
  </property>
  <property fmtid="{D5CDD505-2E9C-101B-9397-08002B2CF9AE}" pid="1447" name="Mendeley_Bookmark_arXEVoNFhz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448" name="Mendeley_Bookmark_arXEVoNFhz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449" name="Mendeley_Bookmark_arXEVoNFhz_17">
    <vt:lpwstr> &lt;i&gt;et al.&lt;/i&gt;, 2016)"}, "properties": {"noteIndex": 0}, "schema": "https://github.com/citation-style-language/schema/raw/master/csl-citation.json"}</vt:lpwstr>
  </property>
  <property fmtid="{D5CDD505-2E9C-101B-9397-08002B2CF9AE}" pid="1450" name="Mendeley_Bookmark_arXEVoNFhz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451" name="Mendeley_Bookmark_arXEVoNFhz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452" name="Mendeley_Bookmark_arXEVoNFhz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453" name="Mendeley_Bookmark_arXEVoNFhz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454" name="Mendeley_Bookmark_arXEVoNFhz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455" name="Mendeley_Bookmark_arXEVoNFhz_7">
    <vt:lpwstr>00e8ne", "non-dropping-particle": "", "parse-names": false, "suffix": ""}, {"dropping-particle": "", "family": "Brinza", "given": "Lilia", "non-dropping-particle": "", "parse-names": false, "suffix": ""}, {"dropping-particle": "", "family": "Marchet", "gi</vt:lpwstr>
  </property>
  <property fmtid="{D5CDD505-2E9C-101B-9397-08002B2CF9AE}" pid="1456" name="Mendeley_Bookmark_arXEVoNFhz_8">
    <vt:lpwstr>ven": "Camille", "non-dropping-particle": "", "parse-names": false, "suffix": ""}, {"dropping-particle": "", "family": "Kielbassa", "given": "Janice", "non-dropping-particle": "", "parse-names": false, "suffix": ""}, {"dropping-particle": "", "family": "B</vt:lpwstr>
  </property>
  <property fmtid="{D5CDD505-2E9C-101B-9397-08002B2CF9AE}" pid="1457" name="Mendeley_Bookmark_arXEVoNFhz_9">
    <vt:lpwstr>astien", "given": "Sylv\u00e8re", "non-dropping-particle": "", "parse-names": false, "suffix": ""}, {"dropping-particle": "", "family": "Boutigny", "given": "Mathilde", "non-dropping-particle": "", "parse-names": false, "suffix": ""}, {"dropping-particle"</vt:lpwstr>
  </property>
  <property fmtid="{D5CDD505-2E9C-101B-9397-08002B2CF9AE}" pid="1458" name="Mendeley_Bookmark_b1mlCMzqU3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459" name="Mendeley_Bookmark_b1mlCMzqU3_10">
    <vt:lpwstr>n-dropping-particle": "", "parse-names": false, "suffix": ""}, {"dropping-particle": "", "family": "Nguyen", "given": "Tung", "non-dropping-particle": "", "parse-names": false, "suffix": ""}, {"dropping-particle": "", "family": "Wang", "given": "Luan", "n</vt:lpwstr>
  </property>
  <property fmtid="{D5CDD505-2E9C-101B-9397-08002B2CF9AE}" pid="1460" name="Mendeley_Bookmark_b1mlCMzqU3_11">
    <vt:lpwstr>on-dropping-particle": "", "parse-names": false, "suffix": ""}, {"dropping-particle": "", "family": "Land", "given": "Susan J", "non-dropping-particle": "", "parse-names": false, "suffix": ""}, {"dropping-particle": "", "family": "Lu", "given": "Xiangyi",</vt:lpwstr>
  </property>
  <property fmtid="{D5CDD505-2E9C-101B-9397-08002B2CF9AE}" pid="1461" name="Mendeley_Bookmark_b1mlCMzqU3_12">
    <vt:lpwstr> "non-dropping-particle": "", "parse-names": false, "suffix": ""}, {"dropping-particle": "", "family": "Ruden", "given": "Douglas M", "non-dropping-particle": "", "parse-names": false, "suffix": ""}], "container-title": "Fly", "id": "ITEM-1", "issue": "2"</vt:lpwstr>
  </property>
  <property fmtid="{D5CDD505-2E9C-101B-9397-08002B2CF9AE}" pid="1462" name="Mendeley_Bookmark_b1mlCMzqU3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463" name="Mendeley_Bookmark_b1mlCMzqU3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464" name="Mendeley_Bookmark_b1mlCMzqU3_15">
    <vt:lpwstr>ttedCitation": "(Cingolani et al., 2012)", "previouslyFormattedCitation": "(Cingolani &lt;i&gt;et al.&lt;/i&gt;, 2012)"}, "properties": {"noteIndex": 0}, "schema": "https://github.com/citation-style-language/schema/raw/master/csl-citation.json"}</vt:lpwstr>
  </property>
  <property fmtid="{D5CDD505-2E9C-101B-9397-08002B2CF9AE}" pid="1465" name="Mendeley_Bookmark_b1mlCMzqU3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466" name="Mendeley_Bookmark_b1mlCMzqU3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467" name="Mendeley_Bookmark_b1mlCMzqU3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468" name="Mendeley_Bookmark_b1mlCMzqU3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469" name="Mendeley_Bookmark_b1mlCMzqU3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470" name="Mendeley_Bookmark_b1mlCMzqU3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471" name="Mendeley_Bookmark_b1mlCMzqU3_8">
    <vt:lpwstr>formed by an individual laboratory.", "author": [{"dropping-particle": "", "family": "Cingolani", "given": "Pablo", "non-dropping-particle": "", "parse-names": false, "suffix": ""}, {"dropping-particle": "", "family": "Platts", "given": "Adrian", "non-dro</vt:lpwstr>
  </property>
  <property fmtid="{D5CDD505-2E9C-101B-9397-08002B2CF9AE}" pid="1472" name="Mendeley_Bookmark_b1mlCMzqU3_9">
    <vt:lpwstr>pping-particle": "", "parse-names": false, "suffix": ""}, {"dropping-particle": "", "family": "Wang", "given": "Le Lily", "non-dropping-particle": "", "parse-names": false, "suffix": ""}, {"dropping-particle": "", "family": "Coon", "given": "Melissa", "no</vt:lpwstr>
  </property>
  <property fmtid="{D5CDD505-2E9C-101B-9397-08002B2CF9AE}" pid="1473" name="Mendeley_Bookmark_bO7wuS4sAp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474" name="Mendeley_Bookmark_bO7wuS4sAp_10">
    <vt:lpwstr>: "", "family": "Monnin", "given": "David", "non-dropping-particle": "", "parse-names": false, "suffix": ""}, {"dropping-particle": "El", "family": "Filali", "given": "Adil", "non-dropping-particle": "", "parse-names": false, "suffix": ""}, {"dropping-par</vt:lpwstr>
  </property>
  <property fmtid="{D5CDD505-2E9C-101B-9397-08002B2CF9AE}" pid="1475" name="Mendeley_Bookmark_bO7wuS4sAp_11">
    <vt:lpwstr>ticle": "", "family": "Carareto", "given": "Claudia Marcia", "non-dropping-particle": "", "parse-names": false, "suffix": ""}, {"dropping-particle": "", "family": "Vieira", "given": "Cristina", "non-dropping-particle": "", "parse-names": false, "suffix": </vt:lpwstr>
  </property>
  <property fmtid="{D5CDD505-2E9C-101B-9397-08002B2CF9AE}" pid="1476" name="Mendeley_Bookmark_bO7wuS4sAp_12">
    <vt:lpwstr>""}, {"dropping-particle": "", "family": "Picard", "given": "Franck", "non-dropping-particle": "", "parse-names": false, "suffix": ""}, {"dropping-particle": "", "family": "Kremer", "given": "Natacha", "non-dropping-particle": "", "parse-names": false, "s</vt:lpwstr>
  </property>
  <property fmtid="{D5CDD505-2E9C-101B-9397-08002B2CF9AE}" pid="1477" name="Mendeley_Bookmark_bO7wuS4sAp_13">
    <vt:lpwstr>uffix": ""}, {"dropping-particle": "", "family": "Vavre", "given": "Fabrice", "non-dropping-particle": "", "parse-names": false, "suffix": ""}, {"dropping-particle": "", "family": "Sagot", "given": "Marie France", "non-dropping-particle": "", "parse-names</vt:lpwstr>
  </property>
  <property fmtid="{D5CDD505-2E9C-101B-9397-08002B2CF9AE}" pid="1478" name="Mendeley_Bookmark_bO7wuS4sAp_14">
    <vt:lpwstr>": false, "suffix": ""}, {"dropping-particle": "", "family": "Lacroix", "given": "Vincent", "non-dropping-particle": "", "parse-names": false, "suffix": ""}], "container-title": "Nucleic Acids Research", "id": "ITEM-1", "issue": "19", "issued": {"date-par</vt:lpwstr>
  </property>
  <property fmtid="{D5CDD505-2E9C-101B-9397-08002B2CF9AE}" pid="1479" name="Mendeley_Bookmark_bO7wuS4sAp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480" name="Mendeley_Bookmark_bO7wuS4sAp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481" name="Mendeley_Bookmark_bO7wuS4sAp_17">
    <vt:lpwstr> &lt;i&gt;et al.&lt;/i&gt;, 2016)"}, "properties": {"noteIndex": 0}, "schema": "https://github.com/citation-style-language/schema/raw/master/csl-citation.json"}</vt:lpwstr>
  </property>
  <property fmtid="{D5CDD505-2E9C-101B-9397-08002B2CF9AE}" pid="1482" name="Mendeley_Bookmark_bO7wuS4sAp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483" name="Mendeley_Bookmark_bO7wuS4sAp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484" name="Mendeley_Bookmark_bO7wuS4sAp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485" name="Mendeley_Bookmark_bO7wuS4sAp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486" name="Mendeley_Bookmark_bO7wuS4sAp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487" name="Mendeley_Bookmark_bO7wuS4sAp_7">
    <vt:lpwstr>00e8ne", "non-dropping-particle": "", "parse-names": false, "suffix": ""}, {"dropping-particle": "", "family": "Brinza", "given": "Lilia", "non-dropping-particle": "", "parse-names": false, "suffix": ""}, {"dropping-particle": "", "family": "Marchet", "gi</vt:lpwstr>
  </property>
  <property fmtid="{D5CDD505-2E9C-101B-9397-08002B2CF9AE}" pid="1488" name="Mendeley_Bookmark_bO7wuS4sAp_8">
    <vt:lpwstr>ven": "Camille", "non-dropping-particle": "", "parse-names": false, "suffix": ""}, {"dropping-particle": "", "family": "Kielbassa", "given": "Janice", "non-dropping-particle": "", "parse-names": false, "suffix": ""}, {"dropping-particle": "", "family": "B</vt:lpwstr>
  </property>
  <property fmtid="{D5CDD505-2E9C-101B-9397-08002B2CF9AE}" pid="1489" name="Mendeley_Bookmark_bO7wuS4sAp_9">
    <vt:lpwstr>astien", "given": "Sylv\u00e8re", "non-dropping-particle": "", "parse-names": false, "suffix": ""}, {"dropping-particle": "", "family": "Boutigny", "given": "Mathilde", "non-dropping-particle": "", "parse-names": false, "suffix": ""}, {"dropping-particle"</vt:lpwstr>
  </property>
  <property fmtid="{D5CDD505-2E9C-101B-9397-08002B2CF9AE}" pid="1490" name="Mendeley_Bookmark_bwNz7nzfB9_1">
    <vt:lpwstr>ADDIN CSL_CITATION {"citationItems": [{"id": "ITEM-1", "itemData": {"DOI": "10.1146/annurev.ento.45.1.371", "ISBN": "0066-4170 (Print) 0066-4170 (Linking)", "ISSN": "0066-4170", "PMID": "10761582", "abstract": "Insecticide resistance is an increasing prob</vt:lpwstr>
  </property>
  <property fmtid="{D5CDD505-2E9C-101B-9397-08002B2CF9AE}" pid="1491" name="Mendeley_Bookmark_bwNz7nzfB9_10">
    <vt:lpwstr>ties": {"noteIndex": 0}, "schema": "https://github.com/citation-style-language/schema/raw/master/csl-citation.json"}</vt:lpwstr>
  </property>
  <property fmtid="{D5CDD505-2E9C-101B-9397-08002B2CF9AE}" pid="1492" name="Mendeley_Bookmark_bwNz7nzfB9_2">
    <vt:lpwstr>lem in many insect vectors of disease. Our knowledge of the basic mechanisms underlying resistance to commonly used insecticides is well established. Molecular techniques have recently allowed us to start and dissect most of these mechanisms at the DNA le</vt:lpwstr>
  </property>
  <property fmtid="{D5CDD505-2E9C-101B-9397-08002B2CF9AE}" pid="1493" name="Mendeley_Bookmark_bwNz7nzfB9_3">
    <vt:lpwstr>vel. The next major challenge will be to use this molecular understanding of resistance to develop novel strategies with which we can truly manage resistance. State-of-the-art information on resistance in insect vectors of disease is reviewed in this cont</vt:lpwstr>
  </property>
  <property fmtid="{D5CDD505-2E9C-101B-9397-08002B2CF9AE}" pid="1494" name="Mendeley_Bookmark_bwNz7nzfB9_4">
    <vt:lpwstr>ext.", "author": [{"dropping-particle": "", "family": "Hemingway", "given": "Janet", "non-dropping-particle": "", "parse-names": false, "suffix": ""}, {"dropping-particle": "", "family": "Ranson", "given": "Hilary", "non-dropping-particle": "", "parse-nam</vt:lpwstr>
  </property>
  <property fmtid="{D5CDD505-2E9C-101B-9397-08002B2CF9AE}" pid="1495" name="Mendeley_Bookmark_bwNz7nzfB9_5">
    <vt:lpwstr>es": false, "suffix": ""}], "container-title": "Annual review of entomology", "id": "ITEM-1", "issued": {"date-parts": [["2000"]]}, "page": "371-91", "title": "Insecticide resistance in insect vectors of human disease.", "type": "article-journal", "volume</vt:lpwstr>
  </property>
  <property fmtid="{D5CDD505-2E9C-101B-9397-08002B2CF9AE}" pid="1496" name="Mendeley_Bookmark_bwNz7nzfB9_6">
    <vt:lpwstr>": "45"}, "uris": ["http://www.mendeley.com/documents/?uuid=8e774bb4-3b50-3ac0-a352-3aa448e8387f"]}, {"id": "ITEM-2", "itemData": {"DOI": "10.1016/b0-44-451924-6/00075-2", "ISBN": "9780444515162", "author": [{"dropping-particle": "", "family": "Khambay", </vt:lpwstr>
  </property>
  <property fmtid="{D5CDD505-2E9C-101B-9397-08002B2CF9AE}" pid="1497" name="Mendeley_Bookmark_bwNz7nzfB9_7">
    <vt:lpwstr>"given": "B P S", "non-dropping-particle": "", "parse-names": false, "suffix": ""}, {"dropping-particle": "", "family": "Jewess", "given": "P J", "non-dropping-particle": "", "parse-names": false, "suffix": ""}], "container-title": "Comprehensive Molecula</vt:lpwstr>
  </property>
  <property fmtid="{D5CDD505-2E9C-101B-9397-08002B2CF9AE}" pid="1498" name="Mendeley_Bookmark_bwNz7nzfB9_8">
    <vt:lpwstr>r Insect Science", "id": "ITEM-2", "issued": {"date-parts": [["2005"]]}, "page": "1-29", "title": "Pyrethroids", "type": "article-journal"}, "uris": ["http://www.mendeley.com/documents/?uuid=3526ffab-aabd-4927-bb12-a961bba46c6a"]}], "mendeley": {"formatte</vt:lpwstr>
  </property>
  <property fmtid="{D5CDD505-2E9C-101B-9397-08002B2CF9AE}" pid="1499" name="Mendeley_Bookmark_bwNz7nzfB9_9">
    <vt:lpwstr>dCitation": "(Hemingway and Ranson, 2000; Khambay and Jewess, 2005)", "plainTextFormattedCitation": "(Hemingway and Ranson, 2000; Khambay and Jewess, 2005)", "previouslyFormattedCitation": "(Hemingway and Ranson, 2000; Khambay and Jewess, 2005)"}, "proper</vt:lpwstr>
  </property>
  <property fmtid="{D5CDD505-2E9C-101B-9397-08002B2CF9AE}" pid="1500" name="Mendeley_Bookmark_c42HBDSfFO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1501" name="Mendeley_Bookmark_c42HBDSfFO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1502" name="Mendeley_Bookmark_c42HBDSfFO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1503" name="Mendeley_Bookmark_c42HBDSfFO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1504" name="Mendeley_Bookmark_c42HBDSfFO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1505" name="Mendeley_Bookmark_c42HBDSfFO_6">
    <vt:lpwstr>st", "given": "Gregory G.", "non-dropping-particle": "", "parse-names": false, "suffix": ""}, {"dropping-particle": "", "family": "Hall", "given": "Ira M.", "non-dropping-particle": "", "parse-names": false, "suffix": ""}], "container-title": "Bioinformat</vt:lpwstr>
  </property>
  <property fmtid="{D5CDD505-2E9C-101B-9397-08002B2CF9AE}" pid="1506" name="Mendeley_Bookmark_c42HBDSfFO_7">
    <vt:lpwstr>ics", "id": "ITEM-1", "issue": "17", "issued": {"date-parts": [["2014"]]}, "page": "2503-2505", "title": "SAMBLASTER: Fast duplicate marking and structural variant read extraction", "type": "article-journal", "volume": "30"}, "uris": ["http://www.mendeley</vt:lpwstr>
  </property>
  <property fmtid="{D5CDD505-2E9C-101B-9397-08002B2CF9AE}" pid="1507" name="Mendeley_Bookmark_c42HBDSfFO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1508" name="Mendeley_Bookmark_c42HBDSfFO_9">
    <vt:lpwstr>teIndex": 0}, "schema": "https://github.com/citation-style-language/schema/raw/master/csl-citation.json"}</vt:lpwstr>
  </property>
  <property fmtid="{D5CDD505-2E9C-101B-9397-08002B2CF9AE}" pid="1509" name="Mendeley_Bookmark_cRm1E3GwSW_1">
    <vt:lpwstr>ADDIN CSL_CITATION {"citationItems": [{"id": "ITEM-1", "itemData": {"DOI": "10.1016/S0140-6736(18)30844-4", "ISSN": "0140-6736", "author": [{"dropping-particle": "", "family": "Killeen", "given": "Gerry F", "non-dropping-particle": "", "parse-names": fals</vt:lpwstr>
  </property>
  <property fmtid="{D5CDD505-2E9C-101B-9397-08002B2CF9AE}" pid="1510" name="Mendeley_Bookmark_cRm1E3GwSW_2">
    <vt:lpwstr>e, "suffix": ""}, {"dropping-particle": "", "family": "Ranson", "given": "Hilary", "non-dropping-particle": "", "parse-names": false, "suffix": ""}], "container-title": "The Lancet", "id": "ITEM-1", "issue": "10130", "issued": {"date-parts": [["2018"]]}, </vt:lpwstr>
  </property>
  <property fmtid="{D5CDD505-2E9C-101B-9397-08002B2CF9AE}" pid="1511" name="Mendeley_Bookmark_cRm1E3GwSW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1512" name="Mendeley_Bookmark_cRm1E3GwSW_4">
    <vt:lpwstr>: ["http://www.mendeley.com/documents/?uuid=8c4919f6-60ad-4113-8a56-5deeb7df020d"]}, {"id": "ITEM-2", "itemData": {"ISBN": "9789241565653", "author": [{"dropping-particle": "", "family": "World Health Organization", "given": "", "non-dropping-particle": "</vt:lpwstr>
  </property>
  <property fmtid="{D5CDD505-2E9C-101B-9397-08002B2CF9AE}" pid="1513" name="Mendeley_Bookmark_cRm1E3GwSW_5">
    <vt:lpwstr>", "parse-names": false, "suffix": ""}], "id": "ITEM-2", "issued": {"date-parts": [["2018"]]}, "publisher-place": "Geneva", "title": "World Malaria Report 2018", "type": "book"}, "uris": ["http://www.mendeley.com/documents/?uuid=827a3f41-6da5-4da0-a583-33</vt:lpwstr>
  </property>
  <property fmtid="{D5CDD505-2E9C-101B-9397-08002B2CF9AE}" pid="1514" name="Mendeley_Bookmark_cRm1E3GwSW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1515" name="Mendeley_Bookmark_cRm1E3GwSW_7">
    <vt:lpwstr>on, 2018; World Health Organization, 2018)"}, "properties": {"noteIndex": 0}, "schema": "https://github.com/citation-style-language/schema/raw/master/csl-citation.json"}</vt:lpwstr>
  </property>
  <property fmtid="{D5CDD505-2E9C-101B-9397-08002B2CF9AE}" pid="1516" name="Mendeley_Bookmark_cekz3fRIYU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1517" name="Mendeley_Bookmark_cekz3fRIYU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1518" name="Mendeley_Bookmark_cekz3fRIYU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1519" name="Mendeley_Bookmark_cekz3fRIYU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1520" name="Mendeley_Bookmark_cekz3fRIYU_5">
    <vt:lpwstr>on-dropping-particle": "", "parse-names": false, "suffix": ""}, {"dropping-particle": "", "family": "Lissenden", "given": "Natalie", "non-dropping-particle": "", "parse-names": false, "suffix": ""}], "container-title": "Trends in Parasitology", "id": "ITE</vt:lpwstr>
  </property>
  <property fmtid="{D5CDD505-2E9C-101B-9397-08002B2CF9AE}" pid="1521" name="Mendeley_Bookmark_cekz3fRIYU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1522" name="Mendeley_Bookmark_cekz3fRIYU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1523" name="Mendeley_Bookmark_cekz3fRIYU_8">
    <vt:lpwstr>anson and Lissenden, 2016)"}, "properties": {"noteIndex": 0}, "schema": "https://github.com/citation-style-language/schema/raw/master/csl-citation.json"}</vt:lpwstr>
  </property>
  <property fmtid="{D5CDD505-2E9C-101B-9397-08002B2CF9AE}" pid="1524" name="Mendeley_Bookmark_cos1DeHflr_1">
    <vt:lpwstr>ADDIN CSL_CITATION {"citationItems": [{"id": "ITEM-1", "itemData": {"author": [{"dropping-particle": "", "family": "Njoroge", "given": "Harun", "non-dropping-particle": "", "parse-names": false, "suffix": ""}, {"dropping-particle": "", "family": "Oruni", </vt:lpwstr>
  </property>
  <property fmtid="{D5CDD505-2E9C-101B-9397-08002B2CF9AE}" pid="1525" name="Mendeley_Bookmark_cos1DeHflr_10">
    <vt:lpwstr>{"dropping-particle": "", "family": "Donnelly", "given": "Martin J", "non-dropping-particle": "", "parse-names": false, "suffix": ""}, {"dropping-particle": "", "family": "Place", "given": "Pembroke", "non-dropping-particle": "", "parse-names": false, "su</vt:lpwstr>
  </property>
  <property fmtid="{D5CDD505-2E9C-101B-9397-08002B2CF9AE}" pid="1526" name="Mendeley_Bookmark_cos1DeHflr_11">
    <vt:lpwstr>ffix": ""}, {"dropping-particle": "", "family": "Resources", "given": "Animal", "non-dropping-particle": "", "parse-names": false, "suffix": ""}, {"dropping-particle": "", "family": "Project", "given": "Vectorlink", "non-dropping-particle": "", "parse-nam</vt:lpwstr>
  </property>
  <property fmtid="{D5CDD505-2E9C-101B-9397-08002B2CF9AE}" pid="1527" name="Mendeley_Bookmark_cos1DeHflr_12">
    <vt:lpwstr>es": false, "suffix": ""}, {"dropping-particle": "", "family": "Associates", "given": "Abt", "non-dropping-particle": "", "parse-names": false, "suffix": ""}, {"dropping-particle": "", "family": "Unit", "given": "Population Health", "non-dropping-particle</vt:lpwstr>
  </property>
  <property fmtid="{D5CDD505-2E9C-101B-9397-08002B2CF9AE}" pid="1528" name="Mendeley_Bookmark_cos1DeHflr_13">
    <vt:lpwstr>": "", "parse-names": false, "suffix": ""}, {"dropping-particle": "", "family": "Programme", "given": "Microbes", "non-dropping-particle": "", "parse-names": false, "suffix": ""}, {"dropping-particle": "", "family": "Place", "given": "Pembroke", "non-drop</vt:lpwstr>
  </property>
  <property fmtid="{D5CDD505-2E9C-101B-9397-08002B2CF9AE}" pid="1529" name="Mendeley_Bookmark_cos1DeHflr_14">
    <vt:lpwstr>ping-particle": "", "parse-names": false, "suffix": ""}], "container-title": "bioRxiv", "id": "ITEM-1", "issued": {"date-parts": [["2021"]]}, "page": "1-23", "title": "Identification of a rapidly-spreading triple mutant for high-level metabolic insecticid</vt:lpwstr>
  </property>
  <property fmtid="{D5CDD505-2E9C-101B-9397-08002B2CF9AE}" pid="1530" name="Mendeley_Bookmark_cos1DeHflr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1531" name="Mendeley_Bookmark_cos1DeHflr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1532" name="Mendeley_Bookmark_cos1DeHflr_17">
    <vt:lpwstr>age/schema/raw/master/csl-citation.json"}</vt:lpwstr>
  </property>
  <property fmtid="{D5CDD505-2E9C-101B-9397-08002B2CF9AE}" pid="1533" name="Mendeley_Bookmark_cos1DeHflr_2">
    <vt:lpwstr>"given": "Ambrose", "non-dropping-particle": "", "parse-names": false, "suffix": ""}, {"dropping-particle": "", "family": "Pipini", "given": "Dimitra", "non-dropping-particle": "", "parse-names": false, "suffix": ""}, {"dropping-particle": "", "family": "</vt:lpwstr>
  </property>
  <property fmtid="{D5CDD505-2E9C-101B-9397-08002B2CF9AE}" pid="1534" name="Mendeley_Bookmark_cos1DeHflr_3">
    <vt:lpwstr>Nagi", "given": "Sanjay C", "non-dropping-particle": "", "parse-names": false, "suffix": ""}, {"dropping-particle": "", "family": "Lynd", "given": "Amy", "non-dropping-particle": "", "parse-names": false, "suffix": ""}, {"dropping-particle": "", "family":</vt:lpwstr>
  </property>
  <property fmtid="{D5CDD505-2E9C-101B-9397-08002B2CF9AE}" pid="1535" name="Mendeley_Bookmark_cos1DeHflr_4">
    <vt:lpwstr> "Eric", "given": "R", "non-dropping-particle": "", "parse-names": false, "suffix": ""}, {"dropping-particle": "", "family": "Tomlinson", "given": "Sean", "non-dropping-particle": "", "parse-names": false, "suffix": ""}, {"dropping-particle": "", "family"</vt:lpwstr>
  </property>
  <property fmtid="{D5CDD505-2E9C-101B-9397-08002B2CF9AE}" pid="1536" name="Mendeley_Bookmark_cos1DeHflr_5">
    <vt:lpwstr>: "Grau-bove", "given": "Xavi", "non-dropping-particle": "", "parse-names": false, "suffix": ""}, {"dropping-particle": "", "family": "Mcdermott", "given": "Daniel", "non-dropping-particle": "", "parse-names": false, "suffix": ""}, {"dropping-particle": "</vt:lpwstr>
  </property>
  <property fmtid="{D5CDD505-2E9C-101B-9397-08002B2CF9AE}" pid="1537" name="Mendeley_Bookmark_cos1DeHflr_6">
    <vt:lpwstr>", "family": "Emile", "given": "Z", "non-dropping-particle": "", "parse-names": false, "suffix": ""}, {"dropping-particle": "", "family": "Agossa", "given": "Fiacre R", "non-dropping-particle": "", "parse-names": false, "suffix": ""}, {"dropping-particle"</vt:lpwstr>
  </property>
  <property fmtid="{D5CDD505-2E9C-101B-9397-08002B2CF9AE}" pid="1538" name="Mendeley_Bookmark_cos1DeHflr_7">
    <vt:lpwstr>: "", "family": "Mokuba", "given": "Arlette", "non-dropping-particle": "", "parse-names": false, "suffix": ""}, {"dropping-particle": "", "family": "Irish", "given": "Seth", "non-dropping-particle": "", "parse-names": false, "suffix": ""}, {"dropping-part</vt:lpwstr>
  </property>
  <property fmtid="{D5CDD505-2E9C-101B-9397-08002B2CF9AE}" pid="1539" name="Mendeley_Bookmark_cos1DeHflr_8">
    <vt:lpwstr>icle": "", "family": "Kabula", "given": "Bilali", "non-dropping-particle": "", "parse-names": false, "suffix": ""}, {"dropping-particle": "", "family": "Mbogo", "given": "Charles", "non-dropping-particle": "", "parse-names": false, "suffix": ""}, {"droppi</vt:lpwstr>
  </property>
  <property fmtid="{D5CDD505-2E9C-101B-9397-08002B2CF9AE}" pid="1540" name="Mendeley_Bookmark_cos1DeHflr_9">
    <vt:lpwstr>ng-particle": "", "family": "Paine", "given": "Mark J I", "non-dropping-particle": "", "parse-names": false, "suffix": ""}, {"dropping-particle": "", "family": "Weetman", "given": "David", "non-dropping-particle": "", "parse-names": false, "suffix": ""}, </vt:lpwstr>
  </property>
  <property fmtid="{D5CDD505-2E9C-101B-9397-08002B2CF9AE}" pid="1541" name="Mendeley_Bookmark_dKtWLZtarh_1">
    <vt:lpwstr>ADDIN CSL_CITATION {"citationItems": [{"id": "ITEM-1", "itemData": {"author": [{"dropping-particle": "", "family": "Njoroge", "given": "Harun", "non-dropping-particle": "", "parse-names": false, "suffix": ""}, {"dropping-particle": "", "family": "Oruni", </vt:lpwstr>
  </property>
  <property fmtid="{D5CDD505-2E9C-101B-9397-08002B2CF9AE}" pid="1542" name="Mendeley_Bookmark_dKtWLZtarh_10">
    <vt:lpwstr>{"dropping-particle": "", "family": "Donnelly", "given": "Martin J", "non-dropping-particle": "", "parse-names": false, "suffix": ""}, {"dropping-particle": "", "family": "Place", "given": "Pembroke", "non-dropping-particle": "", "parse-names": false, "su</vt:lpwstr>
  </property>
  <property fmtid="{D5CDD505-2E9C-101B-9397-08002B2CF9AE}" pid="1543" name="Mendeley_Bookmark_dKtWLZtarh_11">
    <vt:lpwstr>ffix": ""}, {"dropping-particle": "", "family": "Resources", "given": "Animal", "non-dropping-particle": "", "parse-names": false, "suffix": ""}, {"dropping-particle": "", "family": "Project", "given": "Vectorlink", "non-dropping-particle": "", "parse-nam</vt:lpwstr>
  </property>
  <property fmtid="{D5CDD505-2E9C-101B-9397-08002B2CF9AE}" pid="1544" name="Mendeley_Bookmark_dKtWLZtarh_12">
    <vt:lpwstr>es": false, "suffix": ""}, {"dropping-particle": "", "family": "Associates", "given": "Abt", "non-dropping-particle": "", "parse-names": false, "suffix": ""}, {"dropping-particle": "", "family": "Unit", "given": "Population Health", "non-dropping-particle</vt:lpwstr>
  </property>
  <property fmtid="{D5CDD505-2E9C-101B-9397-08002B2CF9AE}" pid="1545" name="Mendeley_Bookmark_dKtWLZtarh_13">
    <vt:lpwstr>": "", "parse-names": false, "suffix": ""}, {"dropping-particle": "", "family": "Programme", "given": "Microbes", "non-dropping-particle": "", "parse-names": false, "suffix": ""}, {"dropping-particle": "", "family": "Place", "given": "Pembroke", "non-drop</vt:lpwstr>
  </property>
  <property fmtid="{D5CDD505-2E9C-101B-9397-08002B2CF9AE}" pid="1546" name="Mendeley_Bookmark_dKtWLZtarh_14">
    <vt:lpwstr>ping-particle": "", "parse-names": false, "suffix": ""}], "container-title": "bioRxiv", "id": "ITEM-1", "issued": {"date-parts": [["2021"]]}, "page": "1-23", "title": "Identification of a rapidly-spreading triple mutant for high-level metabolic insecticid</vt:lpwstr>
  </property>
  <property fmtid="{D5CDD505-2E9C-101B-9397-08002B2CF9AE}" pid="1547" name="Mendeley_Bookmark_dKtWLZtarh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1548" name="Mendeley_Bookmark_dKtWLZtarh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1549" name="Mendeley_Bookmark_dKtWLZtarh_17">
    <vt:lpwstr>age/schema/raw/master/csl-citation.json"}</vt:lpwstr>
  </property>
  <property fmtid="{D5CDD505-2E9C-101B-9397-08002B2CF9AE}" pid="1550" name="Mendeley_Bookmark_dKtWLZtarh_2">
    <vt:lpwstr>"given": "Ambrose", "non-dropping-particle": "", "parse-names": false, "suffix": ""}, {"dropping-particle": "", "family": "Pipini", "given": "Dimitra", "non-dropping-particle": "", "parse-names": false, "suffix": ""}, {"dropping-particle": "", "family": "</vt:lpwstr>
  </property>
  <property fmtid="{D5CDD505-2E9C-101B-9397-08002B2CF9AE}" pid="1551" name="Mendeley_Bookmark_dKtWLZtarh_3">
    <vt:lpwstr>Nagi", "given": "Sanjay C", "non-dropping-particle": "", "parse-names": false, "suffix": ""}, {"dropping-particle": "", "family": "Lynd", "given": "Amy", "non-dropping-particle": "", "parse-names": false, "suffix": ""}, {"dropping-particle": "", "family":</vt:lpwstr>
  </property>
  <property fmtid="{D5CDD505-2E9C-101B-9397-08002B2CF9AE}" pid="1552" name="Mendeley_Bookmark_dKtWLZtarh_4">
    <vt:lpwstr> "Eric", "given": "R", "non-dropping-particle": "", "parse-names": false, "suffix": ""}, {"dropping-particle": "", "family": "Tomlinson", "given": "Sean", "non-dropping-particle": "", "parse-names": false, "suffix": ""}, {"dropping-particle": "", "family"</vt:lpwstr>
  </property>
  <property fmtid="{D5CDD505-2E9C-101B-9397-08002B2CF9AE}" pid="1553" name="Mendeley_Bookmark_dKtWLZtarh_5">
    <vt:lpwstr>: "Grau-bove", "given": "Xavi", "non-dropping-particle": "", "parse-names": false, "suffix": ""}, {"dropping-particle": "", "family": "Mcdermott", "given": "Daniel", "non-dropping-particle": "", "parse-names": false, "suffix": ""}, {"dropping-particle": "</vt:lpwstr>
  </property>
  <property fmtid="{D5CDD505-2E9C-101B-9397-08002B2CF9AE}" pid="1554" name="Mendeley_Bookmark_dKtWLZtarh_6">
    <vt:lpwstr>", "family": "Emile", "given": "Z", "non-dropping-particle": "", "parse-names": false, "suffix": ""}, {"dropping-particle": "", "family": "Agossa", "given": "Fiacre R", "non-dropping-particle": "", "parse-names": false, "suffix": ""}, {"dropping-particle"</vt:lpwstr>
  </property>
  <property fmtid="{D5CDD505-2E9C-101B-9397-08002B2CF9AE}" pid="1555" name="Mendeley_Bookmark_dKtWLZtarh_7">
    <vt:lpwstr>: "", "family": "Mokuba", "given": "Arlette", "non-dropping-particle": "", "parse-names": false, "suffix": ""}, {"dropping-particle": "", "family": "Irish", "given": "Seth", "non-dropping-particle": "", "parse-names": false, "suffix": ""}, {"dropping-part</vt:lpwstr>
  </property>
  <property fmtid="{D5CDD505-2E9C-101B-9397-08002B2CF9AE}" pid="1556" name="Mendeley_Bookmark_dKtWLZtarh_8">
    <vt:lpwstr>icle": "", "family": "Kabula", "given": "Bilali", "non-dropping-particle": "", "parse-names": false, "suffix": ""}, {"dropping-particle": "", "family": "Mbogo", "given": "Charles", "non-dropping-particle": "", "parse-names": false, "suffix": ""}, {"droppi</vt:lpwstr>
  </property>
  <property fmtid="{D5CDD505-2E9C-101B-9397-08002B2CF9AE}" pid="1557" name="Mendeley_Bookmark_dKtWLZtarh_9">
    <vt:lpwstr>ng-particle": "", "family": "Paine", "given": "Mark J I", "non-dropping-particle": "", "parse-names": false, "suffix": ""}, {"dropping-particle": "", "family": "Weetman", "given": "David", "non-dropping-particle": "", "parse-names": false, "suffix": ""}, </vt:lpwstr>
  </property>
  <property fmtid="{D5CDD505-2E9C-101B-9397-08002B2CF9AE}" pid="1558" name="Mendeley_Bookmark_da8FKe0RLZ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1559" name="Mendeley_Bookmark_da8FKe0RLZ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1560" name="Mendeley_Bookmark_da8FKe0RLZ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1561" name="Mendeley_Bookmark_da8FKe0RLZ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1562" name="Mendeley_Bookmark_da8FKe0RLZ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1563" name="Mendeley_Bookmark_da8FKe0RLZ_6">
    <vt:lpwstr>st", "given": "Gregory G.", "non-dropping-particle": "", "parse-names": false, "suffix": ""}, {"dropping-particle": "", "family": "Hall", "given": "Ira M.", "non-dropping-particle": "", "parse-names": false, "suffix": ""}], "container-title": "Bioinformat</vt:lpwstr>
  </property>
  <property fmtid="{D5CDD505-2E9C-101B-9397-08002B2CF9AE}" pid="1564" name="Mendeley_Bookmark_da8FKe0RLZ_7">
    <vt:lpwstr>ics", "id": "ITEM-1", "issue": "17", "issued": {"date-parts": [["2014"]]}, "page": "2503-2505", "title": "SAMBLASTER: Fast duplicate marking and structural variant read extraction", "type": "article-journal", "volume": "30"}, "uris": ["http://www.mendeley</vt:lpwstr>
  </property>
  <property fmtid="{D5CDD505-2E9C-101B-9397-08002B2CF9AE}" pid="1565" name="Mendeley_Bookmark_da8FKe0RLZ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1566" name="Mendeley_Bookmark_da8FKe0RLZ_9">
    <vt:lpwstr>teIndex": 0}, "schema": "https://github.com/citation-style-language/schema/raw/master/csl-citation.json"}</vt:lpwstr>
  </property>
  <property fmtid="{D5CDD505-2E9C-101B-9397-08002B2CF9AE}" pid="1567" name="Mendeley_Bookmark_df104q7RjN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1568" name="Mendeley_Bookmark_df104q7RjN_10">
    <vt:lpwstr>": "Pombi", "given": "Marco", "non-dropping-particle": "", "parse-names": false, "suffix": ""}, {"dropping-particle": "", "family": "Caputo", "given": "Beniamino", "non-dropping-particle": "", "parse-names": false, "suffix": ""}, {"dropping-particle": "",</vt:lpwstr>
  </property>
  <property fmtid="{D5CDD505-2E9C-101B-9397-08002B2CF9AE}" pid="1569" name="Mendeley_Bookmark_df104q7RjN_11">
    <vt:lpwstr> "family": "Petrarca", "given": "Vincenzo", "non-dropping-particle": "", "parse-names": false, "suffix": ""}, {"dropping-particle": "", "family": "Torre", "given": "Alessandra", "non-dropping-particle": "della", "parse-names": false, "suffix": ""}, {"drop</vt:lpwstr>
  </property>
  <property fmtid="{D5CDD505-2E9C-101B-9397-08002B2CF9AE}" pid="1570" name="Mendeley_Bookmark_df104q7RjN_12">
    <vt:lpwstr>ping-particle": "", "family": "Besansky", "given": "Nora J.", "non-dropping-particle": "", "parse-names": false, "suffix": ""}], "container-title": "G3: Genes, Genomes, Genetics", "id": "ITEM-1", "issue": "10", "issued": {"date-parts": [["2019"]]}, "page"</vt:lpwstr>
  </property>
  <property fmtid="{D5CDD505-2E9C-101B-9397-08002B2CF9AE}" pid="1571" name="Mendeley_Bookmark_df104q7RjN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1572" name="Mendeley_Bookmark_df104q7RjN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1573" name="Mendeley_Bookmark_df104q7RjN_15">
    <vt:lpwstr>ema": "https://github.com/citation-style-language/schema/raw/master/csl-citation.json"}</vt:lpwstr>
  </property>
  <property fmtid="{D5CDD505-2E9C-101B-9397-08002B2CF9AE}" pid="1574" name="Mendeley_Bookmark_df104q7RjN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1575" name="Mendeley_Bookmark_df104q7RjN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1576" name="Mendeley_Bookmark_df104q7RjN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1577" name="Mendeley_Bookmark_df104q7RjN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1578" name="Mendeley_Bookmark_df104q7RjN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1579" name="Mendeley_Bookmark_df104q7RjN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1580" name="Mendeley_Bookmark_df104q7RjN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1581" name="Mendeley_Bookmark_df104q7RjN_9">
    <vt:lpwstr>"given": "Rebecca R.", "non-dropping-particle": "", "parse-names": false, "suffix": ""}, {"dropping-particle": "", "family": "Redmond", "given": "Seth N.", "non-dropping-particle": "", "parse-names": false, "suffix": ""}, {"dropping-particle": "", "family</vt:lpwstr>
  </property>
  <property fmtid="{D5CDD505-2E9C-101B-9397-08002B2CF9AE}" pid="1582" name="Mendeley_Bookmark_e22zxuIOl4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1583" name="Mendeley_Bookmark_e22zxuIOl4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1584" name="Mendeley_Bookmark_e22zxuIOl4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1585" name="Mendeley_Bookmark_e22zxuIOl4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1586" name="Mendeley_Bookmark_e22zxuIOl4_5">
    <vt:lpwstr>on-dropping-particle": "", "parse-names": false, "suffix": ""}, {"dropping-particle": "", "family": "Lissenden", "given": "Natalie", "non-dropping-particle": "", "parse-names": false, "suffix": ""}], "container-title": "Trends in Parasitology", "id": "ITE</vt:lpwstr>
  </property>
  <property fmtid="{D5CDD505-2E9C-101B-9397-08002B2CF9AE}" pid="1587" name="Mendeley_Bookmark_e22zxuIOl4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1588" name="Mendeley_Bookmark_e22zxuIOl4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1589" name="Mendeley_Bookmark_e22zxuIOl4_8">
    <vt:lpwstr>anson and Lissenden, 2016)"}, "properties": {"noteIndex": 0}, "schema": "https://github.com/citation-style-language/schema/raw/master/csl-citation.json"}</vt:lpwstr>
  </property>
  <property fmtid="{D5CDD505-2E9C-101B-9397-08002B2CF9AE}" pid="1590" name="Mendeley_Bookmark_e6wYzmzrBw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1591" name="Mendeley_Bookmark_e6wYzmzrBw_10">
    <vt:lpwstr>ames": false, "suffix": ""}, {"dropping-particle": "", "family": "Vontas", "given": "John", "non-dropping-particle": "", "parse-names": false, "suffix": ""}, {"dropping-particle": "", "family": "Ranson", "given": "Hilary", "non-dropping-particle": "", "pa</vt:lpwstr>
  </property>
  <property fmtid="{D5CDD505-2E9C-101B-9397-08002B2CF9AE}" pid="1592" name="Mendeley_Bookmark_e6wYzmzrBw_11">
    <vt:lpwstr>rse-names": false, "suffix": ""}], "container-title": "Nature", "id": "ITEM-1", "issue": "7790", "issued": {"date-parts": [["2020"]]}, "page": "376-380", "publisher": "Springer US", "title": "A sensory appendage protein protects malaria vectors from pyret</vt:lpwstr>
  </property>
  <property fmtid="{D5CDD505-2E9C-101B-9397-08002B2CF9AE}" pid="1593" name="Mendeley_Bookmark_e6wYzmzrBw_12">
    <vt:lpwstr>hroids", "type": "article-journal", "volume": "577"}, "uris": ["http://www.mendeley.com/documents/?uuid=183fb8e3-7b73-4de4-8a5e-6927d2a756dd"]}], "mendeley": {"formattedCitation": "(Ingham &lt;i&gt;et al.&lt;/i&gt;, 2020)", "manualFormatting": "(Ingham et al., 2020).</vt:lpwstr>
  </property>
  <property fmtid="{D5CDD505-2E9C-101B-9397-08002B2CF9AE}" pid="1594" name="Mendeley_Bookmark_e6wYzmzrBw_13">
    <vt:lpwstr>", "plainTextFormattedCitation": "(Ingham et al., 2020)", "previouslyFormattedCitation": "(Ingham &lt;i&gt;et al.&lt;/i&gt;, 2020)"}, "properties": {"noteIndex": 0}, "schema": "https://github.com/citation-style-language/schema/raw/master/csl-citation.json"}</vt:lpwstr>
  </property>
  <property fmtid="{D5CDD505-2E9C-101B-9397-08002B2CF9AE}" pid="1595" name="Mendeley_Bookmark_e6wYzmzrBw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1596" name="Mendeley_Bookmark_e6wYzmzrBw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1597" name="Mendeley_Bookmark_e6wYzmzrBw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1598" name="Mendeley_Bookmark_e6wYzmzrBw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1599" name="Mendeley_Bookmark_e6wYzmzrBw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1600" name="Mendeley_Bookmark_e6wYzmzrBw_7">
    <vt:lpwstr>ing-particle": "", "family": "Ingham", "given": "Victoria A.", "non-dropping-particle": "", "parse-names": false, "suffix": ""}, {"dropping-particle": "", "family": "Anthousi", "given": "Amalia", "non-dropping-particle": "", "parse-names": false, "suffix"</vt:lpwstr>
  </property>
  <property fmtid="{D5CDD505-2E9C-101B-9397-08002B2CF9AE}" pid="1601" name="Mendeley_Bookmark_e6wYzmzrBw_8">
    <vt:lpwstr>: ""}, {"dropping-particle": "", "family": "Douris", "given": "Vassilis", "non-dropping-particle": "", "parse-names": false, "suffix": ""}, {"dropping-particle": "", "family": "Harding", "given": "Nicholas J.", "non-dropping-particle": "", "parse-names": </vt:lpwstr>
  </property>
  <property fmtid="{D5CDD505-2E9C-101B-9397-08002B2CF9AE}" pid="1602" name="Mendeley_Bookmark_e6wYzmzrBw_9">
    <vt:lpwstr>false, "suffix": ""}, {"dropping-particle": "", "family": "Lycett", "given": "Gareth", "non-dropping-particle": "", "parse-names": false, "suffix": ""}, {"dropping-particle": "", "family": "Morris", "given": "Marion", "non-dropping-particle": "", "parse-n</vt:lpwstr>
  </property>
  <property fmtid="{D5CDD505-2E9C-101B-9397-08002B2CF9AE}" pid="1603" name="Mendeley_Bookmark_eVcZvjg0pH_1">
    <vt:lpwstr>ADDIN Mendeley Bibliography CSL_BIBLIOGRAPHY </vt:lpwstr>
  </property>
  <property fmtid="{D5CDD505-2E9C-101B-9397-08002B2CF9AE}" pid="1604" name="Mendeley_Bookmark_g10mQUvuPn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605" name="Mendeley_Bookmark_g10mQUvuPn_10">
    <vt:lpwstr>n-dropping-particle": "", "parse-names": false, "suffix": ""}, {"dropping-particle": "", "family": "Nguyen", "given": "Tung", "non-dropping-particle": "", "parse-names": false, "suffix": ""}, {"dropping-particle": "", "family": "Wang", "given": "Luan", "n</vt:lpwstr>
  </property>
  <property fmtid="{D5CDD505-2E9C-101B-9397-08002B2CF9AE}" pid="1606" name="Mendeley_Bookmark_g10mQUvuPn_11">
    <vt:lpwstr>on-dropping-particle": "", "parse-names": false, "suffix": ""}, {"dropping-particle": "", "family": "Land", "given": "Susan J", "non-dropping-particle": "", "parse-names": false, "suffix": ""}, {"dropping-particle": "", "family": "Lu", "given": "Xiangyi",</vt:lpwstr>
  </property>
  <property fmtid="{D5CDD505-2E9C-101B-9397-08002B2CF9AE}" pid="1607" name="Mendeley_Bookmark_g10mQUvuPn_12">
    <vt:lpwstr> "non-dropping-particle": "", "parse-names": false, "suffix": ""}, {"dropping-particle": "", "family": "Ruden", "given": "Douglas M", "non-dropping-particle": "", "parse-names": false, "suffix": ""}], "container-title": "Fly", "id": "ITEM-1", "issue": "2"</vt:lpwstr>
  </property>
  <property fmtid="{D5CDD505-2E9C-101B-9397-08002B2CF9AE}" pid="1608" name="Mendeley_Bookmark_g10mQUvuPn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609" name="Mendeley_Bookmark_g10mQUvuPn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610" name="Mendeley_Bookmark_g10mQUvuPn_15">
    <vt:lpwstr>ttedCitation": "(Cingolani et al., 2012)", "previouslyFormattedCitation": "(Cingolani &lt;i&gt;et al.&lt;/i&gt;, 2012)"}, "properties": {"noteIndex": 0}, "schema": "https://github.com/citation-style-language/schema/raw/master/csl-citation.json"}</vt:lpwstr>
  </property>
  <property fmtid="{D5CDD505-2E9C-101B-9397-08002B2CF9AE}" pid="1611" name="Mendeley_Bookmark_g10mQUvuPn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612" name="Mendeley_Bookmark_g10mQUvuPn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613" name="Mendeley_Bookmark_g10mQUvuPn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614" name="Mendeley_Bookmark_g10mQUvuPn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615" name="Mendeley_Bookmark_g10mQUvuPn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616" name="Mendeley_Bookmark_g10mQUvuPn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617" name="Mendeley_Bookmark_g10mQUvuPn_8">
    <vt:lpwstr>formed by an individual laboratory.", "author": [{"dropping-particle": "", "family": "Cingolani", "given": "Pablo", "non-dropping-particle": "", "parse-names": false, "suffix": ""}, {"dropping-particle": "", "family": "Platts", "given": "Adrian", "non-dro</vt:lpwstr>
  </property>
  <property fmtid="{D5CDD505-2E9C-101B-9397-08002B2CF9AE}" pid="1618" name="Mendeley_Bookmark_g10mQUvuPn_9">
    <vt:lpwstr>pping-particle": "", "parse-names": false, "suffix": ""}, {"dropping-particle": "", "family": "Wang", "given": "Le Lily", "non-dropping-particle": "", "parse-names": false, "suffix": ""}, {"dropping-particle": "", "family": "Coon", "given": "Melissa", "no</vt:lpwstr>
  </property>
  <property fmtid="{D5CDD505-2E9C-101B-9397-08002B2CF9AE}" pid="1619" name="Mendeley_Bookmark_gHT7GTQIkp_1">
    <vt:lpwstr>ADDIN CSL_CITATION {"citationItems": [{"id": "ITEM-1", "itemData": {"author": [{"dropping-particle": "", "family": "Njoroge", "given": "Harun", "non-dropping-particle": "", "parse-names": false, "suffix": ""}, {"dropping-particle": "", "family": "Oruni", </vt:lpwstr>
  </property>
  <property fmtid="{D5CDD505-2E9C-101B-9397-08002B2CF9AE}" pid="1620" name="Mendeley_Bookmark_gHT7GTQIkp_10">
    <vt:lpwstr>{"dropping-particle": "", "family": "Donnelly", "given": "Martin J", "non-dropping-particle": "", "parse-names": false, "suffix": ""}, {"dropping-particle": "", "family": "Place", "given": "Pembroke", "non-dropping-particle": "", "parse-names": false, "su</vt:lpwstr>
  </property>
  <property fmtid="{D5CDD505-2E9C-101B-9397-08002B2CF9AE}" pid="1621" name="Mendeley_Bookmark_gHT7GTQIkp_11">
    <vt:lpwstr>ffix": ""}, {"dropping-particle": "", "family": "Resources", "given": "Animal", "non-dropping-particle": "", "parse-names": false, "suffix": ""}, {"dropping-particle": "", "family": "Project", "given": "Vectorlink", "non-dropping-particle": "", "parse-nam</vt:lpwstr>
  </property>
  <property fmtid="{D5CDD505-2E9C-101B-9397-08002B2CF9AE}" pid="1622" name="Mendeley_Bookmark_gHT7GTQIkp_12">
    <vt:lpwstr>es": false, "suffix": ""}, {"dropping-particle": "", "family": "Associates", "given": "Abt", "non-dropping-particle": "", "parse-names": false, "suffix": ""}, {"dropping-particle": "", "family": "Unit", "given": "Population Health", "non-dropping-particle</vt:lpwstr>
  </property>
  <property fmtid="{D5CDD505-2E9C-101B-9397-08002B2CF9AE}" pid="1623" name="Mendeley_Bookmark_gHT7GTQIkp_13">
    <vt:lpwstr>": "", "parse-names": false, "suffix": ""}, {"dropping-particle": "", "family": "Programme", "given": "Microbes", "non-dropping-particle": "", "parse-names": false, "suffix": ""}, {"dropping-particle": "", "family": "Place", "given": "Pembroke", "non-drop</vt:lpwstr>
  </property>
  <property fmtid="{D5CDD505-2E9C-101B-9397-08002B2CF9AE}" pid="1624" name="Mendeley_Bookmark_gHT7GTQIkp_14">
    <vt:lpwstr>ping-particle": "", "parse-names": false, "suffix": ""}], "container-title": "bioRxiv", "id": "ITEM-1", "issued": {"date-parts": [["2021"]]}, "page": "1-23", "title": "Identification of a rapidly-spreading triple mutant for high-level metabolic insecticid</vt:lpwstr>
  </property>
  <property fmtid="{D5CDD505-2E9C-101B-9397-08002B2CF9AE}" pid="1625" name="Mendeley_Bookmark_gHT7GTQIkp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1626" name="Mendeley_Bookmark_gHT7GTQIkp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1627" name="Mendeley_Bookmark_gHT7GTQIkp_17">
    <vt:lpwstr>age/schema/raw/master/csl-citation.json"}</vt:lpwstr>
  </property>
  <property fmtid="{D5CDD505-2E9C-101B-9397-08002B2CF9AE}" pid="1628" name="Mendeley_Bookmark_gHT7GTQIkp_2">
    <vt:lpwstr>"given": "Ambrose", "non-dropping-particle": "", "parse-names": false, "suffix": ""}, {"dropping-particle": "", "family": "Pipini", "given": "Dimitra", "non-dropping-particle": "", "parse-names": false, "suffix": ""}, {"dropping-particle": "", "family": "</vt:lpwstr>
  </property>
  <property fmtid="{D5CDD505-2E9C-101B-9397-08002B2CF9AE}" pid="1629" name="Mendeley_Bookmark_gHT7GTQIkp_3">
    <vt:lpwstr>Nagi", "given": "Sanjay C", "non-dropping-particle": "", "parse-names": false, "suffix": ""}, {"dropping-particle": "", "family": "Lynd", "given": "Amy", "non-dropping-particle": "", "parse-names": false, "suffix": ""}, {"dropping-particle": "", "family":</vt:lpwstr>
  </property>
  <property fmtid="{D5CDD505-2E9C-101B-9397-08002B2CF9AE}" pid="1630" name="Mendeley_Bookmark_gHT7GTQIkp_4">
    <vt:lpwstr> "Eric", "given": "R", "non-dropping-particle": "", "parse-names": false, "suffix": ""}, {"dropping-particle": "", "family": "Tomlinson", "given": "Sean", "non-dropping-particle": "", "parse-names": false, "suffix": ""}, {"dropping-particle": "", "family"</vt:lpwstr>
  </property>
  <property fmtid="{D5CDD505-2E9C-101B-9397-08002B2CF9AE}" pid="1631" name="Mendeley_Bookmark_gHT7GTQIkp_5">
    <vt:lpwstr>: "Grau-bove", "given": "Xavi", "non-dropping-particle": "", "parse-names": false, "suffix": ""}, {"dropping-particle": "", "family": "Mcdermott", "given": "Daniel", "non-dropping-particle": "", "parse-names": false, "suffix": ""}, {"dropping-particle": "</vt:lpwstr>
  </property>
  <property fmtid="{D5CDD505-2E9C-101B-9397-08002B2CF9AE}" pid="1632" name="Mendeley_Bookmark_gHT7GTQIkp_6">
    <vt:lpwstr>", "family": "Emile", "given": "Z", "non-dropping-particle": "", "parse-names": false, "suffix": ""}, {"dropping-particle": "", "family": "Agossa", "given": "Fiacre R", "non-dropping-particle": "", "parse-names": false, "suffix": ""}, {"dropping-particle"</vt:lpwstr>
  </property>
  <property fmtid="{D5CDD505-2E9C-101B-9397-08002B2CF9AE}" pid="1633" name="Mendeley_Bookmark_gHT7GTQIkp_7">
    <vt:lpwstr>: "", "family": "Mokuba", "given": "Arlette", "non-dropping-particle": "", "parse-names": false, "suffix": ""}, {"dropping-particle": "", "family": "Irish", "given": "Seth", "non-dropping-particle": "", "parse-names": false, "suffix": ""}, {"dropping-part</vt:lpwstr>
  </property>
  <property fmtid="{D5CDD505-2E9C-101B-9397-08002B2CF9AE}" pid="1634" name="Mendeley_Bookmark_gHT7GTQIkp_8">
    <vt:lpwstr>icle": "", "family": "Kabula", "given": "Bilali", "non-dropping-particle": "", "parse-names": false, "suffix": ""}, {"dropping-particle": "", "family": "Mbogo", "given": "Charles", "non-dropping-particle": "", "parse-names": false, "suffix": ""}, {"droppi</vt:lpwstr>
  </property>
  <property fmtid="{D5CDD505-2E9C-101B-9397-08002B2CF9AE}" pid="1635" name="Mendeley_Bookmark_gHT7GTQIkp_9">
    <vt:lpwstr>ng-particle": "", "family": "Paine", "given": "Mark J I", "non-dropping-particle": "", "parse-names": false, "suffix": ""}, {"dropping-particle": "", "family": "Weetman", "given": "David", "non-dropping-particle": "", "parse-names": false, "suffix": ""}, </vt:lpwstr>
  </property>
  <property fmtid="{D5CDD505-2E9C-101B-9397-08002B2CF9AE}" pid="1636" name="Mendeley_Bookmark_gVaKTEzClm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1637" name="Mendeley_Bookmark_gVaKTEzClm_10">
    <vt:lpwstr>ames": false, "suffix": ""}, {"dropping-particle": "", "family": "Vontas", "given": "John", "non-dropping-particle": "", "parse-names": false, "suffix": ""}, {"dropping-particle": "", "family": "Ranson", "given": "Hilary", "non-dropping-particle": "", "pa</vt:lpwstr>
  </property>
  <property fmtid="{D5CDD505-2E9C-101B-9397-08002B2CF9AE}" pid="1638" name="Mendeley_Bookmark_gVaKTEzClm_11">
    <vt:lpwstr>rse-names": false, "suffix": ""}], "container-title": "Nature", "id": "ITEM-1", "issue": "7790", "issued": {"date-parts": [["2020"]]}, "page": "376-380", "publisher": "Springer US", "title": "A sensory appendage protein protects malaria vectors from pyret</vt:lpwstr>
  </property>
  <property fmtid="{D5CDD505-2E9C-101B-9397-08002B2CF9AE}" pid="1639" name="Mendeley_Bookmark_gVaKTEzClm_12">
    <vt:lpwstr>hroids", "type": "article-journal", "volume": "577"}, "uris": ["http://www.mendeley.com/documents/?uuid=183fb8e3-7b73-4de4-8a5e-6927d2a756dd"]}], "mendeley": {"formattedCitation": "(Ingham &lt;i&gt;et al.&lt;/i&gt;, 2020)", "manualFormatting": "(Ingham et al., 2020).</vt:lpwstr>
  </property>
  <property fmtid="{D5CDD505-2E9C-101B-9397-08002B2CF9AE}" pid="1640" name="Mendeley_Bookmark_gVaKTEzClm_13">
    <vt:lpwstr>", "plainTextFormattedCitation": "(Ingham et al., 2020)", "previouslyFormattedCitation": "(Ingham &lt;i&gt;et al.&lt;/i&gt;, 2020)"}, "properties": {"noteIndex": 0}, "schema": "https://github.com/citation-style-language/schema/raw/master/csl-citation.json"}</vt:lpwstr>
  </property>
  <property fmtid="{D5CDD505-2E9C-101B-9397-08002B2CF9AE}" pid="1641" name="Mendeley_Bookmark_gVaKTEzClm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1642" name="Mendeley_Bookmark_gVaKTEzClm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1643" name="Mendeley_Bookmark_gVaKTEzClm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1644" name="Mendeley_Bookmark_gVaKTEzClm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1645" name="Mendeley_Bookmark_gVaKTEzClm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1646" name="Mendeley_Bookmark_gVaKTEzClm_7">
    <vt:lpwstr>ing-particle": "", "family": "Ingham", "given": "Victoria A.", "non-dropping-particle": "", "parse-names": false, "suffix": ""}, {"dropping-particle": "", "family": "Anthousi", "given": "Amalia", "non-dropping-particle": "", "parse-names": false, "suffix"</vt:lpwstr>
  </property>
  <property fmtid="{D5CDD505-2E9C-101B-9397-08002B2CF9AE}" pid="1647" name="Mendeley_Bookmark_gVaKTEzClm_8">
    <vt:lpwstr>: ""}, {"dropping-particle": "", "family": "Douris", "given": "Vassilis", "non-dropping-particle": "", "parse-names": false, "suffix": ""}, {"dropping-particle": "", "family": "Harding", "given": "Nicholas J.", "non-dropping-particle": "", "parse-names": </vt:lpwstr>
  </property>
  <property fmtid="{D5CDD505-2E9C-101B-9397-08002B2CF9AE}" pid="1648" name="Mendeley_Bookmark_gVaKTEzClm_9">
    <vt:lpwstr>false, "suffix": ""}, {"dropping-particle": "", "family": "Lycett", "given": "Gareth", "non-dropping-particle": "", "parse-names": false, "suffix": ""}, {"dropping-particle": "", "family": "Morris", "given": "Marion", "non-dropping-particle": "", "parse-n</vt:lpwstr>
  </property>
  <property fmtid="{D5CDD505-2E9C-101B-9397-08002B2CF9AE}" pid="1649" name="Mendeley_Bookmark_hAL5dbLF0o_1">
    <vt:lpwstr>ADDIN CSL_CITATION {"citationItems": [{"id": "ITEM-1", "itemData": {"DOI": "10.1016/S0140-6736(18)30844-4", "ISSN": "0140-6736", "author": [{"dropping-particle": "", "family": "Killeen", "given": "Gerry F", "non-dropping-particle": "", "parse-names": fals</vt:lpwstr>
  </property>
  <property fmtid="{D5CDD505-2E9C-101B-9397-08002B2CF9AE}" pid="1650" name="Mendeley_Bookmark_hAL5dbLF0o_2">
    <vt:lpwstr>e, "suffix": ""}, {"dropping-particle": "", "family": "Ranson", "given": "Hilary", "non-dropping-particle": "", "parse-names": false, "suffix": ""}], "container-title": "The Lancet", "id": "ITEM-1", "issue": "10130", "issued": {"date-parts": [["2018"]]}, </vt:lpwstr>
  </property>
  <property fmtid="{D5CDD505-2E9C-101B-9397-08002B2CF9AE}" pid="1651" name="Mendeley_Bookmark_hAL5dbLF0o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1652" name="Mendeley_Bookmark_hAL5dbLF0o_4">
    <vt:lpwstr>: ["http://www.mendeley.com/documents/?uuid=8c4919f6-60ad-4113-8a56-5deeb7df020d"]}, {"id": "ITEM-2", "itemData": {"ISBN": "9789241565653", "author": [{"dropping-particle": "", "family": "World Health Organization", "given": "", "non-dropping-particle": "</vt:lpwstr>
  </property>
  <property fmtid="{D5CDD505-2E9C-101B-9397-08002B2CF9AE}" pid="1653" name="Mendeley_Bookmark_hAL5dbLF0o_5">
    <vt:lpwstr>", "parse-names": false, "suffix": ""}], "id": "ITEM-2", "issued": {"date-parts": [["2018"]]}, "publisher-place": "Geneva", "title": "World Malaria Report 2018", "type": "book"}, "uris": ["http://www.mendeley.com/documents/?uuid=827a3f41-6da5-4da0-a583-33</vt:lpwstr>
  </property>
  <property fmtid="{D5CDD505-2E9C-101B-9397-08002B2CF9AE}" pid="1654" name="Mendeley_Bookmark_hAL5dbLF0o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1655" name="Mendeley_Bookmark_hAL5dbLF0o_7">
    <vt:lpwstr>on, 2018; World Health Organization, 2018)"}, "properties": {"noteIndex": 0}, "schema": "https://github.com/citation-style-language/schema/raw/master/csl-citation.json"}</vt:lpwstr>
  </property>
  <property fmtid="{D5CDD505-2E9C-101B-9397-08002B2CF9AE}" pid="1656" name="Mendeley_Bookmark_hTJ57WgP58_1">
    <vt:lpwstr>ADDIN CSL_CITATION {"citationItems": [{"id": "ITEM-1", "itemData": {"URL": "http://www.bioinformatics.babraham.ac.uk/projects/fastqc", "author": [{"dropping-particle": "", "family": "Andrews", "given": "Simon", "non-dropping-particle": "", "parse-names": </vt:lpwstr>
  </property>
  <property fmtid="{D5CDD505-2E9C-101B-9397-08002B2CF9AE}" pid="1657" name="Mendeley_Bookmark_hTJ57WgP58_2">
    <vt:lpwstr>false, "suffix": ""}], "id": "ITEM-1", "issued": {"date-parts": [["2010"]]}, "title": "FastQC: a quality control tool for high throughput sequence data.", "type": "webpage"}, "uris": ["http://www.mendeley.com/documents/?uuid=a1f8396c-b979-4e29-b211-282067</vt:lpwstr>
  </property>
  <property fmtid="{D5CDD505-2E9C-101B-9397-08002B2CF9AE}" pid="1658" name="Mendeley_Bookmark_hTJ57WgP58_3">
    <vt:lpwstr>17ac05"]}], "mendeley": {"formattedCitation": "(Andrews, 2010)", "plainTextFormattedCitation": "(Andrews, 2010)", "previouslyFormattedCitation": "(Andrews, 2010)"}, "properties": {"noteIndex": 0}, "schema": "https://github.com/citation-style-language/sche</vt:lpwstr>
  </property>
  <property fmtid="{D5CDD505-2E9C-101B-9397-08002B2CF9AE}" pid="1659" name="Mendeley_Bookmark_hTJ57WgP58_4">
    <vt:lpwstr>ma/raw/master/csl-citation.json"}</vt:lpwstr>
  </property>
  <property fmtid="{D5CDD505-2E9C-101B-9397-08002B2CF9AE}" pid="1660" name="Mendeley_Bookmark_hZ3Vww2EdM_1">
    <vt:lpwstr>ADDIN CSL_CITATION {"citationItems": [{"id": "ITEM-1", "itemData": {"DOI": "10.1016/S0140-6736(18)30844-4", "ISSN": "0140-6736", "author": [{"dropping-particle": "", "family": "Killeen", "given": "Gerry F", "non-dropping-particle": "", "parse-names": fals</vt:lpwstr>
  </property>
  <property fmtid="{D5CDD505-2E9C-101B-9397-08002B2CF9AE}" pid="1661" name="Mendeley_Bookmark_hZ3Vww2EdM_2">
    <vt:lpwstr>e, "suffix": ""}, {"dropping-particle": "", "family": "Ranson", "given": "Hilary", "non-dropping-particle": "", "parse-names": false, "suffix": ""}], "container-title": "The Lancet", "id": "ITEM-1", "issue": "10130", "issued": {"date-parts": [["2018"]]}, </vt:lpwstr>
  </property>
  <property fmtid="{D5CDD505-2E9C-101B-9397-08002B2CF9AE}" pid="1662" name="Mendeley_Bookmark_hZ3Vww2EdM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1663" name="Mendeley_Bookmark_hZ3Vww2EdM_4">
    <vt:lpwstr>: ["http://www.mendeley.com/documents/?uuid=8c4919f6-60ad-4113-8a56-5deeb7df020d"]}, {"id": "ITEM-2", "itemData": {"ISBN": "9789241565653", "author": [{"dropping-particle": "", "family": "World Health Organization", "given": "", "non-dropping-particle": "</vt:lpwstr>
  </property>
  <property fmtid="{D5CDD505-2E9C-101B-9397-08002B2CF9AE}" pid="1664" name="Mendeley_Bookmark_hZ3Vww2EdM_5">
    <vt:lpwstr>", "parse-names": false, "suffix": ""}], "id": "ITEM-2", "issued": {"date-parts": [["2018"]]}, "publisher-place": "Geneva", "title": "World Malaria Report 2018", "type": "book"}, "uris": ["http://www.mendeley.com/documents/?uuid=827a3f41-6da5-4da0-a583-33</vt:lpwstr>
  </property>
  <property fmtid="{D5CDD505-2E9C-101B-9397-08002B2CF9AE}" pid="1665" name="Mendeley_Bookmark_hZ3Vww2EdM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1666" name="Mendeley_Bookmark_hZ3Vww2EdM_7">
    <vt:lpwstr>on, 2018; World Health Organization, 2018)"}, "properties": {"noteIndex": 0}, "schema": "https://github.com/citation-style-language/schema/raw/master/csl-citation.json"}</vt:lpwstr>
  </property>
  <property fmtid="{D5CDD505-2E9C-101B-9397-08002B2CF9AE}" pid="1667" name="Mendeley_Bookmark_hjOj7TO3f2_1">
    <vt:lpwstr>ADDIN CSL_CITATION {"citationItems": [{"id": "ITEM-1", "itemData": {"author": [{"dropping-particle": "", "family": "Garrison", "given": "Erik", "non-dropping-particle": "", "parse-names": false, "suffix": ""}, {"dropping-particle": "", "family": "Kronenbe</vt:lpwstr>
  </property>
  <property fmtid="{D5CDD505-2E9C-101B-9397-08002B2CF9AE}" pid="1668" name="Mendeley_Bookmark_hjOj7TO3f2_2">
    <vt:lpwstr>rg", "given": "Zev N", "non-dropping-particle": "", "parse-names": false, "suffix": ""}, {"dropping-particle": "", "family": "Dawson", "given": "Eric T", "non-dropping-particle": "", "parse-names": false, "suffix": ""}, {"dropping-particle": "", "family":</vt:lpwstr>
  </property>
  <property fmtid="{D5CDD505-2E9C-101B-9397-08002B2CF9AE}" pid="1669" name="Mendeley_Bookmark_hjOj7TO3f2_3">
    <vt:lpwstr> "Pedersen", "given": "Brent S", "non-dropping-particle": "", "parse-names": false, "suffix": ""}], "id": "ITEM-1", "issued": {"date-parts": [["2021"]]}, "page": "1-15", "title": "Vcflib and tools for processing the VCF variant call format Author summary"</vt:lpwstr>
  </property>
  <property fmtid="{D5CDD505-2E9C-101B-9397-08002B2CF9AE}" pid="1670" name="Mendeley_Bookmark_hjOj7TO3f2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1671" name="Mendeley_Bookmark_hjOj7TO3f2_5">
    <vt:lpwstr>slyFormattedCitation": "(Garrison &lt;i&gt;et al.&lt;/i&gt;, 2021)"}, "properties": {"noteIndex": 0}, "schema": "https://github.com/citation-style-language/schema/raw/master/csl-citation.json"}</vt:lpwstr>
  </property>
  <property fmtid="{D5CDD505-2E9C-101B-9397-08002B2CF9AE}" pid="1672" name="Mendeley_Bookmark_hpkqGWzXk7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1673" name="Mendeley_Bookmark_hpkqGWzXk7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1674" name="Mendeley_Bookmark_hpkqGWzXk7_3">
    <vt:lpwstr>mily": "Garrison", "given": "Erik", "non-dropping-particle": "", "parse-names": false, "suffix": ""}, {"dropping-particle": "", "family": "Marth", "given": "Gabor", "non-dropping-particle": "", "parse-names": false, "suffix": ""}], "id": "ITEM-1", "issued</vt:lpwstr>
  </property>
  <property fmtid="{D5CDD505-2E9C-101B-9397-08002B2CF9AE}" pid="1675" name="Mendeley_Bookmark_hpkqGWzXk7_4">
    <vt:lpwstr>": {"date-parts": [["2012"]]}, "page": "1-9", "title": "Haplotype-based variant detection from short-read sequencing", "type": "article-journal"}, "uris": ["http://www.mendeley.com/documents/?uuid=3cb2db34-2831-48ac-a838-79379e2c5b08"]}], "mendeley": {"fo</vt:lpwstr>
  </property>
  <property fmtid="{D5CDD505-2E9C-101B-9397-08002B2CF9AE}" pid="1676" name="Mendeley_Bookmark_hpkqGWzXk7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1677" name="Mendeley_Bookmark_hpkqGWzXk7_6">
    <vt:lpwstr>/schema/raw/master/csl-citation.json"}</vt:lpwstr>
  </property>
  <property fmtid="{D5CDD505-2E9C-101B-9397-08002B2CF9AE}" pid="1678" name="Mendeley_Bookmark_iQ4sjQsfpd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1679" name="Mendeley_Bookmark_iQ4sjQsfpd_10">
    <vt:lpwstr> false, "suffix": ""}, {"dropping-particle": "", "family": "Assour", "given": "LA", "non-dropping-particle": "", "parse-names": false, "suffix": ""}, {"dropping-particle": "", "family": "Basseri", "given": "H", "non-dropping-particle": "", "parse-names": </vt:lpwstr>
  </property>
  <property fmtid="{D5CDD505-2E9C-101B-9397-08002B2CF9AE}" pid="1680" name="Mendeley_Bookmark_iQ4sjQsfpd_11">
    <vt:lpwstr>false, "suffix": ""}, {"dropping-particle": "", "family": "Berlin", "given": "A", "non-dropping-particle": "", "parse-names": false, "suffix": ""}, {"dropping-particle": "", "family": "Birren", "given": "BW", "non-dropping-particle": "", "parse-names": fa</vt:lpwstr>
  </property>
  <property fmtid="{D5CDD505-2E9C-101B-9397-08002B2CF9AE}" pid="1681" name="Mendeley_Bookmark_iQ4sjQsfpd_12">
    <vt:lpwstr>lse, "suffix": ""}, {"dropping-particle": "", "family": "Blandin", "given": "SA", "non-dropping-particle": "", "parse-names": false, "suffix": ""}, {"dropping-particle": "", "family": "Brockman", "given": "AI", "non-dropping-particle": "", "parse-names": </vt:lpwstr>
  </property>
  <property fmtid="{D5CDD505-2E9C-101B-9397-08002B2CF9AE}" pid="1682" name="Mendeley_Bookmark_iQ4sjQsfpd_13">
    <vt:lpwstr>false, "suffix": ""}, {"dropping-particle": "", "family": "Burkot", "given": "TR", "non-dropping-particle": "", "parse-names": false, "suffix": ""}, {"dropping-particle": "", "family": "Burt", "given": "A", "non-dropping-particle": "", "parse-names": fals</vt:lpwstr>
  </property>
  <property fmtid="{D5CDD505-2E9C-101B-9397-08002B2CF9AE}" pid="1683" name="Mendeley_Bookmark_iQ4sjQsfpd_14">
    <vt:lpwstr>e, "suffix": ""}, {"dropping-particle": "", "family": "Chan", "given": "CS", "non-dropping-particle": "", "parse-names": false, "suffix": ""}, {"dropping-particle": "", "family": "Chauve", "given": "C", "non-dropping-particle": "", "parse-names": false, "</vt:lpwstr>
  </property>
  <property fmtid="{D5CDD505-2E9C-101B-9397-08002B2CF9AE}" pid="1684" name="Mendeley_Bookmark_iQ4sjQsfpd_15">
    <vt:lpwstr>suffix": ""}, {"dropping-particle": "", "family": "Chiu", "given": "JC", "non-dropping-particle": "", "parse-names": false, "suffix": ""}, {"dropping-particle": "", "family": "Christensen", "given": "M", "non-dropping-particle": "", "parse-names": false, </vt:lpwstr>
  </property>
  <property fmtid="{D5CDD505-2E9C-101B-9397-08002B2CF9AE}" pid="1685" name="Mendeley_Bookmark_iQ4sjQsfpd_16">
    <vt:lpwstr>"suffix": ""}, {"dropping-particle": "", "family": "Costantini", "given": "C", "non-dropping-particle": "", "parse-names": false, "suffix": ""}, {"dropping-particle": "", "family": "Davidson", "given": "VLM", "non-dropping-particle": "", "parse-names": fa</vt:lpwstr>
  </property>
  <property fmtid="{D5CDD505-2E9C-101B-9397-08002B2CF9AE}" pid="1686" name="Mendeley_Bookmark_iQ4sjQsfpd_17">
    <vt:lpwstr>lse, "suffix": ""}, {"dropping-particle": "", "family": "Deligianni", "given": "E", "non-dropping-particle": "", "parse-names": false, "suffix": ""}, {"dropping-particle": "", "family": "Dottorini", "given": "T", "non-dropping-particle": "", "parse-names"</vt:lpwstr>
  </property>
  <property fmtid="{D5CDD505-2E9C-101B-9397-08002B2CF9AE}" pid="1687" name="Mendeley_Bookmark_iQ4sjQsfpd_18">
    <vt:lpwstr>: false, "suffix": ""}, {"dropping-particle": "", "family": "Dritsou", "given": "V", "non-dropping-particle": "", "parse-names": false, "suffix": ""}, {"dropping-particle": "", "family": "Gabriel", "given": "SB", "non-dropping-particle": "", "parse-names"</vt:lpwstr>
  </property>
  <property fmtid="{D5CDD505-2E9C-101B-9397-08002B2CF9AE}" pid="1688" name="Mendeley_Bookmark_iQ4sjQsfpd_19">
    <vt:lpwstr>: false, "suffix": ""}, {"dropping-particle": "", "family": "Guelbeogo", "given": "WM", "non-dropping-particle": "", "parse-names": false, "suffix": ""}, {"dropping-particle": "", "family": "Hall", "given": "AB", "non-dropping-particle": "", "parse-names"</vt:lpwstr>
  </property>
  <property fmtid="{D5CDD505-2E9C-101B-9397-08002B2CF9AE}" pid="1689" name="Mendeley_Bookmark_iQ4sjQsfpd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1690" name="Mendeley_Bookmark_iQ4sjQsfpd_20">
    <vt:lpwstr>: false, "suffix": ""}, {"dropping-particle": "", "family": "Han", "given": "MV", "non-dropping-particle": "", "parse-names": false, "suffix": ""}, {"dropping-particle": "", "family": "Hlaing", "given": "T.", "non-dropping-particle": "", "parse-names": fa</vt:lpwstr>
  </property>
  <property fmtid="{D5CDD505-2E9C-101B-9397-08002B2CF9AE}" pid="1691" name="Mendeley_Bookmark_iQ4sjQsfpd_21">
    <vt:lpwstr>lse, "suffix": ""}, {"dropping-particle": "", "family": "Hughes", "given": "DST", "non-dropping-particle": "", "parse-names": false, "suffix": ""}, {"dropping-particle": "", "family": "Jenkins", "given": "AM", "non-dropping-particle": "", "parse-names": f</vt:lpwstr>
  </property>
  <property fmtid="{D5CDD505-2E9C-101B-9397-08002B2CF9AE}" pid="1692" name="Mendeley_Bookmark_iQ4sjQsfpd_22">
    <vt:lpwstr>alse, "suffix": ""}, {"dropping-particle": "", "family": "Jiang", "given": "X", "non-dropping-particle": "", "parse-names": false, "suffix": ""}, {"dropping-particle": "", "family": "Jungreis", "given": "I", "non-dropping-particle": "", "parse-names": fal</vt:lpwstr>
  </property>
  <property fmtid="{D5CDD505-2E9C-101B-9397-08002B2CF9AE}" pid="1693" name="Mendeley_Bookmark_iQ4sjQsfpd_23">
    <vt:lpwstr>se, "suffix": ""}, {"dropping-particle": "", "family": "Kakani", "given": "EG", "non-dropping-particle": "", "parse-names": false, "suffix": ""}, {"dropping-particle": "", "family": "Kamali", "given": "M", "non-dropping-particle": "", "parse-names": false</vt:lpwstr>
  </property>
  <property fmtid="{D5CDD505-2E9C-101B-9397-08002B2CF9AE}" pid="1694" name="Mendeley_Bookmark_iQ4sjQsfpd_24">
    <vt:lpwstr>, "suffix": ""}, {"dropping-particle": "", "family": "Kemppainen", "given": "P", "non-dropping-particle": "", "parse-names": false, "suffix": ""}, {"dropping-particle": "", "family": "Kennedy", "given": "RC", "non-dropping-particle": "", "parse-names": fa</vt:lpwstr>
  </property>
  <property fmtid="{D5CDD505-2E9C-101B-9397-08002B2CF9AE}" pid="1695" name="Mendeley_Bookmark_iQ4sjQsfpd_25">
    <vt:lpwstr>lse, "suffix": ""}, {"dropping-particle": "", "family": "Kirmitzoglou", "given": "IK", "non-dropping-particle": "", "parse-names": false, "suffix": ""}, {"dropping-particle": "", "family": "Koekemoer", "given": "LL", "non-dropping-particle": "", "parse-na</vt:lpwstr>
  </property>
  <property fmtid="{D5CDD505-2E9C-101B-9397-08002B2CF9AE}" pid="1696" name="Mendeley_Bookmark_iQ4sjQsfpd_26">
    <vt:lpwstr>mes": false, "suffix": ""}, {"dropping-particle": "", "family": "Laban", "given": "N", "non-dropping-particle": "", "parse-names": false, "suffix": ""}, {"dropping-particle": "", "family": "Langridge", "given": "N", "non-dropping-particle": "", "parse-nam</vt:lpwstr>
  </property>
  <property fmtid="{D5CDD505-2E9C-101B-9397-08002B2CF9AE}" pid="1697" name="Mendeley_Bookmark_iQ4sjQsfpd_27">
    <vt:lpwstr>es": false, "suffix": ""}, {"dropping-particle": "", "family": "Lawniczak", "given": "MKN", "non-dropping-particle": "", "parse-names": false, "suffix": ""}, {"dropping-particle": "", "family": "Lirakis", "given": "M", "non-dropping-particle": "", "parse-</vt:lpwstr>
  </property>
  <property fmtid="{D5CDD505-2E9C-101B-9397-08002B2CF9AE}" pid="1698" name="Mendeley_Bookmark_iQ4sjQsfpd_28">
    <vt:lpwstr>names": false, "suffix": ""}, {"dropping-particle": "", "family": "Lobo", "given": "NF", "non-dropping-particle": "", "parse-names": false, "suffix": ""}, {"dropping-particle": "", "family": "Lowy", "given": "E", "non-dropping-particle": "", "parse-names"</vt:lpwstr>
  </property>
  <property fmtid="{D5CDD505-2E9C-101B-9397-08002B2CF9AE}" pid="1699" name="Mendeley_Bookmark_iQ4sjQsfpd_29">
    <vt:lpwstr>: false, "suffix": ""}, {"dropping-particle": "", "family": "MacCallum", "given": "RM", "non-dropping-particle": "", "parse-names": false, "suffix": ""}, {"dropping-particle": "", "family": "Mao", "given": "C", "non-dropping-particle": "", "parse-names": </vt:lpwstr>
  </property>
  <property fmtid="{D5CDD505-2E9C-101B-9397-08002B2CF9AE}" pid="1700" name="Mendeley_Bookmark_iQ4sjQsfpd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1701" name="Mendeley_Bookmark_iQ4sjQsfpd_30">
    <vt:lpwstr>false, "suffix": ""}, {"dropping-particle": "", "family": "Maslen", "given": "G", "non-dropping-particle": "", "parse-names": false, "suffix": ""}, {"dropping-particle": "", "family": "Mbogo", "given": "C", "non-dropping-particle": "", "parse-names": fals</vt:lpwstr>
  </property>
  <property fmtid="{D5CDD505-2E9C-101B-9397-08002B2CF9AE}" pid="1702" name="Mendeley_Bookmark_iQ4sjQsfpd_31">
    <vt:lpwstr>e, "suffix": ""}, {"dropping-particle": "", "family": "McCarthy", "given": "J", "non-dropping-particle": "", "parse-names": false, "suffix": ""}, {"dropping-particle": "", "family": "Michel", "given": "K", "non-dropping-particle": "", "parse-names": false</vt:lpwstr>
  </property>
  <property fmtid="{D5CDD505-2E9C-101B-9397-08002B2CF9AE}" pid="1703" name="Mendeley_Bookmark_iQ4sjQsfpd_32">
    <vt:lpwstr>, "suffix": ""}, {"dropping-particle": "", "family": "Mitchell", "given": "SN", "non-dropping-particle": "", "parse-names": false, "suffix": ""}, {"dropping-particle": "", "family": "Moore", "given": "W", "non-dropping-particle": "", "parse-names": false,</vt:lpwstr>
  </property>
  <property fmtid="{D5CDD505-2E9C-101B-9397-08002B2CF9AE}" pid="1704" name="Mendeley_Bookmark_iQ4sjQsfpd_33">
    <vt:lpwstr> "suffix": ""}, {"dropping-particle": "", "family": "Murphy", "given": "KA", "non-dropping-particle": "", "parse-names": false, "suffix": ""}, {"dropping-particle": "", "family": "Naumenko", "given": "AN", "non-dropping-particle": "", "parse-names": false</vt:lpwstr>
  </property>
  <property fmtid="{D5CDD505-2E9C-101B-9397-08002B2CF9AE}" pid="1705" name="Mendeley_Bookmark_iQ4sjQsfpd_34">
    <vt:lpwstr>, "suffix": ""}, {"dropping-particle": "", "family": "Nolan", "given": "T", "non-dropping-particle": "", "parse-names": false, "suffix": ""}, {"dropping-particle": "", "family": "Novoa", "given": "EM", "non-dropping-particle": "", "parse-names": false, "s</vt:lpwstr>
  </property>
  <property fmtid="{D5CDD505-2E9C-101B-9397-08002B2CF9AE}" pid="1706" name="Mendeley_Bookmark_iQ4sjQsfpd_35">
    <vt:lpwstr>uffix": ""}, {"dropping-particle": "", "family": "O'Loughlin", "given": "S", "non-dropping-particle": "", "parse-names": false, "suffix": ""}, {"dropping-particle": "", "family": "Oringanje", "given": "C", "non-dropping-particle": "", "parse-names": false</vt:lpwstr>
  </property>
  <property fmtid="{D5CDD505-2E9C-101B-9397-08002B2CF9AE}" pid="1707" name="Mendeley_Bookmark_iQ4sjQsfpd_36">
    <vt:lpwstr>, "suffix": ""}, {"dropping-particle": "", "family": "Oshaghi", "given": "MA", "non-dropping-particle": "", "parse-names": false, "suffix": ""}, {"dropping-particle": "", "family": "Pakpour", "given": "N", "non-dropping-particle": "", "parse-names": false</vt:lpwstr>
  </property>
  <property fmtid="{D5CDD505-2E9C-101B-9397-08002B2CF9AE}" pid="1708" name="Mendeley_Bookmark_iQ4sjQsfpd_37">
    <vt:lpwstr>, "suffix": ""}, {"dropping-particle": "", "family": "Papathanos", "given": "PA", "non-dropping-particle": "", "parse-names": false, "suffix": ""}, {"dropping-particle": "", "family": "Peery", "given": "AN", "non-dropping-particle": "", "parse-names": fal</vt:lpwstr>
  </property>
  <property fmtid="{D5CDD505-2E9C-101B-9397-08002B2CF9AE}" pid="1709" name="Mendeley_Bookmark_iQ4sjQsfpd_38">
    <vt:lpwstr>se, "suffix": ""}, {"dropping-particle": "", "family": "Povelones", "given": "M", "non-dropping-particle": "", "parse-names": false, "suffix": ""}, {"dropping-particle": "", "family": "Prakash", "given": "A", "non-dropping-particle": "", "parse-names": fa</vt:lpwstr>
  </property>
  <property fmtid="{D5CDD505-2E9C-101B-9397-08002B2CF9AE}" pid="1710" name="Mendeley_Bookmark_iQ4sjQsfpd_39">
    <vt:lpwstr>lse, "suffix": ""}, {"dropping-particle": "", "family": "Price", "given": "DP", "non-dropping-particle": "", "parse-names": false, "suffix": ""}, {"dropping-particle": "", "family": "Rajaraman", "given": "A", "non-dropping-particle": "", "parse-names": fa</vt:lpwstr>
  </property>
  <property fmtid="{D5CDD505-2E9C-101B-9397-08002B2CF9AE}" pid="1711" name="Mendeley_Bookmark_iQ4sjQsfpd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1712" name="Mendeley_Bookmark_iQ4sjQsfpd_40">
    <vt:lpwstr>lse, "suffix": ""}, {"dropping-particle": "", "family": "Reimer", "given": "LJ", "non-dropping-particle": "", "parse-names": false, "suffix": ""}, {"dropping-particle": "", "family": "Rinker", "given": "DC", "non-dropping-particle": "", "parse-names": fal</vt:lpwstr>
  </property>
  <property fmtid="{D5CDD505-2E9C-101B-9397-08002B2CF9AE}" pid="1713" name="Mendeley_Bookmark_iQ4sjQsfpd_41">
    <vt:lpwstr>se, "suffix": ""}, {"dropping-particle": "", "family": "Rokas", "given": "A", "non-dropping-particle": "", "parse-names": false, "suffix": ""}, {"dropping-particle": "", "family": "Russell", "given": "TL", "non-dropping-particle": "", "parse-names": false</vt:lpwstr>
  </property>
  <property fmtid="{D5CDD505-2E9C-101B-9397-08002B2CF9AE}" pid="1714" name="Mendeley_Bookmark_iQ4sjQsfpd_42">
    <vt:lpwstr>, "suffix": ""}, {"dropping-particle": "", "family": "Sagnon", "given": "N", "non-dropping-particle": "", "parse-names": false, "suffix": ""}, {"dropping-particle": "", "family": "Sharakhova", "given": "MV", "non-dropping-particle": "", "parse-names": fal</vt:lpwstr>
  </property>
  <property fmtid="{D5CDD505-2E9C-101B-9397-08002B2CF9AE}" pid="1715" name="Mendeley_Bookmark_iQ4sjQsfpd_43">
    <vt:lpwstr>se, "suffix": ""}, {"dropping-particle": "", "family": "Shea", "given": "T", "non-dropping-particle": "", "parse-names": false, "suffix": ""}, {"dropping-particle": "", "family": "Simao", "given": "F", "non-dropping-particle": "", "parse-names": false, "s</vt:lpwstr>
  </property>
  <property fmtid="{D5CDD505-2E9C-101B-9397-08002B2CF9AE}" pid="1716" name="Mendeley_Bookmark_iQ4sjQsfpd_44">
    <vt:lpwstr>uffix": ""}, {"dropping-particle": "", "family": "Simard", "given": "F", "non-dropping-particle": "", "parse-names": false, "suffix": ""}, {"dropping-particle": "", "family": "Slotman", "given": "MA", "non-dropping-particle": "", "parse-names": false, "su</vt:lpwstr>
  </property>
  <property fmtid="{D5CDD505-2E9C-101B-9397-08002B2CF9AE}" pid="1717" name="Mendeley_Bookmark_iQ4sjQsfpd_45">
    <vt:lpwstr>ffix": ""}, {"dropping-particle": "", "family": "Somboon", "given": "P", "non-dropping-particle": "", "parse-names": false, "suffix": ""}, {"dropping-particle": "", "family": "Stegniy", "given": "V", "non-dropping-particle": "", "parse-names": false, "suf</vt:lpwstr>
  </property>
  <property fmtid="{D5CDD505-2E9C-101B-9397-08002B2CF9AE}" pid="1718" name="Mendeley_Bookmark_iQ4sjQsfpd_46">
    <vt:lpwstr>fix": ""}, {"dropping-particle": "", "family": "Struchiner", "given": "CJ", "non-dropping-particle": "", "parse-names": false, "suffix": ""}, {"dropping-particle": "", "family": "Thomas", "given": "GWC", "non-dropping-particle": "", "parse-names": false, </vt:lpwstr>
  </property>
  <property fmtid="{D5CDD505-2E9C-101B-9397-08002B2CF9AE}" pid="1719" name="Mendeley_Bookmark_iQ4sjQsfpd_47">
    <vt:lpwstr>"suffix": ""}, {"dropping-particle": "", "family": "Tojo", "given": "M", "non-dropping-particle": "", "parse-names": false, "suffix": ""}, {"dropping-particle": "", "family": "Topalis", "given": "P", "non-dropping-particle": "", "parse-names": false, "suf</vt:lpwstr>
  </property>
  <property fmtid="{D5CDD505-2E9C-101B-9397-08002B2CF9AE}" pid="1720" name="Mendeley_Bookmark_iQ4sjQsfpd_48">
    <vt:lpwstr>fix": ""}, {"dropping-particle": "", "family": "Tubio", "given": "JMC", "non-dropping-particle": "", "parse-names": false, "suffix": ""}, {"dropping-particle": "", "family": "Unger", "given": "MF", "non-dropping-particle": "", "parse-names": false, "suffi</vt:lpwstr>
  </property>
  <property fmtid="{D5CDD505-2E9C-101B-9397-08002B2CF9AE}" pid="1721" name="Mendeley_Bookmark_iQ4sjQsfpd_49">
    <vt:lpwstr>x": ""}, {"dropping-particle": "", "family": "Vontas", "given": "J", "non-dropping-particle": "", "parse-names": false, "suffix": ""}, {"dropping-particle": "", "family": "Walton", "given": "C", "non-dropping-particle": "", "parse-names": false, "suffix":</vt:lpwstr>
  </property>
  <property fmtid="{D5CDD505-2E9C-101B-9397-08002B2CF9AE}" pid="1722" name="Mendeley_Bookmark_iQ4sjQsfpd_5">
    <vt:lpwstr>ry hosts.", "author": [{"dropping-particle": "", "family": "Neafsey", "given": "DE", "non-dropping-particle": "", "parse-names": false, "suffix": ""}, {"dropping-particle": "", "family": "Waterhouse", "given": "RM", "non-dropping-particle": "", "parse-nam</vt:lpwstr>
  </property>
  <property fmtid="{D5CDD505-2E9C-101B-9397-08002B2CF9AE}" pid="1723" name="Mendeley_Bookmark_iQ4sjQsfpd_50">
    <vt:lpwstr> ""}, {"dropping-particle": "", "family": "Wilding", "given": "CS", "non-dropping-particle": "", "parse-names": false, "suffix": ""}, {"dropping-particle": "", "family": "Willis", "given": "JH", "non-dropping-particle": "", "parse-names": false, "suffix":</vt:lpwstr>
  </property>
  <property fmtid="{D5CDD505-2E9C-101B-9397-08002B2CF9AE}" pid="1724" name="Mendeley_Bookmark_iQ4sjQsfpd_51">
    <vt:lpwstr> ""}, {"dropping-particle": "", "family": "Wu", "given": "Y-C", "non-dropping-particle": "", "parse-names": false, "suffix": ""}, {"dropping-particle": "", "family": "Yan", "given": "G", "non-dropping-particle": "", "parse-names": false, "suffix": ""}, {"</vt:lpwstr>
  </property>
  <property fmtid="{D5CDD505-2E9C-101B-9397-08002B2CF9AE}" pid="1725" name="Mendeley_Bookmark_iQ4sjQsfpd_52">
    <vt:lpwstr>dropping-particle": "", "family": "Zdobnov", "given": "EM", "non-dropping-particle": "", "parse-names": false, "suffix": ""}, {"dropping-particle": "", "family": "Zhou", "given": "X", "non-dropping-particle": "", "parse-names": false, "suffix": ""}, {"dro</vt:lpwstr>
  </property>
  <property fmtid="{D5CDD505-2E9C-101B-9397-08002B2CF9AE}" pid="1726" name="Mendeley_Bookmark_iQ4sjQsfpd_53">
    <vt:lpwstr>pping-particle": "", "family": "Catteruccia", "given": "F", "non-dropping-particle": "", "parse-names": false, "suffix": ""}, {"dropping-particle": "", "family": "Christophides", "given": "GK", "non-dropping-particle": "", "parse-names": false, "suffix": </vt:lpwstr>
  </property>
  <property fmtid="{D5CDD505-2E9C-101B-9397-08002B2CF9AE}" pid="1727" name="Mendeley_Bookmark_iQ4sjQsfpd_54">
    <vt:lpwstr>""}, {"dropping-particle": "", "family": "Collins", "given": "FH", "non-dropping-particle": "", "parse-names": false, "suffix": ""}, {"dropping-particle": "", "family": "Cornman", "given": "RS", "non-dropping-particle": "", "parse-names": false, "suffix":</vt:lpwstr>
  </property>
  <property fmtid="{D5CDD505-2E9C-101B-9397-08002B2CF9AE}" pid="1728" name="Mendeley_Bookmark_iQ4sjQsfpd_55">
    <vt:lpwstr> ""}, {"dropping-particle": "", "family": "Crisanti", "given": "A", "non-dropping-particle": "", "parse-names": false, "suffix": ""}, {"dropping-particle": "", "family": "Donnelly", "given": "MJ", "non-dropping-particle": "", "parse-names": false, "suffix</vt:lpwstr>
  </property>
  <property fmtid="{D5CDD505-2E9C-101B-9397-08002B2CF9AE}" pid="1729" name="Mendeley_Bookmark_iQ4sjQsfpd_56">
    <vt:lpwstr>": ""}, {"dropping-particle": "", "family": "Emrich", "given": "SJ", "non-dropping-particle": "", "parse-names": false, "suffix": ""}, {"dropping-particle": "", "family": "Fontaine", "given": "MC", "non-dropping-particle": "", "parse-names": false, "suffi</vt:lpwstr>
  </property>
  <property fmtid="{D5CDD505-2E9C-101B-9397-08002B2CF9AE}" pid="1730" name="Mendeley_Bookmark_iQ4sjQsfpd_57">
    <vt:lpwstr>x": ""}, {"dropping-particle": "", "family": "Gelbart", "given": "W", "non-dropping-particle": "", "parse-names": false, "suffix": ""}, {"dropping-particle": "", "family": "Hahn", "given": "MW", "non-dropping-particle": "", "parse-names": false, "suffix":</vt:lpwstr>
  </property>
  <property fmtid="{D5CDD505-2E9C-101B-9397-08002B2CF9AE}" pid="1731" name="Mendeley_Bookmark_iQ4sjQsfpd_58">
    <vt:lpwstr> ""}, {"dropping-particle": "", "family": "Hansen", "given": "IA", "non-dropping-particle": "", "parse-names": false, "suffix": ""}, {"dropping-particle": "", "family": "Howell", "given": "PI", "non-dropping-particle": "", "parse-names": false, "suffix": </vt:lpwstr>
  </property>
  <property fmtid="{D5CDD505-2E9C-101B-9397-08002B2CF9AE}" pid="1732" name="Mendeley_Bookmark_iQ4sjQsfpd_59">
    <vt:lpwstr>""}, {"dropping-particle": "", "family": "Kafatos", "given": "FC", "non-dropping-particle": "", "parse-names": false, "suffix": ""}, {"dropping-particle": "", "family": "Kellis", "given": "M", "non-dropping-particle": "", "parse-names": false, "suffix": "</vt:lpwstr>
  </property>
  <property fmtid="{D5CDD505-2E9C-101B-9397-08002B2CF9AE}" pid="1733" name="Mendeley_Bookmark_iQ4sjQsfpd_6">
    <vt:lpwstr>es": false, "suffix": ""}, {"dropping-particle": "", "family": "Abai", "given": "MR", "non-dropping-particle": "", "parse-names": false, "suffix": ""}, {"dropping-particle": "", "family": "Aganezov", "given": "SS", "non-dropping-particle": "", "parse-name</vt:lpwstr>
  </property>
  <property fmtid="{D5CDD505-2E9C-101B-9397-08002B2CF9AE}" pid="1734" name="Mendeley_Bookmark_iQ4sjQsfpd_60">
    <vt:lpwstr>"}, {"dropping-particle": "", "family": "Lawson", "given": "D", "non-dropping-particle": "", "parse-names": false, "suffix": ""}, {"dropping-particle": "", "family": "Louis", "given": "C", "non-dropping-particle": "", "parse-names": false, "suffix": ""}, </vt:lpwstr>
  </property>
  <property fmtid="{D5CDD505-2E9C-101B-9397-08002B2CF9AE}" pid="1735" name="Mendeley_Bookmark_iQ4sjQsfpd_61">
    <vt:lpwstr>{"dropping-particle": "", "family": "Luckhart", "given": "S", "non-dropping-particle": "", "parse-names": false, "suffix": ""}, {"dropping-particle": "", "family": "Muskavitch", "given": "MAT", "non-dropping-particle": "", "parse-names": false, "suffix": </vt:lpwstr>
  </property>
  <property fmtid="{D5CDD505-2E9C-101B-9397-08002B2CF9AE}" pid="1736" name="Mendeley_Bookmark_iQ4sjQsfpd_62">
    <vt:lpwstr>""}, {"dropping-particle": "", "family": "Ribeiro", "given": "JM", "non-dropping-particle": "", "parse-names": false, "suffix": ""}, {"dropping-particle": "", "family": "Riehle", "given": "MA", "non-dropping-particle": "", "parse-names": false, "suffix": </vt:lpwstr>
  </property>
  <property fmtid="{D5CDD505-2E9C-101B-9397-08002B2CF9AE}" pid="1737" name="Mendeley_Bookmark_iQ4sjQsfpd_63">
    <vt:lpwstr>""}, {"dropping-particle": "", "family": "Sharakhov", "given": "IV", "non-dropping-particle": "", "parse-names": false, "suffix": ""}, {"dropping-particle": "", "family": "Tu", "given": "Z", "non-dropping-particle": "", "parse-names": false, "suffix": ""}</vt:lpwstr>
  </property>
  <property fmtid="{D5CDD505-2E9C-101B-9397-08002B2CF9AE}" pid="1738" name="Mendeley_Bookmark_iQ4sjQsfpd_64">
    <vt:lpwstr>, {"dropping-particle": "", "family": "Zwiebel", "given": "LJ", "non-dropping-particle": "", "parse-names": false, "suffix": ""}, {"dropping-particle": "", "family": "Besansky", "given": "NJ", "non-dropping-particle": "", "parse-names": false, "suffix": "</vt:lpwstr>
  </property>
  <property fmtid="{D5CDD505-2E9C-101B-9397-08002B2CF9AE}" pid="1739" name="Mendeley_Bookmark_iQ4sjQsfpd_65">
    <vt:lpwstr>"}], "container-title": "Science", "id": "ITEM-1", "issue": "6217", "issued": {"date-parts": [["2015"]]}, "page": "1258522-1258522", "title": "Highly evolvable malaria vectors: the genomes of 16 Anopheles mosquitoes", "type": "article-journal", "volume": </vt:lpwstr>
  </property>
  <property fmtid="{D5CDD505-2E9C-101B-9397-08002B2CF9AE}" pid="1740" name="Mendeley_Bookmark_iQ4sjQsfpd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1741" name="Mendeley_Bookmark_iQ4sjQsfpd_67">
    <vt:lpwstr>(Neafsey &lt;i&gt;et al.&lt;/i&gt;, 2015)"}, "properties": {"noteIndex": 0}, "schema": "https://github.com/citation-style-language/schema/raw/master/csl-citation.json"}</vt:lpwstr>
  </property>
  <property fmtid="{D5CDD505-2E9C-101B-9397-08002B2CF9AE}" pid="1742" name="Mendeley_Bookmark_iQ4sjQsfpd_7">
    <vt:lpwstr>s": false, "suffix": ""}, {"dropping-particle": "", "family": "Alekseyev", "given": "MA", "non-dropping-particle": "", "parse-names": false, "suffix": ""}, {"dropping-particle": "", "family": "Allen", "given": "JE", "non-dropping-particle": "", "parse-nam</vt:lpwstr>
  </property>
  <property fmtid="{D5CDD505-2E9C-101B-9397-08002B2CF9AE}" pid="1743" name="Mendeley_Bookmark_iQ4sjQsfpd_8">
    <vt:lpwstr>es": false, "suffix": ""}, {"dropping-particle": "", "family": "Amon", "given": "J", "non-dropping-particle": "", "parse-names": false, "suffix": ""}, {"dropping-particle": "", "family": "Arca", "given": "B", "non-dropping-particle": "", "parse-names": fa</vt:lpwstr>
  </property>
  <property fmtid="{D5CDD505-2E9C-101B-9397-08002B2CF9AE}" pid="1744" name="Mendeley_Bookmark_iQ4sjQsfpd_9">
    <vt:lpwstr>lse, "suffix": ""}, {"dropping-particle": "", "family": "Arensburger", "given": "P", "non-dropping-particle": "", "parse-names": false, "suffix": ""}, {"dropping-particle": "", "family": "Artemov", "given": "G", "non-dropping-particle": "", "parse-names":</vt:lpwstr>
  </property>
  <property fmtid="{D5CDD505-2E9C-101B-9397-08002B2CF9AE}" pid="1745" name="Mendeley_Bookmark_jB3s4JwX5u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1746" name="Mendeley_Bookmark_jB3s4JwX5u_10">
    <vt:lpwstr>citation.json"}</vt:lpwstr>
  </property>
  <property fmtid="{D5CDD505-2E9C-101B-9397-08002B2CF9AE}" pid="1747" name="Mendeley_Bookmark_jB3s4JwX5u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1748" name="Mendeley_Bookmark_jB3s4JwX5u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1749" name="Mendeley_Bookmark_jB3s4JwX5u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1750" name="Mendeley_Bookmark_jB3s4JwX5u_5">
    <vt:lpwstr>onda. Documentation and example reports are available at http://multiqc.info.", "author": [{"dropping-particle": "", "family": "Ewels", "given": "Philip", "non-dropping-particle": "", "parse-names": false, "suffix": ""}, {"dropping-particle": "", "family"</vt:lpwstr>
  </property>
  <property fmtid="{D5CDD505-2E9C-101B-9397-08002B2CF9AE}" pid="1751" name="Mendeley_Bookmark_jB3s4JwX5u_6">
    <vt:lpwstr>: "Magnusson", "given": "M\u00e5ns", "non-dropping-particle": "", "parse-names": false, "suffix": ""}, {"dropping-particle": "", "family": "Lundin", "given": "Sverker", "non-dropping-particle": "", "parse-names": false, "suffix": ""}, {"dropping-particle"</vt:lpwstr>
  </property>
  <property fmtid="{D5CDD505-2E9C-101B-9397-08002B2CF9AE}" pid="1752" name="Mendeley_Bookmark_jB3s4JwX5u_7">
    <vt:lpwstr>: "", "family": "K\u00e4ller", "given": "Max", "non-dropping-particle": "", "parse-names": false, "suffix": ""}], "container-title": "Bioinformatics", "id": "ITEM-1", "issue": "19", "issued": {"date-parts": [["2016"]]}, "page": "3047-3048", "title": "Mult</vt:lpwstr>
  </property>
  <property fmtid="{D5CDD505-2E9C-101B-9397-08002B2CF9AE}" pid="1753" name="Mendeley_Bookmark_jB3s4JwX5u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1754" name="Mendeley_Bookmark_jB3s4JwX5u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1755" name="Mendeley_Bookmark_jzStXAFm5t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1756" name="Mendeley_Bookmark_jzStXAFm5t_10">
    <vt:lpwstr>citation.json"}</vt:lpwstr>
  </property>
  <property fmtid="{D5CDD505-2E9C-101B-9397-08002B2CF9AE}" pid="1757" name="Mendeley_Bookmark_jzStXAFm5t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1758" name="Mendeley_Bookmark_jzStXAFm5t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1759" name="Mendeley_Bookmark_jzStXAFm5t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1760" name="Mendeley_Bookmark_jzStXAFm5t_5">
    <vt:lpwstr>onda. Documentation and example reports are available at http://multiqc.info.", "author": [{"dropping-particle": "", "family": "Ewels", "given": "Philip", "non-dropping-particle": "", "parse-names": false, "suffix": ""}, {"dropping-particle": "", "family"</vt:lpwstr>
  </property>
  <property fmtid="{D5CDD505-2E9C-101B-9397-08002B2CF9AE}" pid="1761" name="Mendeley_Bookmark_jzStXAFm5t_6">
    <vt:lpwstr>: "Magnusson", "given": "M\u00e5ns", "non-dropping-particle": "", "parse-names": false, "suffix": ""}, {"dropping-particle": "", "family": "Lundin", "given": "Sverker", "non-dropping-particle": "", "parse-names": false, "suffix": ""}, {"dropping-particle"</vt:lpwstr>
  </property>
  <property fmtid="{D5CDD505-2E9C-101B-9397-08002B2CF9AE}" pid="1762" name="Mendeley_Bookmark_jzStXAFm5t_7">
    <vt:lpwstr>: "", "family": "K\u00e4ller", "given": "Max", "non-dropping-particle": "", "parse-names": false, "suffix": ""}], "container-title": "Bioinformatics", "id": "ITEM-1", "issue": "19", "issued": {"date-parts": [["2016"]]}, "page": "3047-3048", "title": "Mult</vt:lpwstr>
  </property>
  <property fmtid="{D5CDD505-2E9C-101B-9397-08002B2CF9AE}" pid="1763" name="Mendeley_Bookmark_jzStXAFm5t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1764" name="Mendeley_Bookmark_jzStXAFm5t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1765" name="Mendeley_Bookmark_leV6E0vXW6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766" name="Mendeley_Bookmark_leV6E0vXW6_10">
    <vt:lpwstr>: "", "family": "Monnin", "given": "David", "non-dropping-particle": "", "parse-names": false, "suffix": ""}, {"dropping-particle": "El", "family": "Filali", "given": "Adil", "non-dropping-particle": "", "parse-names": false, "suffix": ""}, {"dropping-par</vt:lpwstr>
  </property>
  <property fmtid="{D5CDD505-2E9C-101B-9397-08002B2CF9AE}" pid="1767" name="Mendeley_Bookmark_leV6E0vXW6_11">
    <vt:lpwstr>ticle": "", "family": "Carareto", "given": "Claudia Marcia", "non-dropping-particle": "", "parse-names": false, "suffix": ""}, {"dropping-particle": "", "family": "Vieira", "given": "Cristina", "non-dropping-particle": "", "parse-names": false, "suffix": </vt:lpwstr>
  </property>
  <property fmtid="{D5CDD505-2E9C-101B-9397-08002B2CF9AE}" pid="1768" name="Mendeley_Bookmark_leV6E0vXW6_12">
    <vt:lpwstr>""}, {"dropping-particle": "", "family": "Picard", "given": "Franck", "non-dropping-particle": "", "parse-names": false, "suffix": ""}, {"dropping-particle": "", "family": "Kremer", "given": "Natacha", "non-dropping-particle": "", "parse-names": false, "s</vt:lpwstr>
  </property>
  <property fmtid="{D5CDD505-2E9C-101B-9397-08002B2CF9AE}" pid="1769" name="Mendeley_Bookmark_leV6E0vXW6_13">
    <vt:lpwstr>uffix": ""}, {"dropping-particle": "", "family": "Vavre", "given": "Fabrice", "non-dropping-particle": "", "parse-names": false, "suffix": ""}, {"dropping-particle": "", "family": "Sagot", "given": "Marie France", "non-dropping-particle": "", "parse-names</vt:lpwstr>
  </property>
  <property fmtid="{D5CDD505-2E9C-101B-9397-08002B2CF9AE}" pid="1770" name="Mendeley_Bookmark_leV6E0vXW6_14">
    <vt:lpwstr>": false, "suffix": ""}, {"dropping-particle": "", "family": "Lacroix", "given": "Vincent", "non-dropping-particle": "", "parse-names": false, "suffix": ""}], "container-title": "Nucleic Acids Research", "id": "ITEM-1", "issue": "19", "issued": {"date-par</vt:lpwstr>
  </property>
  <property fmtid="{D5CDD505-2E9C-101B-9397-08002B2CF9AE}" pid="1771" name="Mendeley_Bookmark_leV6E0vXW6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772" name="Mendeley_Bookmark_leV6E0vXW6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773" name="Mendeley_Bookmark_leV6E0vXW6_17">
    <vt:lpwstr> &lt;i&gt;et al.&lt;/i&gt;, 2016)"}, "properties": {"noteIndex": 0}, "schema": "https://github.com/citation-style-language/schema/raw/master/csl-citation.json"}</vt:lpwstr>
  </property>
  <property fmtid="{D5CDD505-2E9C-101B-9397-08002B2CF9AE}" pid="1774" name="Mendeley_Bookmark_leV6E0vXW6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775" name="Mendeley_Bookmark_leV6E0vXW6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776" name="Mendeley_Bookmark_leV6E0vXW6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777" name="Mendeley_Bookmark_leV6E0vXW6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778" name="Mendeley_Bookmark_leV6E0vXW6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779" name="Mendeley_Bookmark_leV6E0vXW6_7">
    <vt:lpwstr>00e8ne", "non-dropping-particle": "", "parse-names": false, "suffix": ""}, {"dropping-particle": "", "family": "Brinza", "given": "Lilia", "non-dropping-particle": "", "parse-names": false, "suffix": ""}, {"dropping-particle": "", "family": "Marchet", "gi</vt:lpwstr>
  </property>
  <property fmtid="{D5CDD505-2E9C-101B-9397-08002B2CF9AE}" pid="1780" name="Mendeley_Bookmark_leV6E0vXW6_8">
    <vt:lpwstr>ven": "Camille", "non-dropping-particle": "", "parse-names": false, "suffix": ""}, {"dropping-particle": "", "family": "Kielbassa", "given": "Janice", "non-dropping-particle": "", "parse-names": false, "suffix": ""}, {"dropping-particle": "", "family": "B</vt:lpwstr>
  </property>
  <property fmtid="{D5CDD505-2E9C-101B-9397-08002B2CF9AE}" pid="1781" name="Mendeley_Bookmark_leV6E0vXW6_9">
    <vt:lpwstr>astien", "given": "Sylv\u00e8re", "non-dropping-particle": "", "parse-names": false, "suffix": ""}, {"dropping-particle": "", "family": "Boutigny", "given": "Mathilde", "non-dropping-particle": "", "parse-names": false, "suffix": ""}, {"dropping-particle"</vt:lpwstr>
  </property>
  <property fmtid="{D5CDD505-2E9C-101B-9397-08002B2CF9AE}" pid="1782" name="Mendeley_Bookmark_lrGBDNnOXT_1">
    <vt:lpwstr>ADDIN CSL_CITATION {"citationItems": [{"id": "ITEM-1", "itemData": {"DOI": "10.1073/pnas.0409348102", "ISBN": "0027-8424 (Print)\\n0027-8424 (Linking)", "ISSN": "0027-8424", "PMID": "15753317", "abstract": "Metabolic pathways play an important role in ins</vt:lpwstr>
  </property>
  <property fmtid="{D5CDD505-2E9C-101B-9397-08002B2CF9AE}" pid="1783" name="Mendeley_Bookmark_lrGBDNnOXT_10">
    <vt:lpwstr>", "non-dropping-particle": "", "parse-names": false, "suffix": ""}, {"dropping-particle": "", "family": "Hemingway", "given": "Janet", "non-dropping-particle": "", "parse-names": false, "suffix": ""}, {"dropping-particle": "", "family": "Ranson", "given"</vt:lpwstr>
  </property>
  <property fmtid="{D5CDD505-2E9C-101B-9397-08002B2CF9AE}" pid="1784" name="Mendeley_Bookmark_lrGBDNnOXT_11">
    <vt:lpwstr>: "Hilary", "non-dropping-particle": "", "parse-names": false, "suffix": ""}], "container-title": "Proceedings of the National Academy of Sciences of the United States of America", "id": "ITEM-1", "issue": "11", "issued": {"date-parts": [["2005"]]}, "page</vt:lpwstr>
  </property>
  <property fmtid="{D5CDD505-2E9C-101B-9397-08002B2CF9AE}" pid="1785" name="Mendeley_Bookmark_lrGBDNnOXT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1786" name="Mendeley_Bookmark_lrGBDNnOXT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1787" name="Mendeley_Bookmark_lrGBDNnOXT_14">
    <vt:lpwstr>: 0}, "schema": "https://github.com/citation-style-language/schema/raw/master/csl-citation.json"}</vt:lpwstr>
  </property>
  <property fmtid="{D5CDD505-2E9C-101B-9397-08002B2CF9AE}" pid="1788" name="Mendeley_Bookmark_lrGBDNnOXT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1789" name="Mendeley_Bookmark_lrGBDNnOXT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1790" name="Mendeley_Bookmark_lrGBDNnOXT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1791" name="Mendeley_Bookmark_lrGBDNnOXT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1792" name="Mendeley_Bookmark_lrGBDNnOXT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1793" name="Mendeley_Bookmark_lrGBDNnOXT_7">
    <vt:lpwstr>"", "parse-names": false, "suffix": ""}, {"dropping-particle": "", "family": "Strode", "given": "Clare", "non-dropping-particle": "", "parse-names": false, "suffix": ""}, {"dropping-particle": "", "family": "Vontas", "given": "John", "non-dropping-particl</vt:lpwstr>
  </property>
  <property fmtid="{D5CDD505-2E9C-101B-9397-08002B2CF9AE}" pid="1794" name="Mendeley_Bookmark_lrGBDNnOXT_8">
    <vt:lpwstr>e": "", "parse-names": false, "suffix": ""}, {"dropping-particle": "", "family": "Nikou", "given": "Dimitra", "non-dropping-particle": "", "parse-names": false, "suffix": ""}, {"dropping-particle": "", "family": "Vaughan", "given": "Ashley", "non-dropping</vt:lpwstr>
  </property>
  <property fmtid="{D5CDD505-2E9C-101B-9397-08002B2CF9AE}" pid="1795" name="Mendeley_Bookmark_lrGBDNnOXT_9">
    <vt:lpwstr>-particle": "", "parse-names": false, "suffix": ""}, {"dropping-particle": "", "family": "Pignatelli", "given": "Patricia M", "non-dropping-particle": "", "parse-names": false, "suffix": ""}, {"dropping-particle": "", "family": "Louis", "given": "Christos</vt:lpwstr>
  </property>
  <property fmtid="{D5CDD505-2E9C-101B-9397-08002B2CF9AE}" pid="1796" name="Mendeley_Bookmark_m4yI5pBr3z_1">
    <vt:lpwstr>ADDIN CSL_CITATION {"citationItems": [{"id": "ITEM-1", "itemData": {"author": [{"dropping-particle": "", "family": "Bray", "given": "Nicolas L", "non-dropping-particle": "", "parse-names": false, "suffix": ""}, {"dropping-particle": "", "family": "Pimente</vt:lpwstr>
  </property>
  <property fmtid="{D5CDD505-2E9C-101B-9397-08002B2CF9AE}" pid="1797" name="Mendeley_Bookmark_m4yI5pBr3z_2">
    <vt:lpwstr>l", "given": "Harold", "non-dropping-particle": "", "parse-names": false, "suffix": ""}, {"dropping-particle": "", "family": "Melsted", "given": "P\u00e1ll", "non-dropping-particle": "", "parse-names": false, "suffix": ""}, {"dropping-particle": "", "fami</vt:lpwstr>
  </property>
  <property fmtid="{D5CDD505-2E9C-101B-9397-08002B2CF9AE}" pid="1798" name="Mendeley_Bookmark_m4yI5pBr3z_3">
    <vt:lpwstr>ly": "Pachter", "given": "Lior", "non-dropping-particle": "", "parse-names": false, "suffix": ""}], "id": "ITEM-1", "issued": {"date-parts": [["2015"]]}, "page": "1-21", "title": "Near-optimal RNA-Seq quantification", "type": "article-journal"}, "uris": [</vt:lpwstr>
  </property>
  <property fmtid="{D5CDD505-2E9C-101B-9397-08002B2CF9AE}" pid="1799" name="Mendeley_Bookmark_m4yI5pBr3z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1800" name="Mendeley_Bookmark_m4yI5pBr3z_5">
    <vt:lpwstr>15)"}, "properties": {"noteIndex": 0}, "schema": "https://github.com/citation-style-language/schema/raw/master/csl-citation.json"}</vt:lpwstr>
  </property>
  <property fmtid="{D5CDD505-2E9C-101B-9397-08002B2CF9AE}" pid="1801" name="Mendeley_Bookmark_mPTZPYGkgN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1802" name="Mendeley_Bookmark_mPTZPYGkgN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1803" name="Mendeley_Bookmark_mPTZPYGkgN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1804" name="Mendeley_Bookmark_mPTZPYGkgN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1805" name="Mendeley_Bookmark_mPTZPYGkgN_5">
    <vt:lpwstr>e-names": false, "suffix": ""}, {"dropping-particle": "", "family": "Huber", "given": "Wolfgang", "non-dropping-particle": "", "parse-names": false, "suffix": ""}, {"dropping-particle": "", "family": "Anders", "given": "Simon", "non-dropping-particle": ""</vt:lpwstr>
  </property>
  <property fmtid="{D5CDD505-2E9C-101B-9397-08002B2CF9AE}" pid="1806" name="Mendeley_Bookmark_mPTZPYGkgN_6">
    <vt:lpwstr>, "parse-names": false, "suffix": ""}], "container-title": "Genome Biology", "id": "ITEM-1", "issue": "12", "issued": {"date-parts": [["2014"]]}, "page": "1-21", "title": "Moderated estimation of fold change and dispersion for RNA-seq data with DESeq2", "</vt:lpwstr>
  </property>
  <property fmtid="{D5CDD505-2E9C-101B-9397-08002B2CF9AE}" pid="1807" name="Mendeley_Bookmark_mPTZPYGkgN_7">
    <vt:lpwstr>type": "article-journal", "volume": "15"}, "uris": ["http://www.mendeley.com/documents/?uuid=bc6bf258-6379-4640-8b96-2db1b0bd449f"]}], "mendeley": {"formattedCitation": "(Love, Huber and Anders, 2014)", "plainTextFormattedCitation": "(Love, Huber and Ande</vt:lpwstr>
  </property>
  <property fmtid="{D5CDD505-2E9C-101B-9397-08002B2CF9AE}" pid="1808" name="Mendeley_Bookmark_mPTZPYGkgN_8">
    <vt:lpwstr>rs, 2014)", "previouslyFormattedCitation": "(Love, Huber and Anders, 2014)"}, "properties": {"noteIndex": 0}, "schema": "https://github.com/citation-style-language/schema/raw/master/csl-citation.json"}</vt:lpwstr>
  </property>
  <property fmtid="{D5CDD505-2E9C-101B-9397-08002B2CF9AE}" pid="1809" name="Mendeley_Bookmark_n0Bo5ivTtr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1810" name="Mendeley_Bookmark_n0Bo5ivTtr_10">
    <vt:lpwstr>citation.json"}</vt:lpwstr>
  </property>
  <property fmtid="{D5CDD505-2E9C-101B-9397-08002B2CF9AE}" pid="1811" name="Mendeley_Bookmark_n0Bo5ivTtr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1812" name="Mendeley_Bookmark_n0Bo5ivTtr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1813" name="Mendeley_Bookmark_n0Bo5ivTtr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1814" name="Mendeley_Bookmark_n0Bo5ivTtr_5">
    <vt:lpwstr>onda. Documentation and example reports are available at http://multiqc.info.", "author": [{"dropping-particle": "", "family": "Ewels", "given": "Philip", "non-dropping-particle": "", "parse-names": false, "suffix": ""}, {"dropping-particle": "", "family"</vt:lpwstr>
  </property>
  <property fmtid="{D5CDD505-2E9C-101B-9397-08002B2CF9AE}" pid="1815" name="Mendeley_Bookmark_n0Bo5ivTtr_6">
    <vt:lpwstr>: "Magnusson", "given": "M\u00e5ns", "non-dropping-particle": "", "parse-names": false, "suffix": ""}, {"dropping-particle": "", "family": "Lundin", "given": "Sverker", "non-dropping-particle": "", "parse-names": false, "suffix": ""}, {"dropping-particle"</vt:lpwstr>
  </property>
  <property fmtid="{D5CDD505-2E9C-101B-9397-08002B2CF9AE}" pid="1816" name="Mendeley_Bookmark_n0Bo5ivTtr_7">
    <vt:lpwstr>: "", "family": "K\u00e4ller", "given": "Max", "non-dropping-particle": "", "parse-names": false, "suffix": ""}], "container-title": "Bioinformatics", "id": "ITEM-1", "issue": "19", "issued": {"date-parts": [["2016"]]}, "page": "3047-3048", "title": "Mult</vt:lpwstr>
  </property>
  <property fmtid="{D5CDD505-2E9C-101B-9397-08002B2CF9AE}" pid="1817" name="Mendeley_Bookmark_n0Bo5ivTtr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1818" name="Mendeley_Bookmark_n0Bo5ivTtr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1819" name="Mendeley_Bookmark_n8OdQk4M3o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1820" name="Mendeley_Bookmark_n8OdQk4M3o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1821" name="Mendeley_Bookmark_n8OdQk4M3o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1822" name="Mendeley_Bookmark_n8OdQk4M3o_12">
    <vt:lpwstr> "", "family": "Chilton", "given": "John", "non-dropping-particle": "", "parse-names": false, "suffix": ""}, {"dropping-particle": "", "family": "K\u00f6ster", "given": "Johannes", "non-dropping-particle": "", "parse-names": false, "suffix": ""}, {"droppi</vt:lpwstr>
  </property>
  <property fmtid="{D5CDD505-2E9C-101B-9397-08002B2CF9AE}" pid="1823" name="Mendeley_Bookmark_n8OdQk4M3o_13">
    <vt:lpwstr>ng-particle": "", "family": "Dale", "given": "Ryan", "non-dropping-particle": "", "parse-names": false, "suffix": ""}, {"dropping-particle": "", "family": "Soranzo", "given": "Nicola", "non-dropping-particle": "", "parse-names": false, "suffix": ""}, {"dr</vt:lpwstr>
  </property>
  <property fmtid="{D5CDD505-2E9C-101B-9397-08002B2CF9AE}" pid="1824" name="Mendeley_Bookmark_n8OdQk4M3o_14">
    <vt:lpwstr>opping-particle": "", "family": "Beek", "given": "Marius", "non-dropping-particle": "van den", "parse-names": false, "suffix": ""}, {"dropping-particle": "", "family": "Goecks", "given": "Jeremy", "non-dropping-particle": "", "parse-names": false, "suffix</vt:lpwstr>
  </property>
  <property fmtid="{D5CDD505-2E9C-101B-9397-08002B2CF9AE}" pid="1825" name="Mendeley_Bookmark_n8OdQk4M3o_15">
    <vt:lpwstr>": ""}, {"dropping-particle": "", "family": "Backofen", "given": "Rolf", "non-dropping-particle": "", "parse-names": false, "suffix": ""}, {"dropping-particle": "", "family": "Nekrutenko", "given": "Anton", "non-dropping-particle": "", "parse-names": fals</vt:lpwstr>
  </property>
  <property fmtid="{D5CDD505-2E9C-101B-9397-08002B2CF9AE}" pid="1826" name="Mendeley_Bookmark_n8OdQk4M3o_16">
    <vt:lpwstr>e, "suffix": ""}, {"dropping-particle": "", "family": "Taylor", "given": "James", "non-dropping-particle": "", "parse-names": false, "suffix": ""}], "container-title": "Cell Systems", "id": "ITEM-1", "issue": "6", "issued": {"date-parts": [["2018"]]}, "pa</vt:lpwstr>
  </property>
  <property fmtid="{D5CDD505-2E9C-101B-9397-08002B2CF9AE}" pid="1827" name="Mendeley_Bookmark_n8OdQk4M3o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1828" name="Mendeley_Bookmark_n8OdQk4M3o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1829" name="Mendeley_Bookmark_n8OdQk4M3o_19">
    <vt:lpwstr>ge/schema/raw/master/csl-citation.json"}</vt:lpwstr>
  </property>
  <property fmtid="{D5CDD505-2E9C-101B-9397-08002B2CF9AE}" pid="1830" name="Mendeley_Bookmark_n8OdQk4M3o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1831" name="Mendeley_Bookmark_n8OdQk4M3o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1832" name="Mendeley_Bookmark_n8OdQk4M3o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1833" name="Mendeley_Bookmark_n8OdQk4M3o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1834" name="Mendeley_Bookmark_n8OdQk4M3o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1835" name="Mendeley_Bookmark_n8OdQk4M3o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1836" name="Mendeley_Bookmark_n8OdQk4M3o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1837" name="Mendeley_Bookmark_n8OdQk4M3o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1838" name="Mendeley_Bookmark_nUqO2StGIG_1">
    <vt:lpwstr>ADDIN CSL_CITATION {"citationItems": [{"id": "ITEM-1", "itemData": {"DOI": "10.5281/zenodo.3935797", "URL": "%0A%0A10.5281/zenodo.3935797%0A%0A", "author": [{"dropping-particle": "", "family": "Miles", "given": "Alistair", "non-dropping-particle": "", "pa</vt:lpwstr>
  </property>
  <property fmtid="{D5CDD505-2E9C-101B-9397-08002B2CF9AE}" pid="1839" name="Mendeley_Bookmark_nUqO2StGIG_2">
    <vt:lpwstr>rse-names": false, "suffix": ""}, {"dropping-particle": "", "family": "Harding", "given": "Nicholas J.", "non-dropping-particle": "", "parse-names": false, "suffix": ""}], "id": "ITEM-1", "issued": {"date-parts": [["2017"]]}, "title": "Scikit-allel", "typ</vt:lpwstr>
  </property>
  <property fmtid="{D5CDD505-2E9C-101B-9397-08002B2CF9AE}" pid="1840" name="Mendeley_Bookmark_nUqO2StGIG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1841" name="Mendeley_Bookmark_nUqO2StGIG_4">
    <vt:lpwstr>ion": "(Miles and Harding, 2017)"}, "properties": {"noteIndex": 0}, "schema": "https://github.com/citation-style-language/schema/raw/master/csl-citation.json"}</vt:lpwstr>
  </property>
  <property fmtid="{D5CDD505-2E9C-101B-9397-08002B2CF9AE}" pid="1842" name="Mendeley_Bookmark_naBa7QHOQk_1">
    <vt:lpwstr>ADDIN CSL_CITATION {"citationItems": [{"id": "ITEM-1", "itemData": {"DOI": "10.5281/zenodo.3935797", "URL": "%0A%0A10.5281/zenodo.3935797%0A%0A", "author": [{"dropping-particle": "", "family": "Miles", "given": "Alistair", "non-dropping-particle": "", "pa</vt:lpwstr>
  </property>
  <property fmtid="{D5CDD505-2E9C-101B-9397-08002B2CF9AE}" pid="1843" name="Mendeley_Bookmark_naBa7QHOQk_2">
    <vt:lpwstr>rse-names": false, "suffix": ""}, {"dropping-particle": "", "family": "Harding", "given": "Nicholas J.", "non-dropping-particle": "", "parse-names": false, "suffix": ""}], "id": "ITEM-1", "issued": {"date-parts": [["2017"]]}, "title": "Scikit-allel", "typ</vt:lpwstr>
  </property>
  <property fmtid="{D5CDD505-2E9C-101B-9397-08002B2CF9AE}" pid="1844" name="Mendeley_Bookmark_naBa7QHOQk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1845" name="Mendeley_Bookmark_naBa7QHOQk_4">
    <vt:lpwstr>ion": "(Miles and Harding, 2017)"}, "properties": {"noteIndex": 0}, "schema": "https://github.com/citation-style-language/schema/raw/master/csl-citation.json"}</vt:lpwstr>
  </property>
  <property fmtid="{D5CDD505-2E9C-101B-9397-08002B2CF9AE}" pid="1846" name="Mendeley_Bookmark_odvjwxR1cE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1847" name="Mendeley_Bookmark_odvjwxR1cE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1848" name="Mendeley_Bookmark_odvjwxR1cE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1849" name="Mendeley_Bookmark_odvjwxR1cE_12">
    <vt:lpwstr> "", "family": "Chilton", "given": "John", "non-dropping-particle": "", "parse-names": false, "suffix": ""}, {"dropping-particle": "", "family": "K\u00f6ster", "given": "Johannes", "non-dropping-particle": "", "parse-names": false, "suffix": ""}, {"droppi</vt:lpwstr>
  </property>
  <property fmtid="{D5CDD505-2E9C-101B-9397-08002B2CF9AE}" pid="1850" name="Mendeley_Bookmark_odvjwxR1cE_13">
    <vt:lpwstr>ng-particle": "", "family": "Dale", "given": "Ryan", "non-dropping-particle": "", "parse-names": false, "suffix": ""}, {"dropping-particle": "", "family": "Soranzo", "given": "Nicola", "non-dropping-particle": "", "parse-names": false, "suffix": ""}, {"dr</vt:lpwstr>
  </property>
  <property fmtid="{D5CDD505-2E9C-101B-9397-08002B2CF9AE}" pid="1851" name="Mendeley_Bookmark_odvjwxR1cE_14">
    <vt:lpwstr>opping-particle": "", "family": "Beek", "given": "Marius", "non-dropping-particle": "van den", "parse-names": false, "suffix": ""}, {"dropping-particle": "", "family": "Goecks", "given": "Jeremy", "non-dropping-particle": "", "parse-names": false, "suffix</vt:lpwstr>
  </property>
  <property fmtid="{D5CDD505-2E9C-101B-9397-08002B2CF9AE}" pid="1852" name="Mendeley_Bookmark_odvjwxR1cE_15">
    <vt:lpwstr>": ""}, {"dropping-particle": "", "family": "Backofen", "given": "Rolf", "non-dropping-particle": "", "parse-names": false, "suffix": ""}, {"dropping-particle": "", "family": "Nekrutenko", "given": "Anton", "non-dropping-particle": "", "parse-names": fals</vt:lpwstr>
  </property>
  <property fmtid="{D5CDD505-2E9C-101B-9397-08002B2CF9AE}" pid="1853" name="Mendeley_Bookmark_odvjwxR1cE_16">
    <vt:lpwstr>e, "suffix": ""}, {"dropping-particle": "", "family": "Taylor", "given": "James", "non-dropping-particle": "", "parse-names": false, "suffix": ""}], "container-title": "Cell Systems", "id": "ITEM-1", "issue": "6", "issued": {"date-parts": [["2018"]]}, "pa</vt:lpwstr>
  </property>
  <property fmtid="{D5CDD505-2E9C-101B-9397-08002B2CF9AE}" pid="1854" name="Mendeley_Bookmark_odvjwxR1cE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1855" name="Mendeley_Bookmark_odvjwxR1cE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1856" name="Mendeley_Bookmark_odvjwxR1cE_19">
    <vt:lpwstr>ge/schema/raw/master/csl-citation.json"}</vt:lpwstr>
  </property>
  <property fmtid="{D5CDD505-2E9C-101B-9397-08002B2CF9AE}" pid="1857" name="Mendeley_Bookmark_odvjwxR1cE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1858" name="Mendeley_Bookmark_odvjwxR1cE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1859" name="Mendeley_Bookmark_odvjwxR1cE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1860" name="Mendeley_Bookmark_odvjwxR1cE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1861" name="Mendeley_Bookmark_odvjwxR1cE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1862" name="Mendeley_Bookmark_odvjwxR1cE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1863" name="Mendeley_Bookmark_odvjwxR1cE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1864" name="Mendeley_Bookmark_odvjwxR1cE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1865" name="Mendeley_Bookmark_otkOYGQQAw_1">
    <vt:lpwstr>ADDIN CSL_CITATION {"citationItems": [{"id": "ITEM-1", "itemData": {"DOI": "10.1093/molbev/msq002", "ISBN": "1537-1719 (Electronic)\\n0737-4038 (Linking)", "ISSN": "07374038", "PMID": "20056691", "abstract": "Alleles subject to strong, recent positive sel</vt:lpwstr>
  </property>
  <property fmtid="{D5CDD505-2E9C-101B-9397-08002B2CF9AE}" pid="1866" name="Mendeley_Bookmark_otkOYGQQAw_10">
    <vt:lpwstr> "Martin J.", "non-dropping-particle": "", "parse-names": false, "suffix": ""}], "container-title": "Molecular Biology and Evolution", "id": "ITEM-1", "issue": "5", "issued": {"date-parts": [["2010"]]}, "page": "1117-1125", "title": "Field, genetic, and m</vt:lpwstr>
  </property>
  <property fmtid="{D5CDD505-2E9C-101B-9397-08002B2CF9AE}" pid="1867" name="Mendeley_Bookmark_otkOYGQQAw_11">
    <vt:lpwstr>odeling approaches show strong positive selection acting upon an insecticide resistance mutation in anopheles gambiae s.s.", "type": "article-journal", "volume": "27"}, "uris": ["http://www.mendeley.com/documents/?uuid=4f03fcd3-61db-3119-84d0-1d12aea69679</vt:lpwstr>
  </property>
  <property fmtid="{D5CDD505-2E9C-101B-9397-08002B2CF9AE}" pid="1868" name="Mendeley_Bookmark_otkOYGQQAw_12">
    <vt:lpwstr>"]}], "mendeley": {"formattedCitation": "(Lynd &lt;i&gt;et al.&lt;/i&gt;, 2010)", "plainTextFormattedCitation": "(Lynd et al., 2010)", "previouslyFormattedCitation": "(Lynd &lt;i&gt;et al.&lt;/i&gt;, 2010)"}, "properties": {"noteIndex": 0}, "schema": "https://github.com/citation</vt:lpwstr>
  </property>
  <property fmtid="{D5CDD505-2E9C-101B-9397-08002B2CF9AE}" pid="1869" name="Mendeley_Bookmark_otkOYGQQAw_13">
    <vt:lpwstr>-style-language/schema/raw/master/csl-citation.json"}</vt:lpwstr>
  </property>
  <property fmtid="{D5CDD505-2E9C-101B-9397-08002B2CF9AE}" pid="1870" name="Mendeley_Bookmark_otkOYGQQAw_2">
    <vt:lpwstr>ection will be swept toward fixation together with contiguous sections of the genome. Whether the genomic signatures of such selection will be readily detectable in outbred wild populations is unclear. In this study, we employ haplotype diversity analysis</vt:lpwstr>
  </property>
  <property fmtid="{D5CDD505-2E9C-101B-9397-08002B2CF9AE}" pid="1871" name="Mendeley_Bookmark_otkOYGQQAw_3">
    <vt:lpwstr> to examine evidence for selective sweeps around knockdown resistance (kdr) mutations associated with resistance to dichlorodiphenyltrichloroethane and pyrethroid insecticides in the mosquito Anopheles gambiae. Both kdr mutations have significantly lower </vt:lpwstr>
  </property>
  <property fmtid="{D5CDD505-2E9C-101B-9397-08002B2CF9AE}" pid="1872" name="Mendeley_Bookmark_otkOYGQQAw_4">
    <vt:lpwstr>haplotype diversity than the wild-type (nonresistant) allele, with kdr L1014F showing the most pronounced footprint of selection. We complement these data with a time series of collections showing that the L1014F allele has increased in frequency from 0.0</vt:lpwstr>
  </property>
  <property fmtid="{D5CDD505-2E9C-101B-9397-08002B2CF9AE}" pid="1873" name="Mendeley_Bookmark_otkOYGQQAw_5">
    <vt:lpwstr>5 to 0.54 in 5 years, consistent with a maximum likelihood-fitted selection coefficient of 0.16 and a dominance coefficient of 0.25. Our data show that strong, recent positive selective events, such as those caused by insecticide resistance, can be identi</vt:lpwstr>
  </property>
  <property fmtid="{D5CDD505-2E9C-101B-9397-08002B2CF9AE}" pid="1874" name="Mendeley_Bookmark_otkOYGQQAw_6">
    <vt:lpwstr>fied in wild insect populations.", "author": [{"dropping-particle": "", "family": "Lynd", "given": "Amy", "non-dropping-particle": "", "parse-names": false, "suffix": ""}, {"dropping-particle": "", "family": "Weetman", "given": "David", "non-dropping-part</vt:lpwstr>
  </property>
  <property fmtid="{D5CDD505-2E9C-101B-9397-08002B2CF9AE}" pid="1875" name="Mendeley_Bookmark_otkOYGQQAw_7">
    <vt:lpwstr>icle": "", "parse-names": false, "suffix": ""}, {"dropping-particle": "", "family": "Barbosa", "given": "Susana", "non-dropping-particle": "", "parse-names": false, "suffix": ""}, {"dropping-particle": "", "family": "Egyir Yawson", "given": "Alexander", "</vt:lpwstr>
  </property>
  <property fmtid="{D5CDD505-2E9C-101B-9397-08002B2CF9AE}" pid="1876" name="Mendeley_Bookmark_otkOYGQQAw_8">
    <vt:lpwstr>non-dropping-particle": "", "parse-names": false, "suffix": ""}, {"dropping-particle": "", "family": "Mitchell", "given": "Sara", "non-dropping-particle": "", "parse-names": false, "suffix": ""}, {"dropping-particle": "", "family": "Pinto", "given": "Joao</vt:lpwstr>
  </property>
  <property fmtid="{D5CDD505-2E9C-101B-9397-08002B2CF9AE}" pid="1877" name="Mendeley_Bookmark_otkOYGQQAw_9">
    <vt:lpwstr>", "non-dropping-particle": "", "parse-names": false, "suffix": ""}, {"dropping-particle": "", "family": "Hastings", "given": "Ian", "non-dropping-particle": "", "parse-names": false, "suffix": ""}, {"dropping-particle": "", "family": "Donnelly", "given":</vt:lpwstr>
  </property>
  <property fmtid="{D5CDD505-2E9C-101B-9397-08002B2CF9AE}" pid="1878" name="Mendeley_Bookmark_oxoRkcJgq6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1879" name="Mendeley_Bookmark_oxoRkcJgq6_10">
    <vt:lpwstr> false, "suffix": ""}, {"dropping-particle": "", "family": "Assour", "given": "LA", "non-dropping-particle": "", "parse-names": false, "suffix": ""}, {"dropping-particle": "", "family": "Basseri", "given": "H", "non-dropping-particle": "", "parse-names": </vt:lpwstr>
  </property>
  <property fmtid="{D5CDD505-2E9C-101B-9397-08002B2CF9AE}" pid="1880" name="Mendeley_Bookmark_oxoRkcJgq6_11">
    <vt:lpwstr>false, "suffix": ""}, {"dropping-particle": "", "family": "Berlin", "given": "A", "non-dropping-particle": "", "parse-names": false, "suffix": ""}, {"dropping-particle": "", "family": "Birren", "given": "BW", "non-dropping-particle": "", "parse-names": fa</vt:lpwstr>
  </property>
  <property fmtid="{D5CDD505-2E9C-101B-9397-08002B2CF9AE}" pid="1881" name="Mendeley_Bookmark_oxoRkcJgq6_12">
    <vt:lpwstr>lse, "suffix": ""}, {"dropping-particle": "", "family": "Blandin", "given": "SA", "non-dropping-particle": "", "parse-names": false, "suffix": ""}, {"dropping-particle": "", "family": "Brockman", "given": "AI", "non-dropping-particle": "", "parse-names": </vt:lpwstr>
  </property>
  <property fmtid="{D5CDD505-2E9C-101B-9397-08002B2CF9AE}" pid="1882" name="Mendeley_Bookmark_oxoRkcJgq6_13">
    <vt:lpwstr>false, "suffix": ""}, {"dropping-particle": "", "family": "Burkot", "given": "TR", "non-dropping-particle": "", "parse-names": false, "suffix": ""}, {"dropping-particle": "", "family": "Burt", "given": "A", "non-dropping-particle": "", "parse-names": fals</vt:lpwstr>
  </property>
  <property fmtid="{D5CDD505-2E9C-101B-9397-08002B2CF9AE}" pid="1883" name="Mendeley_Bookmark_oxoRkcJgq6_14">
    <vt:lpwstr>e, "suffix": ""}, {"dropping-particle": "", "family": "Chan", "given": "CS", "non-dropping-particle": "", "parse-names": false, "suffix": ""}, {"dropping-particle": "", "family": "Chauve", "given": "C", "non-dropping-particle": "", "parse-names": false, "</vt:lpwstr>
  </property>
  <property fmtid="{D5CDD505-2E9C-101B-9397-08002B2CF9AE}" pid="1884" name="Mendeley_Bookmark_oxoRkcJgq6_15">
    <vt:lpwstr>suffix": ""}, {"dropping-particle": "", "family": "Chiu", "given": "JC", "non-dropping-particle": "", "parse-names": false, "suffix": ""}, {"dropping-particle": "", "family": "Christensen", "given": "M", "non-dropping-particle": "", "parse-names": false, </vt:lpwstr>
  </property>
  <property fmtid="{D5CDD505-2E9C-101B-9397-08002B2CF9AE}" pid="1885" name="Mendeley_Bookmark_oxoRkcJgq6_16">
    <vt:lpwstr>"suffix": ""}, {"dropping-particle": "", "family": "Costantini", "given": "C", "non-dropping-particle": "", "parse-names": false, "suffix": ""}, {"dropping-particle": "", "family": "Davidson", "given": "VLM", "non-dropping-particle": "", "parse-names": fa</vt:lpwstr>
  </property>
  <property fmtid="{D5CDD505-2E9C-101B-9397-08002B2CF9AE}" pid="1886" name="Mendeley_Bookmark_oxoRkcJgq6_17">
    <vt:lpwstr>lse, "suffix": ""}, {"dropping-particle": "", "family": "Deligianni", "given": "E", "non-dropping-particle": "", "parse-names": false, "suffix": ""}, {"dropping-particle": "", "family": "Dottorini", "given": "T", "non-dropping-particle": "", "parse-names"</vt:lpwstr>
  </property>
  <property fmtid="{D5CDD505-2E9C-101B-9397-08002B2CF9AE}" pid="1887" name="Mendeley_Bookmark_oxoRkcJgq6_18">
    <vt:lpwstr>: false, "suffix": ""}, {"dropping-particle": "", "family": "Dritsou", "given": "V", "non-dropping-particle": "", "parse-names": false, "suffix": ""}, {"dropping-particle": "", "family": "Gabriel", "given": "SB", "non-dropping-particle": "", "parse-names"</vt:lpwstr>
  </property>
  <property fmtid="{D5CDD505-2E9C-101B-9397-08002B2CF9AE}" pid="1888" name="Mendeley_Bookmark_oxoRkcJgq6_19">
    <vt:lpwstr>: false, "suffix": ""}, {"dropping-particle": "", "family": "Guelbeogo", "given": "WM", "non-dropping-particle": "", "parse-names": false, "suffix": ""}, {"dropping-particle": "", "family": "Hall", "given": "AB", "non-dropping-particle": "", "parse-names"</vt:lpwstr>
  </property>
  <property fmtid="{D5CDD505-2E9C-101B-9397-08002B2CF9AE}" pid="1889" name="Mendeley_Bookmark_oxoRkcJgq6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1890" name="Mendeley_Bookmark_oxoRkcJgq6_20">
    <vt:lpwstr>: false, "suffix": ""}, {"dropping-particle": "", "family": "Han", "given": "MV", "non-dropping-particle": "", "parse-names": false, "suffix": ""}, {"dropping-particle": "", "family": "Hlaing", "given": "T.", "non-dropping-particle": "", "parse-names": fa</vt:lpwstr>
  </property>
  <property fmtid="{D5CDD505-2E9C-101B-9397-08002B2CF9AE}" pid="1891" name="Mendeley_Bookmark_oxoRkcJgq6_21">
    <vt:lpwstr>lse, "suffix": ""}, {"dropping-particle": "", "family": "Hughes", "given": "DST", "non-dropping-particle": "", "parse-names": false, "suffix": ""}, {"dropping-particle": "", "family": "Jenkins", "given": "AM", "non-dropping-particle": "", "parse-names": f</vt:lpwstr>
  </property>
  <property fmtid="{D5CDD505-2E9C-101B-9397-08002B2CF9AE}" pid="1892" name="Mendeley_Bookmark_oxoRkcJgq6_22">
    <vt:lpwstr>alse, "suffix": ""}, {"dropping-particle": "", "family": "Jiang", "given": "X", "non-dropping-particle": "", "parse-names": false, "suffix": ""}, {"dropping-particle": "", "family": "Jungreis", "given": "I", "non-dropping-particle": "", "parse-names": fal</vt:lpwstr>
  </property>
  <property fmtid="{D5CDD505-2E9C-101B-9397-08002B2CF9AE}" pid="1893" name="Mendeley_Bookmark_oxoRkcJgq6_23">
    <vt:lpwstr>se, "suffix": ""}, {"dropping-particle": "", "family": "Kakani", "given": "EG", "non-dropping-particle": "", "parse-names": false, "suffix": ""}, {"dropping-particle": "", "family": "Kamali", "given": "M", "non-dropping-particle": "", "parse-names": false</vt:lpwstr>
  </property>
  <property fmtid="{D5CDD505-2E9C-101B-9397-08002B2CF9AE}" pid="1894" name="Mendeley_Bookmark_oxoRkcJgq6_24">
    <vt:lpwstr>, "suffix": ""}, {"dropping-particle": "", "family": "Kemppainen", "given": "P", "non-dropping-particle": "", "parse-names": false, "suffix": ""}, {"dropping-particle": "", "family": "Kennedy", "given": "RC", "non-dropping-particle": "", "parse-names": fa</vt:lpwstr>
  </property>
  <property fmtid="{D5CDD505-2E9C-101B-9397-08002B2CF9AE}" pid="1895" name="Mendeley_Bookmark_oxoRkcJgq6_25">
    <vt:lpwstr>lse, "suffix": ""}, {"dropping-particle": "", "family": "Kirmitzoglou", "given": "IK", "non-dropping-particle": "", "parse-names": false, "suffix": ""}, {"dropping-particle": "", "family": "Koekemoer", "given": "LL", "non-dropping-particle": "", "parse-na</vt:lpwstr>
  </property>
  <property fmtid="{D5CDD505-2E9C-101B-9397-08002B2CF9AE}" pid="1896" name="Mendeley_Bookmark_oxoRkcJgq6_26">
    <vt:lpwstr>mes": false, "suffix": ""}, {"dropping-particle": "", "family": "Laban", "given": "N", "non-dropping-particle": "", "parse-names": false, "suffix": ""}, {"dropping-particle": "", "family": "Langridge", "given": "N", "non-dropping-particle": "", "parse-nam</vt:lpwstr>
  </property>
  <property fmtid="{D5CDD505-2E9C-101B-9397-08002B2CF9AE}" pid="1897" name="Mendeley_Bookmark_oxoRkcJgq6_27">
    <vt:lpwstr>es": false, "suffix": ""}, {"dropping-particle": "", "family": "Lawniczak", "given": "MKN", "non-dropping-particle": "", "parse-names": false, "suffix": ""}, {"dropping-particle": "", "family": "Lirakis", "given": "M", "non-dropping-particle": "", "parse-</vt:lpwstr>
  </property>
  <property fmtid="{D5CDD505-2E9C-101B-9397-08002B2CF9AE}" pid="1898" name="Mendeley_Bookmark_oxoRkcJgq6_28">
    <vt:lpwstr>names": false, "suffix": ""}, {"dropping-particle": "", "family": "Lobo", "given": "NF", "non-dropping-particle": "", "parse-names": false, "suffix": ""}, {"dropping-particle": "", "family": "Lowy", "given": "E", "non-dropping-particle": "", "parse-names"</vt:lpwstr>
  </property>
  <property fmtid="{D5CDD505-2E9C-101B-9397-08002B2CF9AE}" pid="1899" name="Mendeley_Bookmark_oxoRkcJgq6_29">
    <vt:lpwstr>: false, "suffix": ""}, {"dropping-particle": "", "family": "MacCallum", "given": "RM", "non-dropping-particle": "", "parse-names": false, "suffix": ""}, {"dropping-particle": "", "family": "Mao", "given": "C", "non-dropping-particle": "", "parse-names": </vt:lpwstr>
  </property>
  <property fmtid="{D5CDD505-2E9C-101B-9397-08002B2CF9AE}" pid="1900" name="Mendeley_Bookmark_oxoRkcJgq6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1901" name="Mendeley_Bookmark_oxoRkcJgq6_30">
    <vt:lpwstr>false, "suffix": ""}, {"dropping-particle": "", "family": "Maslen", "given": "G", "non-dropping-particle": "", "parse-names": false, "suffix": ""}, {"dropping-particle": "", "family": "Mbogo", "given": "C", "non-dropping-particle": "", "parse-names": fals</vt:lpwstr>
  </property>
  <property fmtid="{D5CDD505-2E9C-101B-9397-08002B2CF9AE}" pid="1902" name="Mendeley_Bookmark_oxoRkcJgq6_31">
    <vt:lpwstr>e, "suffix": ""}, {"dropping-particle": "", "family": "McCarthy", "given": "J", "non-dropping-particle": "", "parse-names": false, "suffix": ""}, {"dropping-particle": "", "family": "Michel", "given": "K", "non-dropping-particle": "", "parse-names": false</vt:lpwstr>
  </property>
  <property fmtid="{D5CDD505-2E9C-101B-9397-08002B2CF9AE}" pid="1903" name="Mendeley_Bookmark_oxoRkcJgq6_32">
    <vt:lpwstr>, "suffix": ""}, {"dropping-particle": "", "family": "Mitchell", "given": "SN", "non-dropping-particle": "", "parse-names": false, "suffix": ""}, {"dropping-particle": "", "family": "Moore", "given": "W", "non-dropping-particle": "", "parse-names": false,</vt:lpwstr>
  </property>
  <property fmtid="{D5CDD505-2E9C-101B-9397-08002B2CF9AE}" pid="1904" name="Mendeley_Bookmark_oxoRkcJgq6_33">
    <vt:lpwstr> "suffix": ""}, {"dropping-particle": "", "family": "Murphy", "given": "KA", "non-dropping-particle": "", "parse-names": false, "suffix": ""}, {"dropping-particle": "", "family": "Naumenko", "given": "AN", "non-dropping-particle": "", "parse-names": false</vt:lpwstr>
  </property>
  <property fmtid="{D5CDD505-2E9C-101B-9397-08002B2CF9AE}" pid="1905" name="Mendeley_Bookmark_oxoRkcJgq6_34">
    <vt:lpwstr>, "suffix": ""}, {"dropping-particle": "", "family": "Nolan", "given": "T", "non-dropping-particle": "", "parse-names": false, "suffix": ""}, {"dropping-particle": "", "family": "Novoa", "given": "EM", "non-dropping-particle": "", "parse-names": false, "s</vt:lpwstr>
  </property>
  <property fmtid="{D5CDD505-2E9C-101B-9397-08002B2CF9AE}" pid="1906" name="Mendeley_Bookmark_oxoRkcJgq6_35">
    <vt:lpwstr>uffix": ""}, {"dropping-particle": "", "family": "O'Loughlin", "given": "S", "non-dropping-particle": "", "parse-names": false, "suffix": ""}, {"dropping-particle": "", "family": "Oringanje", "given": "C", "non-dropping-particle": "", "parse-names": false</vt:lpwstr>
  </property>
  <property fmtid="{D5CDD505-2E9C-101B-9397-08002B2CF9AE}" pid="1907" name="Mendeley_Bookmark_oxoRkcJgq6_36">
    <vt:lpwstr>, "suffix": ""}, {"dropping-particle": "", "family": "Oshaghi", "given": "MA", "non-dropping-particle": "", "parse-names": false, "suffix": ""}, {"dropping-particle": "", "family": "Pakpour", "given": "N", "non-dropping-particle": "", "parse-names": false</vt:lpwstr>
  </property>
  <property fmtid="{D5CDD505-2E9C-101B-9397-08002B2CF9AE}" pid="1908" name="Mendeley_Bookmark_oxoRkcJgq6_37">
    <vt:lpwstr>, "suffix": ""}, {"dropping-particle": "", "family": "Papathanos", "given": "PA", "non-dropping-particle": "", "parse-names": false, "suffix": ""}, {"dropping-particle": "", "family": "Peery", "given": "AN", "non-dropping-particle": "", "parse-names": fal</vt:lpwstr>
  </property>
  <property fmtid="{D5CDD505-2E9C-101B-9397-08002B2CF9AE}" pid="1909" name="Mendeley_Bookmark_oxoRkcJgq6_38">
    <vt:lpwstr>se, "suffix": ""}, {"dropping-particle": "", "family": "Povelones", "given": "M", "non-dropping-particle": "", "parse-names": false, "suffix": ""}, {"dropping-particle": "", "family": "Prakash", "given": "A", "non-dropping-particle": "", "parse-names": fa</vt:lpwstr>
  </property>
  <property fmtid="{D5CDD505-2E9C-101B-9397-08002B2CF9AE}" pid="1910" name="Mendeley_Bookmark_oxoRkcJgq6_39">
    <vt:lpwstr>lse, "suffix": ""}, {"dropping-particle": "", "family": "Price", "given": "DP", "non-dropping-particle": "", "parse-names": false, "suffix": ""}, {"dropping-particle": "", "family": "Rajaraman", "given": "A", "non-dropping-particle": "", "parse-names": fa</vt:lpwstr>
  </property>
  <property fmtid="{D5CDD505-2E9C-101B-9397-08002B2CF9AE}" pid="1911" name="Mendeley_Bookmark_oxoRkcJgq6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1912" name="Mendeley_Bookmark_oxoRkcJgq6_40">
    <vt:lpwstr>lse, "suffix": ""}, {"dropping-particle": "", "family": "Reimer", "given": "LJ", "non-dropping-particle": "", "parse-names": false, "suffix": ""}, {"dropping-particle": "", "family": "Rinker", "given": "DC", "non-dropping-particle": "", "parse-names": fal</vt:lpwstr>
  </property>
  <property fmtid="{D5CDD505-2E9C-101B-9397-08002B2CF9AE}" pid="1913" name="Mendeley_Bookmark_oxoRkcJgq6_41">
    <vt:lpwstr>se, "suffix": ""}, {"dropping-particle": "", "family": "Rokas", "given": "A", "non-dropping-particle": "", "parse-names": false, "suffix": ""}, {"dropping-particle": "", "family": "Russell", "given": "TL", "non-dropping-particle": "", "parse-names": false</vt:lpwstr>
  </property>
  <property fmtid="{D5CDD505-2E9C-101B-9397-08002B2CF9AE}" pid="1914" name="Mendeley_Bookmark_oxoRkcJgq6_42">
    <vt:lpwstr>, "suffix": ""}, {"dropping-particle": "", "family": "Sagnon", "given": "N", "non-dropping-particle": "", "parse-names": false, "suffix": ""}, {"dropping-particle": "", "family": "Sharakhova", "given": "MV", "non-dropping-particle": "", "parse-names": fal</vt:lpwstr>
  </property>
  <property fmtid="{D5CDD505-2E9C-101B-9397-08002B2CF9AE}" pid="1915" name="Mendeley_Bookmark_oxoRkcJgq6_43">
    <vt:lpwstr>se, "suffix": ""}, {"dropping-particle": "", "family": "Shea", "given": "T", "non-dropping-particle": "", "parse-names": false, "suffix": ""}, {"dropping-particle": "", "family": "Simao", "given": "F", "non-dropping-particle": "", "parse-names": false, "s</vt:lpwstr>
  </property>
  <property fmtid="{D5CDD505-2E9C-101B-9397-08002B2CF9AE}" pid="1916" name="Mendeley_Bookmark_oxoRkcJgq6_44">
    <vt:lpwstr>uffix": ""}, {"dropping-particle": "", "family": "Simard", "given": "F", "non-dropping-particle": "", "parse-names": false, "suffix": ""}, {"dropping-particle": "", "family": "Slotman", "given": "MA", "non-dropping-particle": "", "parse-names": false, "su</vt:lpwstr>
  </property>
  <property fmtid="{D5CDD505-2E9C-101B-9397-08002B2CF9AE}" pid="1917" name="Mendeley_Bookmark_oxoRkcJgq6_45">
    <vt:lpwstr>ffix": ""}, {"dropping-particle": "", "family": "Somboon", "given": "P", "non-dropping-particle": "", "parse-names": false, "suffix": ""}, {"dropping-particle": "", "family": "Stegniy", "given": "V", "non-dropping-particle": "", "parse-names": false, "suf</vt:lpwstr>
  </property>
  <property fmtid="{D5CDD505-2E9C-101B-9397-08002B2CF9AE}" pid="1918" name="Mendeley_Bookmark_oxoRkcJgq6_46">
    <vt:lpwstr>fix": ""}, {"dropping-particle": "", "family": "Struchiner", "given": "CJ", "non-dropping-particle": "", "parse-names": false, "suffix": ""}, {"dropping-particle": "", "family": "Thomas", "given": "GWC", "non-dropping-particle": "", "parse-names": false, </vt:lpwstr>
  </property>
  <property fmtid="{D5CDD505-2E9C-101B-9397-08002B2CF9AE}" pid="1919" name="Mendeley_Bookmark_oxoRkcJgq6_47">
    <vt:lpwstr>"suffix": ""}, {"dropping-particle": "", "family": "Tojo", "given": "M", "non-dropping-particle": "", "parse-names": false, "suffix": ""}, {"dropping-particle": "", "family": "Topalis", "given": "P", "non-dropping-particle": "", "parse-names": false, "suf</vt:lpwstr>
  </property>
  <property fmtid="{D5CDD505-2E9C-101B-9397-08002B2CF9AE}" pid="1920" name="Mendeley_Bookmark_oxoRkcJgq6_48">
    <vt:lpwstr>fix": ""}, {"dropping-particle": "", "family": "Tubio", "given": "JMC", "non-dropping-particle": "", "parse-names": false, "suffix": ""}, {"dropping-particle": "", "family": "Unger", "given": "MF", "non-dropping-particle": "", "parse-names": false, "suffi</vt:lpwstr>
  </property>
  <property fmtid="{D5CDD505-2E9C-101B-9397-08002B2CF9AE}" pid="1921" name="Mendeley_Bookmark_oxoRkcJgq6_49">
    <vt:lpwstr>x": ""}, {"dropping-particle": "", "family": "Vontas", "given": "J", "non-dropping-particle": "", "parse-names": false, "suffix": ""}, {"dropping-particle": "", "family": "Walton", "given": "C", "non-dropping-particle": "", "parse-names": false, "suffix":</vt:lpwstr>
  </property>
  <property fmtid="{D5CDD505-2E9C-101B-9397-08002B2CF9AE}" pid="1922" name="Mendeley_Bookmark_oxoRkcJgq6_5">
    <vt:lpwstr>ry hosts.", "author": [{"dropping-particle": "", "family": "Neafsey", "given": "DE", "non-dropping-particle": "", "parse-names": false, "suffix": ""}, {"dropping-particle": "", "family": "Waterhouse", "given": "RM", "non-dropping-particle": "", "parse-nam</vt:lpwstr>
  </property>
  <property fmtid="{D5CDD505-2E9C-101B-9397-08002B2CF9AE}" pid="1923" name="Mendeley_Bookmark_oxoRkcJgq6_50">
    <vt:lpwstr> ""}, {"dropping-particle": "", "family": "Wilding", "given": "CS", "non-dropping-particle": "", "parse-names": false, "suffix": ""}, {"dropping-particle": "", "family": "Willis", "given": "JH", "non-dropping-particle": "", "parse-names": false, "suffix":</vt:lpwstr>
  </property>
  <property fmtid="{D5CDD505-2E9C-101B-9397-08002B2CF9AE}" pid="1924" name="Mendeley_Bookmark_oxoRkcJgq6_51">
    <vt:lpwstr> ""}, {"dropping-particle": "", "family": "Wu", "given": "Y-C", "non-dropping-particle": "", "parse-names": false, "suffix": ""}, {"dropping-particle": "", "family": "Yan", "given": "G", "non-dropping-particle": "", "parse-names": false, "suffix": ""}, {"</vt:lpwstr>
  </property>
  <property fmtid="{D5CDD505-2E9C-101B-9397-08002B2CF9AE}" pid="1925" name="Mendeley_Bookmark_oxoRkcJgq6_52">
    <vt:lpwstr>dropping-particle": "", "family": "Zdobnov", "given": "EM", "non-dropping-particle": "", "parse-names": false, "suffix": ""}, {"dropping-particle": "", "family": "Zhou", "given": "X", "non-dropping-particle": "", "parse-names": false, "suffix": ""}, {"dro</vt:lpwstr>
  </property>
  <property fmtid="{D5CDD505-2E9C-101B-9397-08002B2CF9AE}" pid="1926" name="Mendeley_Bookmark_oxoRkcJgq6_53">
    <vt:lpwstr>pping-particle": "", "family": "Catteruccia", "given": "F", "non-dropping-particle": "", "parse-names": false, "suffix": ""}, {"dropping-particle": "", "family": "Christophides", "given": "GK", "non-dropping-particle": "", "parse-names": false, "suffix": </vt:lpwstr>
  </property>
  <property fmtid="{D5CDD505-2E9C-101B-9397-08002B2CF9AE}" pid="1927" name="Mendeley_Bookmark_oxoRkcJgq6_54">
    <vt:lpwstr>""}, {"dropping-particle": "", "family": "Collins", "given": "FH", "non-dropping-particle": "", "parse-names": false, "suffix": ""}, {"dropping-particle": "", "family": "Cornman", "given": "RS", "non-dropping-particle": "", "parse-names": false, "suffix":</vt:lpwstr>
  </property>
  <property fmtid="{D5CDD505-2E9C-101B-9397-08002B2CF9AE}" pid="1928" name="Mendeley_Bookmark_oxoRkcJgq6_55">
    <vt:lpwstr> ""}, {"dropping-particle": "", "family": "Crisanti", "given": "A", "non-dropping-particle": "", "parse-names": false, "suffix": ""}, {"dropping-particle": "", "family": "Donnelly", "given": "MJ", "non-dropping-particle": "", "parse-names": false, "suffix</vt:lpwstr>
  </property>
  <property fmtid="{D5CDD505-2E9C-101B-9397-08002B2CF9AE}" pid="1929" name="Mendeley_Bookmark_oxoRkcJgq6_56">
    <vt:lpwstr>": ""}, {"dropping-particle": "", "family": "Emrich", "given": "SJ", "non-dropping-particle": "", "parse-names": false, "suffix": ""}, {"dropping-particle": "", "family": "Fontaine", "given": "MC", "non-dropping-particle": "", "parse-names": false, "suffi</vt:lpwstr>
  </property>
  <property fmtid="{D5CDD505-2E9C-101B-9397-08002B2CF9AE}" pid="1930" name="Mendeley_Bookmark_oxoRkcJgq6_57">
    <vt:lpwstr>x": ""}, {"dropping-particle": "", "family": "Gelbart", "given": "W", "non-dropping-particle": "", "parse-names": false, "suffix": ""}, {"dropping-particle": "", "family": "Hahn", "given": "MW", "non-dropping-particle": "", "parse-names": false, "suffix":</vt:lpwstr>
  </property>
  <property fmtid="{D5CDD505-2E9C-101B-9397-08002B2CF9AE}" pid="1931" name="Mendeley_Bookmark_oxoRkcJgq6_58">
    <vt:lpwstr> ""}, {"dropping-particle": "", "family": "Hansen", "given": "IA", "non-dropping-particle": "", "parse-names": false, "suffix": ""}, {"dropping-particle": "", "family": "Howell", "given": "PI", "non-dropping-particle": "", "parse-names": false, "suffix": </vt:lpwstr>
  </property>
  <property fmtid="{D5CDD505-2E9C-101B-9397-08002B2CF9AE}" pid="1932" name="Mendeley_Bookmark_oxoRkcJgq6_59">
    <vt:lpwstr>""}, {"dropping-particle": "", "family": "Kafatos", "given": "FC", "non-dropping-particle": "", "parse-names": false, "suffix": ""}, {"dropping-particle": "", "family": "Kellis", "given": "M", "non-dropping-particle": "", "parse-names": false, "suffix": "</vt:lpwstr>
  </property>
  <property fmtid="{D5CDD505-2E9C-101B-9397-08002B2CF9AE}" pid="1933" name="Mendeley_Bookmark_oxoRkcJgq6_6">
    <vt:lpwstr>es": false, "suffix": ""}, {"dropping-particle": "", "family": "Abai", "given": "MR", "non-dropping-particle": "", "parse-names": false, "suffix": ""}, {"dropping-particle": "", "family": "Aganezov", "given": "SS", "non-dropping-particle": "", "parse-name</vt:lpwstr>
  </property>
  <property fmtid="{D5CDD505-2E9C-101B-9397-08002B2CF9AE}" pid="1934" name="Mendeley_Bookmark_oxoRkcJgq6_60">
    <vt:lpwstr>"}, {"dropping-particle": "", "family": "Lawson", "given": "D", "non-dropping-particle": "", "parse-names": false, "suffix": ""}, {"dropping-particle": "", "family": "Louis", "given": "C", "non-dropping-particle": "", "parse-names": false, "suffix": ""}, </vt:lpwstr>
  </property>
  <property fmtid="{D5CDD505-2E9C-101B-9397-08002B2CF9AE}" pid="1935" name="Mendeley_Bookmark_oxoRkcJgq6_61">
    <vt:lpwstr>{"dropping-particle": "", "family": "Luckhart", "given": "S", "non-dropping-particle": "", "parse-names": false, "suffix": ""}, {"dropping-particle": "", "family": "Muskavitch", "given": "MAT", "non-dropping-particle": "", "parse-names": false, "suffix": </vt:lpwstr>
  </property>
  <property fmtid="{D5CDD505-2E9C-101B-9397-08002B2CF9AE}" pid="1936" name="Mendeley_Bookmark_oxoRkcJgq6_62">
    <vt:lpwstr>""}, {"dropping-particle": "", "family": "Ribeiro", "given": "JM", "non-dropping-particle": "", "parse-names": false, "suffix": ""}, {"dropping-particle": "", "family": "Riehle", "given": "MA", "non-dropping-particle": "", "parse-names": false, "suffix": </vt:lpwstr>
  </property>
  <property fmtid="{D5CDD505-2E9C-101B-9397-08002B2CF9AE}" pid="1937" name="Mendeley_Bookmark_oxoRkcJgq6_63">
    <vt:lpwstr>""}, {"dropping-particle": "", "family": "Sharakhov", "given": "IV", "non-dropping-particle": "", "parse-names": false, "suffix": ""}, {"dropping-particle": "", "family": "Tu", "given": "Z", "non-dropping-particle": "", "parse-names": false, "suffix": ""}</vt:lpwstr>
  </property>
  <property fmtid="{D5CDD505-2E9C-101B-9397-08002B2CF9AE}" pid="1938" name="Mendeley_Bookmark_oxoRkcJgq6_64">
    <vt:lpwstr>, {"dropping-particle": "", "family": "Zwiebel", "given": "LJ", "non-dropping-particle": "", "parse-names": false, "suffix": ""}, {"dropping-particle": "", "family": "Besansky", "given": "NJ", "non-dropping-particle": "", "parse-names": false, "suffix": "</vt:lpwstr>
  </property>
  <property fmtid="{D5CDD505-2E9C-101B-9397-08002B2CF9AE}" pid="1939" name="Mendeley_Bookmark_oxoRkcJgq6_65">
    <vt:lpwstr>"}], "container-title": "Science", "id": "ITEM-1", "issue": "6217", "issued": {"date-parts": [["2015"]]}, "page": "1258522-1258522", "title": "Highly evolvable malaria vectors: the genomes of 16 Anopheles mosquitoes", "type": "article-journal", "volume": </vt:lpwstr>
  </property>
  <property fmtid="{D5CDD505-2E9C-101B-9397-08002B2CF9AE}" pid="1940" name="Mendeley_Bookmark_oxoRkcJgq6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1941" name="Mendeley_Bookmark_oxoRkcJgq6_67">
    <vt:lpwstr>(Neafsey &lt;i&gt;et al.&lt;/i&gt;, 2015)"}, "properties": {"noteIndex": 0}, "schema": "https://github.com/citation-style-language/schema/raw/master/csl-citation.json"}</vt:lpwstr>
  </property>
  <property fmtid="{D5CDD505-2E9C-101B-9397-08002B2CF9AE}" pid="1942" name="Mendeley_Bookmark_oxoRkcJgq6_7">
    <vt:lpwstr>s": false, "suffix": ""}, {"dropping-particle": "", "family": "Alekseyev", "given": "MA", "non-dropping-particle": "", "parse-names": false, "suffix": ""}, {"dropping-particle": "", "family": "Allen", "given": "JE", "non-dropping-particle": "", "parse-nam</vt:lpwstr>
  </property>
  <property fmtid="{D5CDD505-2E9C-101B-9397-08002B2CF9AE}" pid="1943" name="Mendeley_Bookmark_oxoRkcJgq6_8">
    <vt:lpwstr>es": false, "suffix": ""}, {"dropping-particle": "", "family": "Amon", "given": "J", "non-dropping-particle": "", "parse-names": false, "suffix": ""}, {"dropping-particle": "", "family": "Arca", "given": "B", "non-dropping-particle": "", "parse-names": fa</vt:lpwstr>
  </property>
  <property fmtid="{D5CDD505-2E9C-101B-9397-08002B2CF9AE}" pid="1944" name="Mendeley_Bookmark_oxoRkcJgq6_9">
    <vt:lpwstr>lse, "suffix": ""}, {"dropping-particle": "", "family": "Arensburger", "given": "P", "non-dropping-particle": "", "parse-names": false, "suffix": ""}, {"dropping-particle": "", "family": "Artemov", "given": "G", "non-dropping-particle": "", "parse-names":</vt:lpwstr>
  </property>
  <property fmtid="{D5CDD505-2E9C-101B-9397-08002B2CF9AE}" pid="1945" name="Mendeley_Bookmark_pAiO4YM7WG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1946" name="Mendeley_Bookmark_pAiO4YM7WG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1947" name="Mendeley_Bookmark_pAiO4YM7WG_11">
    <vt:lpwstr>m/citation-style-language/schema/raw/master/csl-citation.json"}</vt:lpwstr>
  </property>
  <property fmtid="{D5CDD505-2E9C-101B-9397-08002B2CF9AE}" pid="1948" name="Mendeley_Bookmark_pAiO4YM7WG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1949" name="Mendeley_Bookmark_pAiO4YM7WG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1950" name="Mendeley_Bookmark_pAiO4YM7WG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1951" name="Mendeley_Bookmark_pAiO4YM7WG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1952" name="Mendeley_Bookmark_pAiO4YM7WG_6">
    <vt:lpwstr>ng-particle": "", "family": "Kim", "given": "Daehwan", "non-dropping-particle": "", "parse-names": false, "suffix": ""}, {"dropping-particle": "", "family": "Paggi", "given": "Joseph M.", "non-dropping-particle": "", "parse-names": false, "suffix": ""}, {</vt:lpwstr>
  </property>
  <property fmtid="{D5CDD505-2E9C-101B-9397-08002B2CF9AE}" pid="1953" name="Mendeley_Bookmark_pAiO4YM7WG_7">
    <vt:lpwstr>"dropping-particle": "", "family": "Park", "given": "Chanhee", "non-dropping-particle": "", "parse-names": false, "suffix": ""}, {"dropping-particle": "", "family": "Bennett", "given": "Christopher", "non-dropping-particle": "", "parse-names": false, "suf</vt:lpwstr>
  </property>
  <property fmtid="{D5CDD505-2E9C-101B-9397-08002B2CF9AE}" pid="1954" name="Mendeley_Bookmark_pAiO4YM7WG_8">
    <vt:lpwstr>fix": ""}, {"dropping-particle": "", "family": "Salzberg", "given": "Steven L.", "non-dropping-particle": "", "parse-names": false, "suffix": ""}], "container-title": "Nature Biotechnology", "id": "ITEM-1", "issue": "8", "issued": {"date-parts": [["2019"]</vt:lpwstr>
  </property>
  <property fmtid="{D5CDD505-2E9C-101B-9397-08002B2CF9AE}" pid="1955" name="Mendeley_Bookmark_pAiO4YM7WG_9">
    <vt:lpwstr>]}, "page": "907-915", "publisher": "Springer US", "title": "Graph-based genome alignment and genotyping with HISAT2 and HISAT-genotype", "type": "article-journal", "volume": "37"}, "uris": ["http://www.mendeley.com/documents/?uuid=408dae0e-f05c-4721-b544</vt:lpwstr>
  </property>
  <property fmtid="{D5CDD505-2E9C-101B-9397-08002B2CF9AE}" pid="1956" name="Mendeley_Bookmark_phf0RCvEf6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1957" name="Mendeley_Bookmark_phf0RCvEf6_10">
    <vt:lpwstr>ames": false, "suffix": ""}, {"dropping-particle": "", "family": "Vontas", "given": "John", "non-dropping-particle": "", "parse-names": false, "suffix": ""}, {"dropping-particle": "", "family": "Ranson", "given": "Hilary", "non-dropping-particle": "", "pa</vt:lpwstr>
  </property>
  <property fmtid="{D5CDD505-2E9C-101B-9397-08002B2CF9AE}" pid="1958" name="Mendeley_Bookmark_phf0RCvEf6_11">
    <vt:lpwstr>rse-names": false, "suffix": ""}], "container-title": "Nature", "id": "ITEM-1", "issue": "7790", "issued": {"date-parts": [["2020"]]}, "page": "376-380", "publisher": "Springer US", "title": "A sensory appendage protein protects malaria vectors from pyret</vt:lpwstr>
  </property>
  <property fmtid="{D5CDD505-2E9C-101B-9397-08002B2CF9AE}" pid="1959" name="Mendeley_Bookmark_phf0RCvEf6_12">
    <vt:lpwstr>hroids", "type": "article-journal", "volume": "577"}, "uris": ["http://www.mendeley.com/documents/?uuid=183fb8e3-7b73-4de4-8a5e-6927d2a756dd"]}], "mendeley": {"formattedCitation": "(Ingham &lt;i&gt;et al.&lt;/i&gt;, 2020)", "manualFormatting": "(Ingham et al., 2020).</vt:lpwstr>
  </property>
  <property fmtid="{D5CDD505-2E9C-101B-9397-08002B2CF9AE}" pid="1960" name="Mendeley_Bookmark_phf0RCvEf6_13">
    <vt:lpwstr>", "plainTextFormattedCitation": "(Ingham et al., 2020)", "previouslyFormattedCitation": "(Ingham &lt;i&gt;et al.&lt;/i&gt;, 2020)"}, "properties": {"noteIndex": 0}, "schema": "https://github.com/citation-style-language/schema/raw/master/csl-citation.json"}</vt:lpwstr>
  </property>
  <property fmtid="{D5CDD505-2E9C-101B-9397-08002B2CF9AE}" pid="1961" name="Mendeley_Bookmark_phf0RCvEf6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1962" name="Mendeley_Bookmark_phf0RCvEf6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1963" name="Mendeley_Bookmark_phf0RCvEf6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1964" name="Mendeley_Bookmark_phf0RCvEf6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1965" name="Mendeley_Bookmark_phf0RCvEf6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1966" name="Mendeley_Bookmark_phf0RCvEf6_7">
    <vt:lpwstr>ing-particle": "", "family": "Ingham", "given": "Victoria A.", "non-dropping-particle": "", "parse-names": false, "suffix": ""}, {"dropping-particle": "", "family": "Anthousi", "given": "Amalia", "non-dropping-particle": "", "parse-names": false, "suffix"</vt:lpwstr>
  </property>
  <property fmtid="{D5CDD505-2E9C-101B-9397-08002B2CF9AE}" pid="1967" name="Mendeley_Bookmark_phf0RCvEf6_8">
    <vt:lpwstr>: ""}, {"dropping-particle": "", "family": "Douris", "given": "Vassilis", "non-dropping-particle": "", "parse-names": false, "suffix": ""}, {"dropping-particle": "", "family": "Harding", "given": "Nicholas J.", "non-dropping-particle": "", "parse-names": </vt:lpwstr>
  </property>
  <property fmtid="{D5CDD505-2E9C-101B-9397-08002B2CF9AE}" pid="1968" name="Mendeley_Bookmark_phf0RCvEf6_9">
    <vt:lpwstr>false, "suffix": ""}, {"dropping-particle": "", "family": "Lycett", "given": "Gareth", "non-dropping-particle": "", "parse-names": false, "suffix": ""}, {"dropping-particle": "", "family": "Morris", "given": "Marion", "non-dropping-particle": "", "parse-n</vt:lpwstr>
  </property>
  <property fmtid="{D5CDD505-2E9C-101B-9397-08002B2CF9AE}" pid="1969" name="Mendeley_Bookmark_qALHHhbM5W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970" name="Mendeley_Bookmark_qALHHhbM5W_10">
    <vt:lpwstr>: "", "family": "Davies", "given": "Robert M.", "non-dropping-particle": "", "parse-names": false, "suffix": ""}, {"dropping-particle": "", "family": "Li", "given": "Heng", "non-dropping-particle": "", "parse-names": false, "suffix": ""}], "container-titl</vt:lpwstr>
  </property>
  <property fmtid="{D5CDD505-2E9C-101B-9397-08002B2CF9AE}" pid="1971" name="Mendeley_Bookmark_qALHHhbM5W_11">
    <vt:lpwstr>e": "GigaScience", "id": "ITEM-1", "issue": "2", "issued": {"date-parts": [["2021"]]}, "title": "Twelve years of SAMtools and BCFtools", "type": "article-journal", "volume": "10"}, "uris": ["http://www.mendeley.com/documents/?uuid=ff58baa3-6dab-4214-aab0-</vt:lpwstr>
  </property>
  <property fmtid="{D5CDD505-2E9C-101B-9397-08002B2CF9AE}" pid="1972" name="Mendeley_Bookmark_qALHHhbM5W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973" name="Mendeley_Bookmark_qALHHhbM5W_13">
    <vt:lpwstr>//github.com/citation-style-language/schema/raw/master/csl-citation.json"}</vt:lpwstr>
  </property>
  <property fmtid="{D5CDD505-2E9C-101B-9397-08002B2CF9AE}" pid="1974" name="Mendeley_Bookmark_qALHHhbM5W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975" name="Mendeley_Bookmark_qALHHhbM5W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976" name="Mendeley_Bookmark_qALHHhbM5W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977" name="Mendeley_Bookmark_qALHHhbM5W_5">
    <vt:lpwstr>tation are available from https://www.htslib.org.", "author": [{"dropping-particle": "", "family": "Danecek", "given": "Petr", "non-dropping-particle": "", "parse-names": false, "suffix": ""}, {"dropping-particle": "", "family": "Bonfield", "given": "Jame</vt:lpwstr>
  </property>
  <property fmtid="{D5CDD505-2E9C-101B-9397-08002B2CF9AE}" pid="1978" name="Mendeley_Bookmark_qALHHhbM5W_6">
    <vt:lpwstr>s K.", "non-dropping-particle": "", "parse-names": false, "suffix": ""}, {"dropping-particle": "", "family": "Liddle", "given": "Jennifer", "non-dropping-particle": "", "parse-names": false, "suffix": ""}, {"dropping-particle": "", "family": "Marshall", "</vt:lpwstr>
  </property>
  <property fmtid="{D5CDD505-2E9C-101B-9397-08002B2CF9AE}" pid="1979" name="Mendeley_Bookmark_qALHHhbM5W_7">
    <vt:lpwstr>given": "John", "non-dropping-particle": "", "parse-names": false, "suffix": ""}, {"dropping-particle": "", "family": "Ohan", "given": "Valeriu", "non-dropping-particle": "", "parse-names": false, "suffix": ""}, {"dropping-particle": "", "family": "Pollar</vt:lpwstr>
  </property>
  <property fmtid="{D5CDD505-2E9C-101B-9397-08002B2CF9AE}" pid="1980" name="Mendeley_Bookmark_qALHHhbM5W_8">
    <vt:lpwstr>d", "given": "Martin O.", "non-dropping-particle": "", "parse-names": false, "suffix": ""}, {"dropping-particle": "", "family": "Whitwham", "given": "Andrew", "non-dropping-particle": "", "parse-names": false, "suffix": ""}, {"dropping-particle": "", "fam</vt:lpwstr>
  </property>
  <property fmtid="{D5CDD505-2E9C-101B-9397-08002B2CF9AE}" pid="1981" name="Mendeley_Bookmark_qALHHhbM5W_9">
    <vt:lpwstr>ily": "Keane", "given": "Thomas", "non-dropping-particle": "", "parse-names": false, "suffix": ""}, {"dropping-particle": "", "family": "McCarthy", "given": "Shane A.", "non-dropping-particle": "", "parse-names": false, "suffix": ""}, {"dropping-particle"</vt:lpwstr>
  </property>
  <property fmtid="{D5CDD505-2E9C-101B-9397-08002B2CF9AE}" pid="1982" name="Mendeley_Bookmark_qrnLnwioGV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1983" name="Mendeley_Bookmark_qrnLnwioGV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1984" name="Mendeley_Bookmark_qrnLnwioGV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1985" name="Mendeley_Bookmark_qrnLnwioGV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1986" name="Mendeley_Bookmark_qrnLnwioGV_5">
    <vt:lpwstr>e-names": false, "suffix": ""}, {"dropping-particle": "", "family": "Huber", "given": "Wolfgang", "non-dropping-particle": "", "parse-names": false, "suffix": ""}, {"dropping-particle": "", "family": "Anders", "given": "Simon", "non-dropping-particle": ""</vt:lpwstr>
  </property>
  <property fmtid="{D5CDD505-2E9C-101B-9397-08002B2CF9AE}" pid="1987" name="Mendeley_Bookmark_qrnLnwioGV_6">
    <vt:lpwstr>, "parse-names": false, "suffix": ""}], "container-title": "Genome Biology", "id": "ITEM-1", "issue": "12", "issued": {"date-parts": [["2014"]]}, "page": "1-21", "title": "Moderated estimation of fold change and dispersion for RNA-seq data with DESeq2", "</vt:lpwstr>
  </property>
  <property fmtid="{D5CDD505-2E9C-101B-9397-08002B2CF9AE}" pid="1988" name="Mendeley_Bookmark_qrnLnwioGV_7">
    <vt:lpwstr>type": "article-journal", "volume": "15"}, "uris": ["http://www.mendeley.com/documents/?uuid=bc6bf258-6379-4640-8b96-2db1b0bd449f"]}], "mendeley": {"formattedCitation": "(Love, Huber and Anders, 2014)", "plainTextFormattedCitation": "(Love, Huber and Ande</vt:lpwstr>
  </property>
  <property fmtid="{D5CDD505-2E9C-101B-9397-08002B2CF9AE}" pid="1989" name="Mendeley_Bookmark_qrnLnwioGV_8">
    <vt:lpwstr>rs, 2014)", "previouslyFormattedCitation": "(Love, Huber and Anders, 2014)"}, "properties": {"noteIndex": 0}, "schema": "https://github.com/citation-style-language/schema/raw/master/csl-citation.json"}</vt:lpwstr>
  </property>
  <property fmtid="{D5CDD505-2E9C-101B-9397-08002B2CF9AE}" pid="1990" name="Mendeley_Bookmark_r7EuRxVIT3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1991" name="Mendeley_Bookmark_r7EuRxVIT3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1992" name="Mendeley_Bookmark_r7EuRxVIT3_11">
    <vt:lpwstr>text.].", "author": [{"dropping-particle": "", "family": "Williams", "given": "Jessica", "non-dropping-particle": "", "parse-names": false, "suffix": ""}, {"dropping-particle": "", "family": "Flood", "given": "Lori", "non-dropping-particle": "", "parse-na</vt:lpwstr>
  </property>
  <property fmtid="{D5CDD505-2E9C-101B-9397-08002B2CF9AE}" pid="1993" name="Mendeley_Bookmark_r7EuRxVIT3_12">
    <vt:lpwstr>mes": false, "suffix": ""}, {"dropping-particle": "", "family": "Praulins", "given": "Giorgio", "non-dropping-particle": "", "parse-names": false, "suffix": ""}, {"dropping-particle": "", "family": "Ingham", "given": "Victoria A.", "non-dropping-particle"</vt:lpwstr>
  </property>
  <property fmtid="{D5CDD505-2E9C-101B-9397-08002B2CF9AE}" pid="1994" name="Mendeley_Bookmark_r7EuRxVIT3_13">
    <vt:lpwstr>: "", "parse-names": false, "suffix": ""}, {"dropping-particle": "", "family": "Morgan", "given": "John", "non-dropping-particle": "", "parse-names": false, "suffix": ""}, {"dropping-particle": "", "family": "Lees", "given": "Rosemary Susan", "non-droppin</vt:lpwstr>
  </property>
  <property fmtid="{D5CDD505-2E9C-101B-9397-08002B2CF9AE}" pid="1995" name="Mendeley_Bookmark_r7EuRxVIT3_14">
    <vt:lpwstr>g-particle": "", "parse-names": false, "suffix": ""}, {"dropping-particle": "", "family": "Ranson", "given": "Hilary", "non-dropping-particle": "", "parse-names": false, "suffix": ""}], "container-title": "Parasites and Vectors", "id": "ITEM-1", "issue": </vt:lpwstr>
  </property>
  <property fmtid="{D5CDD505-2E9C-101B-9397-08002B2CF9AE}" pid="1996" name="Mendeley_Bookmark_r7EuRxVIT3_15">
    <vt:lpwstr>"1", "issued": {"date-parts": [["2019"]]}, "page": "1-14", "publisher": "BioMed Central", "title": "Characterisation of Anopheles strains used for laboratory screening of new vector control products", "type": "article-journal", "volume": "12"}, "uris": ["</vt:lpwstr>
  </property>
  <property fmtid="{D5CDD505-2E9C-101B-9397-08002B2CF9AE}" pid="1997" name="Mendeley_Bookmark_r7EuRxVIT3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1998" name="Mendeley_Bookmark_r7EuRxVIT3_17">
    <vt:lpwstr>al.&lt;/i&gt;, 2019)"}, "properties": {"noteIndex": 0}, "schema": "https://github.com/citation-style-language/schema/raw/master/csl-citation.json"}</vt:lpwstr>
  </property>
  <property fmtid="{D5CDD505-2E9C-101B-9397-08002B2CF9AE}" pid="1999" name="Mendeley_Bookmark_r7EuRxVIT3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2000" name="Mendeley_Bookmark_r7EuRxVIT3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2001" name="Mendeley_Bookmark_r7EuRxVIT3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2002" name="Mendeley_Bookmark_r7EuRxVIT3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2003" name="Mendeley_Bookmark_r7EuRxVIT3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2004" name="Mendeley_Bookmark_r7EuRxVIT3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2005" name="Mendeley_Bookmark_r7EuRxVIT3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2006" name="Mendeley_Bookmark_r7EuRxVIT3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2007" name="Mendeley_Bookmark_sYvFfOU9B5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2008" name="Mendeley_Bookmark_sYvFfOU9B5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2009" name="Mendeley_Bookmark_sYvFfOU9B5_11">
    <vt:lpwstr>text.].", "author": [{"dropping-particle": "", "family": "Williams", "given": "Jessica", "non-dropping-particle": "", "parse-names": false, "suffix": ""}, {"dropping-particle": "", "family": "Flood", "given": "Lori", "non-dropping-particle": "", "parse-na</vt:lpwstr>
  </property>
  <property fmtid="{D5CDD505-2E9C-101B-9397-08002B2CF9AE}" pid="2010" name="Mendeley_Bookmark_sYvFfOU9B5_12">
    <vt:lpwstr>mes": false, "suffix": ""}, {"dropping-particle": "", "family": "Praulins", "given": "Giorgio", "non-dropping-particle": "", "parse-names": false, "suffix": ""}, {"dropping-particle": "", "family": "Ingham", "given": "Victoria A.", "non-dropping-particle"</vt:lpwstr>
  </property>
  <property fmtid="{D5CDD505-2E9C-101B-9397-08002B2CF9AE}" pid="2011" name="Mendeley_Bookmark_sYvFfOU9B5_13">
    <vt:lpwstr>: "", "parse-names": false, "suffix": ""}, {"dropping-particle": "", "family": "Morgan", "given": "John", "non-dropping-particle": "", "parse-names": false, "suffix": ""}, {"dropping-particle": "", "family": "Lees", "given": "Rosemary Susan", "non-droppin</vt:lpwstr>
  </property>
  <property fmtid="{D5CDD505-2E9C-101B-9397-08002B2CF9AE}" pid="2012" name="Mendeley_Bookmark_sYvFfOU9B5_14">
    <vt:lpwstr>g-particle": "", "parse-names": false, "suffix": ""}, {"dropping-particle": "", "family": "Ranson", "given": "Hilary", "non-dropping-particle": "", "parse-names": false, "suffix": ""}], "container-title": "Parasites and Vectors", "id": "ITEM-1", "issue": </vt:lpwstr>
  </property>
  <property fmtid="{D5CDD505-2E9C-101B-9397-08002B2CF9AE}" pid="2013" name="Mendeley_Bookmark_sYvFfOU9B5_15">
    <vt:lpwstr>"1", "issued": {"date-parts": [["2019"]]}, "page": "1-14", "publisher": "BioMed Central", "title": "Characterisation of Anopheles strains used for laboratory screening of new vector control products", "type": "article-journal", "volume": "12"}, "uris": ["</vt:lpwstr>
  </property>
  <property fmtid="{D5CDD505-2E9C-101B-9397-08002B2CF9AE}" pid="2014" name="Mendeley_Bookmark_sYvFfOU9B5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2015" name="Mendeley_Bookmark_sYvFfOU9B5_17">
    <vt:lpwstr>al.&lt;/i&gt;, 2019)"}, "properties": {"noteIndex": 0}, "schema": "https://github.com/citation-style-language/schema/raw/master/csl-citation.json"}</vt:lpwstr>
  </property>
  <property fmtid="{D5CDD505-2E9C-101B-9397-08002B2CF9AE}" pid="2016" name="Mendeley_Bookmark_sYvFfOU9B5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2017" name="Mendeley_Bookmark_sYvFfOU9B5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2018" name="Mendeley_Bookmark_sYvFfOU9B5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2019" name="Mendeley_Bookmark_sYvFfOU9B5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2020" name="Mendeley_Bookmark_sYvFfOU9B5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2021" name="Mendeley_Bookmark_sYvFfOU9B5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2022" name="Mendeley_Bookmark_sYvFfOU9B5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2023" name="Mendeley_Bookmark_sYvFfOU9B5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2024" name="Mendeley_Bookmark_skvWGOBa6L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2025" name="Mendeley_Bookmark_skvWGOBa6L_10">
    <vt:lpwstr>: "", "family": "Monnin", "given": "David", "non-dropping-particle": "", "parse-names": false, "suffix": ""}, {"dropping-particle": "El", "family": "Filali", "given": "Adil", "non-dropping-particle": "", "parse-names": false, "suffix": ""}, {"dropping-par</vt:lpwstr>
  </property>
  <property fmtid="{D5CDD505-2E9C-101B-9397-08002B2CF9AE}" pid="2026" name="Mendeley_Bookmark_skvWGOBa6L_11">
    <vt:lpwstr>ticle": "", "family": "Carareto", "given": "Claudia Marcia", "non-dropping-particle": "", "parse-names": false, "suffix": ""}, {"dropping-particle": "", "family": "Vieira", "given": "Cristina", "non-dropping-particle": "", "parse-names": false, "suffix": </vt:lpwstr>
  </property>
  <property fmtid="{D5CDD505-2E9C-101B-9397-08002B2CF9AE}" pid="2027" name="Mendeley_Bookmark_skvWGOBa6L_12">
    <vt:lpwstr>""}, {"dropping-particle": "", "family": "Picard", "given": "Franck", "non-dropping-particle": "", "parse-names": false, "suffix": ""}, {"dropping-particle": "", "family": "Kremer", "given": "Natacha", "non-dropping-particle": "", "parse-names": false, "s</vt:lpwstr>
  </property>
  <property fmtid="{D5CDD505-2E9C-101B-9397-08002B2CF9AE}" pid="2028" name="Mendeley_Bookmark_skvWGOBa6L_13">
    <vt:lpwstr>uffix": ""}, {"dropping-particle": "", "family": "Vavre", "given": "Fabrice", "non-dropping-particle": "", "parse-names": false, "suffix": ""}, {"dropping-particle": "", "family": "Sagot", "given": "Marie France", "non-dropping-particle": "", "parse-names</vt:lpwstr>
  </property>
  <property fmtid="{D5CDD505-2E9C-101B-9397-08002B2CF9AE}" pid="2029" name="Mendeley_Bookmark_skvWGOBa6L_14">
    <vt:lpwstr>": false, "suffix": ""}, {"dropping-particle": "", "family": "Lacroix", "given": "Vincent", "non-dropping-particle": "", "parse-names": false, "suffix": ""}], "container-title": "Nucleic Acids Research", "id": "ITEM-1", "issue": "19", "issued": {"date-par</vt:lpwstr>
  </property>
  <property fmtid="{D5CDD505-2E9C-101B-9397-08002B2CF9AE}" pid="2030" name="Mendeley_Bookmark_skvWGOBa6L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2031" name="Mendeley_Bookmark_skvWGOBa6L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2032" name="Mendeley_Bookmark_skvWGOBa6L_17">
    <vt:lpwstr> &lt;i&gt;et al.&lt;/i&gt;, 2016)"}, "properties": {"noteIndex": 0}, "schema": "https://github.com/citation-style-language/schema/raw/master/csl-citation.json"}</vt:lpwstr>
  </property>
  <property fmtid="{D5CDD505-2E9C-101B-9397-08002B2CF9AE}" pid="2033" name="Mendeley_Bookmark_skvWGOBa6L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2034" name="Mendeley_Bookmark_skvWGOBa6L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2035" name="Mendeley_Bookmark_skvWGOBa6L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2036" name="Mendeley_Bookmark_skvWGOBa6L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2037" name="Mendeley_Bookmark_skvWGOBa6L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2038" name="Mendeley_Bookmark_skvWGOBa6L_7">
    <vt:lpwstr>00e8ne", "non-dropping-particle": "", "parse-names": false, "suffix": ""}, {"dropping-particle": "", "family": "Brinza", "given": "Lilia", "non-dropping-particle": "", "parse-names": false, "suffix": ""}, {"dropping-particle": "", "family": "Marchet", "gi</vt:lpwstr>
  </property>
  <property fmtid="{D5CDD505-2E9C-101B-9397-08002B2CF9AE}" pid="2039" name="Mendeley_Bookmark_skvWGOBa6L_8">
    <vt:lpwstr>ven": "Camille", "non-dropping-particle": "", "parse-names": false, "suffix": ""}, {"dropping-particle": "", "family": "Kielbassa", "given": "Janice", "non-dropping-particle": "", "parse-names": false, "suffix": ""}, {"dropping-particle": "", "family": "B</vt:lpwstr>
  </property>
  <property fmtid="{D5CDD505-2E9C-101B-9397-08002B2CF9AE}" pid="2040" name="Mendeley_Bookmark_skvWGOBa6L_9">
    <vt:lpwstr>astien", "given": "Sylv\u00e8re", "non-dropping-particle": "", "parse-names": false, "suffix": ""}, {"dropping-particle": "", "family": "Boutigny", "given": "Mathilde", "non-dropping-particle": "", "parse-names": false, "suffix": ""}, {"dropping-particle"</vt:lpwstr>
  </property>
  <property fmtid="{D5CDD505-2E9C-101B-9397-08002B2CF9AE}" pid="2041" name="Mendeley_Bookmark_syRZQU1StR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2042" name="Mendeley_Bookmark_syRZQU1StR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2043" name="Mendeley_Bookmark_syRZQU1StR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2044" name="Mendeley_Bookmark_syRZQU1StR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2045" name="Mendeley_Bookmark_syRZQU1StR_5">
    <vt:lpwstr>on-dropping-particle": "", "parse-names": false, "suffix": ""}, {"dropping-particle": "", "family": "Lissenden", "given": "Natalie", "non-dropping-particle": "", "parse-names": false, "suffix": ""}], "container-title": "Trends in Parasitology", "id": "ITE</vt:lpwstr>
  </property>
  <property fmtid="{D5CDD505-2E9C-101B-9397-08002B2CF9AE}" pid="2046" name="Mendeley_Bookmark_syRZQU1StR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2047" name="Mendeley_Bookmark_syRZQU1StR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2048" name="Mendeley_Bookmark_syRZQU1StR_8">
    <vt:lpwstr>anson and Lissenden, 2016)"}, "properties": {"noteIndex": 0}, "schema": "https://github.com/citation-style-language/schema/raw/master/csl-citation.json"}</vt:lpwstr>
  </property>
  <property fmtid="{D5CDD505-2E9C-101B-9397-08002B2CF9AE}" pid="2049" name="Mendeley_Bookmark_tJ2Ek0kUSl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2050" name="Mendeley_Bookmark_tJ2Ek0kUSl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2051" name="Mendeley_Bookmark_tJ2Ek0kUSl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2052" name="Mendeley_Bookmark_tJ2Ek0kUSl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2053" name="Mendeley_Bookmark_tJ2Ek0kUSl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2054" name="Mendeley_Bookmark_tJ2Ek0kUSl_6">
    <vt:lpwstr>st", "given": "Gregory G.", "non-dropping-particle": "", "parse-names": false, "suffix": ""}, {"dropping-particle": "", "family": "Hall", "given": "Ira M.", "non-dropping-particle": "", "parse-names": false, "suffix": ""}], "container-title": "Bioinformat</vt:lpwstr>
  </property>
  <property fmtid="{D5CDD505-2E9C-101B-9397-08002B2CF9AE}" pid="2055" name="Mendeley_Bookmark_tJ2Ek0kUSl_7">
    <vt:lpwstr>ics", "id": "ITEM-1", "issue": "17", "issued": {"date-parts": [["2014"]]}, "page": "2503-2505", "title": "SAMBLASTER: Fast duplicate marking and structural variant read extraction", "type": "article-journal", "volume": "30"}, "uris": ["http://www.mendeley</vt:lpwstr>
  </property>
  <property fmtid="{D5CDD505-2E9C-101B-9397-08002B2CF9AE}" pid="2056" name="Mendeley_Bookmark_tJ2Ek0kUSl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2057" name="Mendeley_Bookmark_tJ2Ek0kUSl_9">
    <vt:lpwstr>teIndex": 0}, "schema": "https://github.com/citation-style-language/schema/raw/master/csl-citation.json"}</vt:lpwstr>
  </property>
  <property fmtid="{D5CDD505-2E9C-101B-9397-08002B2CF9AE}" pid="2058" name="Mendeley_Bookmark_u00NBwy9ul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2059" name="Mendeley_Bookmark_u00NBwy9ul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2060" name="Mendeley_Bookmark_u00NBwy9ul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2061" name="Mendeley_Bookmark_u00NBwy9ul_12">
    <vt:lpwstr> "", "family": "Chilton", "given": "John", "non-dropping-particle": "", "parse-names": false, "suffix": ""}, {"dropping-particle": "", "family": "K\u00f6ster", "given": "Johannes", "non-dropping-particle": "", "parse-names": false, "suffix": ""}, {"droppi</vt:lpwstr>
  </property>
  <property fmtid="{D5CDD505-2E9C-101B-9397-08002B2CF9AE}" pid="2062" name="Mendeley_Bookmark_u00NBwy9ul_13">
    <vt:lpwstr>ng-particle": "", "family": "Dale", "given": "Ryan", "non-dropping-particle": "", "parse-names": false, "suffix": ""}, {"dropping-particle": "", "family": "Soranzo", "given": "Nicola", "non-dropping-particle": "", "parse-names": false, "suffix": ""}, {"dr</vt:lpwstr>
  </property>
  <property fmtid="{D5CDD505-2E9C-101B-9397-08002B2CF9AE}" pid="2063" name="Mendeley_Bookmark_u00NBwy9ul_14">
    <vt:lpwstr>opping-particle": "", "family": "Beek", "given": "Marius", "non-dropping-particle": "van den", "parse-names": false, "suffix": ""}, {"dropping-particle": "", "family": "Goecks", "given": "Jeremy", "non-dropping-particle": "", "parse-names": false, "suffix</vt:lpwstr>
  </property>
  <property fmtid="{D5CDD505-2E9C-101B-9397-08002B2CF9AE}" pid="2064" name="Mendeley_Bookmark_u00NBwy9ul_15">
    <vt:lpwstr>": ""}, {"dropping-particle": "", "family": "Backofen", "given": "Rolf", "non-dropping-particle": "", "parse-names": false, "suffix": ""}, {"dropping-particle": "", "family": "Nekrutenko", "given": "Anton", "non-dropping-particle": "", "parse-names": fals</vt:lpwstr>
  </property>
  <property fmtid="{D5CDD505-2E9C-101B-9397-08002B2CF9AE}" pid="2065" name="Mendeley_Bookmark_u00NBwy9ul_16">
    <vt:lpwstr>e, "suffix": ""}, {"dropping-particle": "", "family": "Taylor", "given": "James", "non-dropping-particle": "", "parse-names": false, "suffix": ""}], "container-title": "Cell Systems", "id": "ITEM-1", "issue": "6", "issued": {"date-parts": [["2018"]]}, "pa</vt:lpwstr>
  </property>
  <property fmtid="{D5CDD505-2E9C-101B-9397-08002B2CF9AE}" pid="2066" name="Mendeley_Bookmark_u00NBwy9ul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2067" name="Mendeley_Bookmark_u00NBwy9ul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2068" name="Mendeley_Bookmark_u00NBwy9ul_19">
    <vt:lpwstr>ge/schema/raw/master/csl-citation.json"}</vt:lpwstr>
  </property>
  <property fmtid="{D5CDD505-2E9C-101B-9397-08002B2CF9AE}" pid="2069" name="Mendeley_Bookmark_u00NBwy9ul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2070" name="Mendeley_Bookmark_u00NBwy9ul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2071" name="Mendeley_Bookmark_u00NBwy9ul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2072" name="Mendeley_Bookmark_u00NBwy9ul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2073" name="Mendeley_Bookmark_u00NBwy9ul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2074" name="Mendeley_Bookmark_u00NBwy9ul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2075" name="Mendeley_Bookmark_u00NBwy9ul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2076" name="Mendeley_Bookmark_u00NBwy9ul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2077" name="Mendeley_Bookmark_ufHyPwQSdX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2078" name="Mendeley_Bookmark_ufHyPwQSdX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2079" name="Mendeley_Bookmark_ufHyPwQSdX_11">
    <vt:lpwstr>citation.json"}</vt:lpwstr>
  </property>
  <property fmtid="{D5CDD505-2E9C-101B-9397-08002B2CF9AE}" pid="2080" name="Mendeley_Bookmark_ufHyPwQSdX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2081" name="Mendeley_Bookmark_ufHyPwQSdX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2082" name="Mendeley_Bookmark_ufHyPwQSdX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2083" name="Mendeley_Bookmark_ufHyPwQSdX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2084" name="Mendeley_Bookmark_ufHyPwQSdX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2085" name="Mendeley_Bookmark_ufHyPwQSdX_7">
    <vt:lpwstr>arse-names": false, "suffix": ""}, {"dropping-particle": "", "family": "Ramaswami", "given": "Gokul", "non-dropping-particle": "", "parse-names": false, "suffix": ""}, {"dropping-particle": "", "family": "Li", "given": "Jin Billy", "non-dropping-particle"</vt:lpwstr>
  </property>
  <property fmtid="{D5CDD505-2E9C-101B-9397-08002B2CF9AE}" pid="2086" name="Mendeley_Bookmark_ufHyPwQSdX_8">
    <vt:lpwstr>: "", "parse-names": false, "suffix": ""}], "container-title": "American Journal of Human Genetics", "id": "ITEM-1", "issue": "4", "issued": {"date-parts": [["2013"]]}, "page": "641-651", "publisher": "The American Society of Human Genetics", "title": "Re</vt:lpwstr>
  </property>
  <property fmtid="{D5CDD505-2E9C-101B-9397-08002B2CF9AE}" pid="2087" name="Mendeley_Bookmark_ufHyPwQSdX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2088" name="Mendeley_Bookmark_ux3rrVejnE_1">
    <vt:lpwstr>ADDIN CSL_CITATION {"citationItems": [{"id": "ITEM-1", "itemData": {"author": [{"dropping-particle": "", "family": "M\u00f6lder", "given": "Felix", "non-dropping-particle": "", "parse-names": false, "suffix": ""}, {"dropping-particle": "", "family": "Jabl</vt:lpwstr>
  </property>
  <property fmtid="{D5CDD505-2E9C-101B-9397-08002B2CF9AE}" pid="2089" name="Mendeley_Bookmark_ux3rrVejnE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2090" name="Mendeley_Bookmark_ux3rrVejnE_11">
    <vt:lpwstr>r &lt;i&gt;et al.&lt;/i&gt;, 2021)"}, "properties": {"noteIndex": 0}, "schema": "https://github.com/citation-style-language/schema/raw/master/csl-citation.json"}</vt:lpwstr>
  </property>
  <property fmtid="{D5CDD505-2E9C-101B-9397-08002B2CF9AE}" pid="2091" name="Mendeley_Bookmark_ux3rrVejnE_2">
    <vt:lpwstr>onski", "given": "Kim Philipp", "non-dropping-particle": "", "parse-names": false, "suffix": ""}, {"dropping-particle": "", "family": "Letcher", "given": "Brice", "non-dropping-particle": "", "parse-names": false, "suffix": ""}, {"dropping-particle": "", </vt:lpwstr>
  </property>
  <property fmtid="{D5CDD505-2E9C-101B-9397-08002B2CF9AE}" pid="2092" name="Mendeley_Bookmark_ux3rrVejnE_3">
    <vt:lpwstr>"family": "Hall", "given": "Michael B", "non-dropping-particle": "", "parse-names": false, "suffix": ""}, {"dropping-particle": "", "family": "Tomkins-tinch", "given": "Christopher H", "non-dropping-particle": "", "parse-names": false, "suffix": ""}, {"dr</vt:lpwstr>
  </property>
  <property fmtid="{D5CDD505-2E9C-101B-9397-08002B2CF9AE}" pid="2093" name="Mendeley_Bookmark_ux3rrVejnE_4">
    <vt:lpwstr>opping-particle": "", "family": "Sochat", "given": "Vanessa", "non-dropping-particle": "", "parse-names": false, "suffix": ""}, {"dropping-particle": "", "family": "Forster", "given": "Jan", "non-dropping-particle": "", "parse-names": false, "suffix": ""}</vt:lpwstr>
  </property>
  <property fmtid="{D5CDD505-2E9C-101B-9397-08002B2CF9AE}" pid="2094" name="Mendeley_Bookmark_ux3rrVejnE_5">
    <vt:lpwstr>, {"dropping-particle": "", "family": "Lee", "given": "Soohyun", "non-dropping-particle": "", "parse-names": false, "suffix": ""}, {"dropping-particle": "", "family": "Twardziok", "given": "Sven O", "non-dropping-particle": "", "parse-names": false, "suff</vt:lpwstr>
  </property>
  <property fmtid="{D5CDD505-2E9C-101B-9397-08002B2CF9AE}" pid="2095" name="Mendeley_Bookmark_ux3rrVejnE_6">
    <vt:lpwstr>ix": ""}, {"dropping-particle": "", "family": "Kanitz", "given": "Alexander", "non-dropping-particle": "", "parse-names": false, "suffix": ""}, {"dropping-particle": "", "family": "Wilm", "given": "Andreas", "non-dropping-particle": "", "parse-names": fal</vt:lpwstr>
  </property>
  <property fmtid="{D5CDD505-2E9C-101B-9397-08002B2CF9AE}" pid="2096" name="Mendeley_Bookmark_ux3rrVejnE_7">
    <vt:lpwstr>se, "suffix": ""}, {"dropping-particle": "", "family": "Holtgrewe", "given": "Manuel", "non-dropping-particle": "", "parse-names": false, "suffix": ""}, {"dropping-particle": "", "family": "Rahmann", "given": "Sven", "non-dropping-particle": "", "parse-na</vt:lpwstr>
  </property>
  <property fmtid="{D5CDD505-2E9C-101B-9397-08002B2CF9AE}" pid="2097" name="Mendeley_Bookmark_ux3rrVejnE_8">
    <vt:lpwstr>mes": false, "suffix": ""}, {"dropping-particle": "", "family": "Nahnsen", "given": "Sven", "non-dropping-particle": "", "parse-names": false, "suffix": ""}, {"dropping-particle": "", "family": "K\u00f6ster", "given": "Johannes", "non-dropping-particle": </vt:lpwstr>
  </property>
  <property fmtid="{D5CDD505-2E9C-101B-9397-08002B2CF9AE}" pid="2098" name="Mendeley_Bookmark_ux3rrVejnE_9">
    <vt:lpwstr>"", "parse-names": false, "suffix": ""}], "id": "ITEM-1", "issued": {"date-parts": [["2021"]]}, "page": "1-17", "title": "Sustainable data analysis with Snakemake [ version 1 ; peer review : awaiting peer review ]", "type": "article-journal"}, "uris": ["h</vt:lpwstr>
  </property>
  <property fmtid="{D5CDD505-2E9C-101B-9397-08002B2CF9AE}" pid="2099" name="Mendeley_Bookmark_vtMf4bw1bJ_1">
    <vt:lpwstr>ADDIN CSL_CITATION {"citationItems": [{"id": "ITEM-1", "itemData": {"author": [{"dropping-particle": "", "family": "M\u00f6lder", "given": "Felix", "non-dropping-particle": "", "parse-names": false, "suffix": ""}, {"dropping-particle": "", "family": "Jabl</vt:lpwstr>
  </property>
  <property fmtid="{D5CDD505-2E9C-101B-9397-08002B2CF9AE}" pid="2100" name="Mendeley_Bookmark_vtMf4bw1bJ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2101" name="Mendeley_Bookmark_vtMf4bw1bJ_11">
    <vt:lpwstr>r &lt;i&gt;et al.&lt;/i&gt;, 2021)"}, "properties": {"noteIndex": 0}, "schema": "https://github.com/citation-style-language/schema/raw/master/csl-citation.json"}</vt:lpwstr>
  </property>
  <property fmtid="{D5CDD505-2E9C-101B-9397-08002B2CF9AE}" pid="2102" name="Mendeley_Bookmark_vtMf4bw1bJ_2">
    <vt:lpwstr>onski", "given": "Kim Philipp", "non-dropping-particle": "", "parse-names": false, "suffix": ""}, {"dropping-particle": "", "family": "Letcher", "given": "Brice", "non-dropping-particle": "", "parse-names": false, "suffix": ""}, {"dropping-particle": "", </vt:lpwstr>
  </property>
  <property fmtid="{D5CDD505-2E9C-101B-9397-08002B2CF9AE}" pid="2103" name="Mendeley_Bookmark_vtMf4bw1bJ_3">
    <vt:lpwstr>"family": "Hall", "given": "Michael B", "non-dropping-particle": "", "parse-names": false, "suffix": ""}, {"dropping-particle": "", "family": "Tomkins-tinch", "given": "Christopher H", "non-dropping-particle": "", "parse-names": false, "suffix": ""}, {"dr</vt:lpwstr>
  </property>
  <property fmtid="{D5CDD505-2E9C-101B-9397-08002B2CF9AE}" pid="2104" name="Mendeley_Bookmark_vtMf4bw1bJ_4">
    <vt:lpwstr>opping-particle": "", "family": "Sochat", "given": "Vanessa", "non-dropping-particle": "", "parse-names": false, "suffix": ""}, {"dropping-particle": "", "family": "Forster", "given": "Jan", "non-dropping-particle": "", "parse-names": false, "suffix": ""}</vt:lpwstr>
  </property>
  <property fmtid="{D5CDD505-2E9C-101B-9397-08002B2CF9AE}" pid="2105" name="Mendeley_Bookmark_vtMf4bw1bJ_5">
    <vt:lpwstr>, {"dropping-particle": "", "family": "Lee", "given": "Soohyun", "non-dropping-particle": "", "parse-names": false, "suffix": ""}, {"dropping-particle": "", "family": "Twardziok", "given": "Sven O", "non-dropping-particle": "", "parse-names": false, "suff</vt:lpwstr>
  </property>
  <property fmtid="{D5CDD505-2E9C-101B-9397-08002B2CF9AE}" pid="2106" name="Mendeley_Bookmark_vtMf4bw1bJ_6">
    <vt:lpwstr>ix": ""}, {"dropping-particle": "", "family": "Kanitz", "given": "Alexander", "non-dropping-particle": "", "parse-names": false, "suffix": ""}, {"dropping-particle": "", "family": "Wilm", "given": "Andreas", "non-dropping-particle": "", "parse-names": fal</vt:lpwstr>
  </property>
  <property fmtid="{D5CDD505-2E9C-101B-9397-08002B2CF9AE}" pid="2107" name="Mendeley_Bookmark_vtMf4bw1bJ_7">
    <vt:lpwstr>se, "suffix": ""}, {"dropping-particle": "", "family": "Holtgrewe", "given": "Manuel", "non-dropping-particle": "", "parse-names": false, "suffix": ""}, {"dropping-particle": "", "family": "Rahmann", "given": "Sven", "non-dropping-particle": "", "parse-na</vt:lpwstr>
  </property>
  <property fmtid="{D5CDD505-2E9C-101B-9397-08002B2CF9AE}" pid="2108" name="Mendeley_Bookmark_vtMf4bw1bJ_8">
    <vt:lpwstr>mes": false, "suffix": ""}, {"dropping-particle": "", "family": "Nahnsen", "given": "Sven", "non-dropping-particle": "", "parse-names": false, "suffix": ""}, {"dropping-particle": "", "family": "K\u00f6ster", "given": "Johannes", "non-dropping-particle": </vt:lpwstr>
  </property>
  <property fmtid="{D5CDD505-2E9C-101B-9397-08002B2CF9AE}" pid="2109" name="Mendeley_Bookmark_vtMf4bw1bJ_9">
    <vt:lpwstr>"", "parse-names": false, "suffix": ""}], "id": "ITEM-1", "issued": {"date-parts": [["2021"]]}, "page": "1-17", "title": "Sustainable data analysis with Snakemake [ version 1 ; peer review : awaiting peer review ]", "type": "article-journal"}, "uris": ["h</vt:lpwstr>
  </property>
  <property fmtid="{D5CDD505-2E9C-101B-9397-08002B2CF9AE}" pid="2110" name="Mendeley_Bookmark_wEokW4EKL6_1">
    <vt:lpwstr>ADDIN CSL_CITATION {"citationItems": [{"id": "ITEM-1", "itemData": {"DOI": "10.1093/molbev/msq002", "ISBN": "1537-1719 (Electronic)\\n0737-4038 (Linking)", "ISSN": "07374038", "PMID": "20056691", "abstract": "Alleles subject to strong, recent positive sel</vt:lpwstr>
  </property>
  <property fmtid="{D5CDD505-2E9C-101B-9397-08002B2CF9AE}" pid="2111" name="Mendeley_Bookmark_wEokW4EKL6_10">
    <vt:lpwstr> "Martin J.", "non-dropping-particle": "", "parse-names": false, "suffix": ""}], "container-title": "Molecular Biology and Evolution", "id": "ITEM-1", "issue": "5", "issued": {"date-parts": [["2010"]]}, "page": "1117-1125", "title": "Field, genetic, and m</vt:lpwstr>
  </property>
  <property fmtid="{D5CDD505-2E9C-101B-9397-08002B2CF9AE}" pid="2112" name="Mendeley_Bookmark_wEokW4EKL6_11">
    <vt:lpwstr>odeling approaches show strong positive selection acting upon an insecticide resistance mutation in anopheles gambiae s.s.", "type": "article-journal", "volume": "27"}, "uris": ["http://www.mendeley.com/documents/?uuid=4f03fcd3-61db-3119-84d0-1d12aea69679</vt:lpwstr>
  </property>
  <property fmtid="{D5CDD505-2E9C-101B-9397-08002B2CF9AE}" pid="2113" name="Mendeley_Bookmark_wEokW4EKL6_12">
    <vt:lpwstr>"]}], "mendeley": {"formattedCitation": "(Lynd &lt;i&gt;et al.&lt;/i&gt;, 2010)", "plainTextFormattedCitation": "(Lynd et al., 2010)", "previouslyFormattedCitation": "(Lynd &lt;i&gt;et al.&lt;/i&gt;, 2010)"}, "properties": {"noteIndex": 0}, "schema": "https://github.com/citation</vt:lpwstr>
  </property>
  <property fmtid="{D5CDD505-2E9C-101B-9397-08002B2CF9AE}" pid="2114" name="Mendeley_Bookmark_wEokW4EKL6_13">
    <vt:lpwstr>-style-language/schema/raw/master/csl-citation.json"}</vt:lpwstr>
  </property>
  <property fmtid="{D5CDD505-2E9C-101B-9397-08002B2CF9AE}" pid="2115" name="Mendeley_Bookmark_wEokW4EKL6_2">
    <vt:lpwstr>ection will be swept toward fixation together with contiguous sections of the genome. Whether the genomic signatures of such selection will be readily detectable in outbred wild populations is unclear. In this study, we employ haplotype diversity analysis</vt:lpwstr>
  </property>
  <property fmtid="{D5CDD505-2E9C-101B-9397-08002B2CF9AE}" pid="2116" name="Mendeley_Bookmark_wEokW4EKL6_3">
    <vt:lpwstr> to examine evidence for selective sweeps around knockdown resistance (kdr) mutations associated with resistance to dichlorodiphenyltrichloroethane and pyrethroid insecticides in the mosquito Anopheles gambiae. Both kdr mutations have significantly lower </vt:lpwstr>
  </property>
  <property fmtid="{D5CDD505-2E9C-101B-9397-08002B2CF9AE}" pid="2117" name="Mendeley_Bookmark_wEokW4EKL6_4">
    <vt:lpwstr>haplotype diversity than the wild-type (nonresistant) allele, with kdr L1014F showing the most pronounced footprint of selection. We complement these data with a time series of collections showing that the L1014F allele has increased in frequency from 0.0</vt:lpwstr>
  </property>
  <property fmtid="{D5CDD505-2E9C-101B-9397-08002B2CF9AE}" pid="2118" name="Mendeley_Bookmark_wEokW4EKL6_5">
    <vt:lpwstr>5 to 0.54 in 5 years, consistent with a maximum likelihood-fitted selection coefficient of 0.16 and a dominance coefficient of 0.25. Our data show that strong, recent positive selective events, such as those caused by insecticide resistance, can be identi</vt:lpwstr>
  </property>
  <property fmtid="{D5CDD505-2E9C-101B-9397-08002B2CF9AE}" pid="2119" name="Mendeley_Bookmark_wEokW4EKL6_6">
    <vt:lpwstr>fied in wild insect populations.", "author": [{"dropping-particle": "", "family": "Lynd", "given": "Amy", "non-dropping-particle": "", "parse-names": false, "suffix": ""}, {"dropping-particle": "", "family": "Weetman", "given": "David", "non-dropping-part</vt:lpwstr>
  </property>
  <property fmtid="{D5CDD505-2E9C-101B-9397-08002B2CF9AE}" pid="2120" name="Mendeley_Bookmark_wEokW4EKL6_7">
    <vt:lpwstr>icle": "", "parse-names": false, "suffix": ""}, {"dropping-particle": "", "family": "Barbosa", "given": "Susana", "non-dropping-particle": "", "parse-names": false, "suffix": ""}, {"dropping-particle": "", "family": "Egyir Yawson", "given": "Alexander", "</vt:lpwstr>
  </property>
  <property fmtid="{D5CDD505-2E9C-101B-9397-08002B2CF9AE}" pid="2121" name="Mendeley_Bookmark_wEokW4EKL6_8">
    <vt:lpwstr>non-dropping-particle": "", "parse-names": false, "suffix": ""}, {"dropping-particle": "", "family": "Mitchell", "given": "Sara", "non-dropping-particle": "", "parse-names": false, "suffix": ""}, {"dropping-particle": "", "family": "Pinto", "given": "Joao</vt:lpwstr>
  </property>
  <property fmtid="{D5CDD505-2E9C-101B-9397-08002B2CF9AE}" pid="2122" name="Mendeley_Bookmark_wEokW4EKL6_9">
    <vt:lpwstr>", "non-dropping-particle": "", "parse-names": false, "suffix": ""}, {"dropping-particle": "", "family": "Hastings", "given": "Ian", "non-dropping-particle": "", "parse-names": false, "suffix": ""}, {"dropping-particle": "", "family": "Donnelly", "given":</vt:lpwstr>
  </property>
  <property fmtid="{D5CDD505-2E9C-101B-9397-08002B2CF9AE}" pid="2123" name="Mendeley_Bookmark_wZyGXo7Ymi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2124" name="Mendeley_Bookmark_wZyGXo7Ymi_10">
    <vt:lpwstr>n-dropping-particle": "", "parse-names": false, "suffix": ""}, {"dropping-particle": "", "family": "Nguyen", "given": "Tung", "non-dropping-particle": "", "parse-names": false, "suffix": ""}, {"dropping-particle": "", "family": "Wang", "given": "Luan", "n</vt:lpwstr>
  </property>
  <property fmtid="{D5CDD505-2E9C-101B-9397-08002B2CF9AE}" pid="2125" name="Mendeley_Bookmark_wZyGXo7Ymi_11">
    <vt:lpwstr>on-dropping-particle": "", "parse-names": false, "suffix": ""}, {"dropping-particle": "", "family": "Land", "given": "Susan J", "non-dropping-particle": "", "parse-names": false, "suffix": ""}, {"dropping-particle": "", "family": "Lu", "given": "Xiangyi",</vt:lpwstr>
  </property>
  <property fmtid="{D5CDD505-2E9C-101B-9397-08002B2CF9AE}" pid="2126" name="Mendeley_Bookmark_wZyGXo7Ymi_12">
    <vt:lpwstr> "non-dropping-particle": "", "parse-names": false, "suffix": ""}, {"dropping-particle": "", "family": "Ruden", "given": "Douglas M", "non-dropping-particle": "", "parse-names": false, "suffix": ""}], "container-title": "Fly", "id": "ITEM-1", "issue": "2"</vt:lpwstr>
  </property>
  <property fmtid="{D5CDD505-2E9C-101B-9397-08002B2CF9AE}" pid="2127" name="Mendeley_Bookmark_wZyGXo7Ymi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2128" name="Mendeley_Bookmark_wZyGXo7Ymi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2129" name="Mendeley_Bookmark_wZyGXo7Ymi_15">
    <vt:lpwstr>ttedCitation": "(Cingolani et al., 2012)", "previouslyFormattedCitation": "(Cingolani &lt;i&gt;et al.&lt;/i&gt;, 2012)"}, "properties": {"noteIndex": 0}, "schema": "https://github.com/citation-style-language/schema/raw/master/csl-citation.json"}</vt:lpwstr>
  </property>
  <property fmtid="{D5CDD505-2E9C-101B-9397-08002B2CF9AE}" pid="2130" name="Mendeley_Bookmark_wZyGXo7Ymi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2131" name="Mendeley_Bookmark_wZyGXo7Ymi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2132" name="Mendeley_Bookmark_wZyGXo7Ymi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2133" name="Mendeley_Bookmark_wZyGXo7Ymi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2134" name="Mendeley_Bookmark_wZyGXo7Ymi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2135" name="Mendeley_Bookmark_wZyGXo7Ymi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2136" name="Mendeley_Bookmark_wZyGXo7Ymi_8">
    <vt:lpwstr>formed by an individual laboratory.", "author": [{"dropping-particle": "", "family": "Cingolani", "given": "Pablo", "non-dropping-particle": "", "parse-names": false, "suffix": ""}, {"dropping-particle": "", "family": "Platts", "given": "Adrian", "non-dro</vt:lpwstr>
  </property>
  <property fmtid="{D5CDD505-2E9C-101B-9397-08002B2CF9AE}" pid="2137" name="Mendeley_Bookmark_wZyGXo7Ymi_9">
    <vt:lpwstr>pping-particle": "", "parse-names": false, "suffix": ""}, {"dropping-particle": "", "family": "Wang", "given": "Le Lily", "non-dropping-particle": "", "parse-names": false, "suffix": ""}, {"dropping-particle": "", "family": "Coon", "given": "Melissa", "no</vt:lpwstr>
  </property>
  <property fmtid="{D5CDD505-2E9C-101B-9397-08002B2CF9AE}" pid="2138" name="Mendeley_Bookmark_wjOGXXn8z8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2139" name="Mendeley_Bookmark_wjOGXXn8z8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2140" name="Mendeley_Bookmark_wjOGXXn8z8_3">
    <vt:lpwstr>ate analysis of data from RNA-seq experiments.", "author": [{"dropping-particle": "", "family": "Pimentel", "given": "Harold", "non-dropping-particle": "", "parse-names": false, "suffix": ""}, {"dropping-particle": "", "family": "Bray", "given": "Nicolas </vt:lpwstr>
  </property>
  <property fmtid="{D5CDD505-2E9C-101B-9397-08002B2CF9AE}" pid="2141" name="Mendeley_Bookmark_wjOGXXn8z8_4">
    <vt:lpwstr>L.", "non-dropping-particle": "", "parse-names": false, "suffix": ""}, {"dropping-particle": "", "family": "Puente", "given": "Suzette", "non-dropping-particle": "", "parse-names": false, "suffix": ""}, {"dropping-particle": "", "family": "Melsted", "give</vt:lpwstr>
  </property>
  <property fmtid="{D5CDD505-2E9C-101B-9397-08002B2CF9AE}" pid="2142" name="Mendeley_Bookmark_wjOGXXn8z8_5">
    <vt:lpwstr>n": "P\u00e1ll", "non-dropping-particle": "", "parse-names": false, "suffix": ""}, {"dropping-particle": "", "family": "Pachter", "given": "Lior", "non-dropping-particle": "", "parse-names": false, "suffix": ""}], "container-title": "Nature Methods", "id"</vt:lpwstr>
  </property>
  <property fmtid="{D5CDD505-2E9C-101B-9397-08002B2CF9AE}" pid="2143" name="Mendeley_Bookmark_wjOGXXn8z8_6">
    <vt:lpwstr>: "ITEM-1", "issue": "7", "issued": {"date-parts": [["2017"]]}, "page": "687-690", "title": "Differential analysis of RNA-seq incorporating quantification uncertainty", "type": "article-journal", "volume": "14"}, "uris": ["http://www.mendeley.com/document</vt:lpwstr>
  </property>
  <property fmtid="{D5CDD505-2E9C-101B-9397-08002B2CF9AE}" pid="2144" name="Mendeley_Bookmark_wjOGXXn8z8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2145" name="Mendeley_Bookmark_wjOGXXn8z8_8">
    <vt:lpwstr>{"noteIndex": 0}, "schema": "https://github.com/citation-style-language/schema/raw/master/csl-citation.json"}</vt:lpwstr>
  </property>
  <property fmtid="{D5CDD505-2E9C-101B-9397-08002B2CF9AE}" pid="2146" name="Mendeley_Bookmark_xafHisnNLN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2147" name="Mendeley_Bookmark_xafHisnNLN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2148" name="Mendeley_Bookmark_xafHisnNLN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2149" name="Mendeley_Bookmark_xafHisnNLN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2150" name="Mendeley_Bookmark_xafHisnNLN_5">
    <vt:lpwstr>e-names": false, "suffix": ""}, {"dropping-particle": "", "family": "Huber", "given": "Wolfgang", "non-dropping-particle": "", "parse-names": false, "suffix": ""}, {"dropping-particle": "", "family": "Anders", "given": "Simon", "non-dropping-particle": ""</vt:lpwstr>
  </property>
  <property fmtid="{D5CDD505-2E9C-101B-9397-08002B2CF9AE}" pid="2151" name="Mendeley_Bookmark_xafHisnNLN_6">
    <vt:lpwstr>, "parse-names": false, "suffix": ""}], "container-title": "Genome Biology", "id": "ITEM-1", "issue": "12", "issued": {"date-parts": [["2014"]]}, "page": "1-21", "title": "Moderated estimation of fold change and dispersion for RNA-seq data with DESeq2", "</vt:lpwstr>
  </property>
  <property fmtid="{D5CDD505-2E9C-101B-9397-08002B2CF9AE}" pid="2152" name="Mendeley_Bookmark_xafHisnNLN_7">
    <vt:lpwstr>type": "article-journal", "volume": "15"}, "uris": ["http://www.mendeley.com/documents/?uuid=bc6bf258-6379-4640-8b96-2db1b0bd449f"]}], "mendeley": {"formattedCitation": "(Love, Huber and Anders, 2014)", "plainTextFormattedCitation": "(Love, Huber and Ande</vt:lpwstr>
  </property>
  <property fmtid="{D5CDD505-2E9C-101B-9397-08002B2CF9AE}" pid="2153" name="Mendeley_Bookmark_xafHisnNLN_8">
    <vt:lpwstr>rs, 2014)", "previouslyFormattedCitation": "(Love, Huber and Anders, 2014)"}, "properties": {"noteIndex": 0}, "schema": "https://github.com/citation-style-language/schema/raw/master/csl-citation.json"}</vt:lpwstr>
  </property>
  <property fmtid="{D5CDD505-2E9C-101B-9397-08002B2CF9AE}" pid="2154" name="Mendeley_Bookmark_yBlGz70OwC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2155" name="Mendeley_Bookmark_yBlGz70OwC_10">
    <vt:lpwstr> "title": "Estimating and interpreting FST: The impact of rare variants", "type": "article-journal", "volume": "23"}, "uris": ["http://www.mendeley.com/documents/?uuid=3ae5af31-956d-45ed-a724-443ad0ca9cb2"]}, {"id": "ITEM-2", "itemData": {"DOI": "10.1093/</vt:lpwstr>
  </property>
  <property fmtid="{D5CDD505-2E9C-101B-9397-08002B2CF9AE}" pid="2156" name="Mendeley_Bookmark_yBlGz70OwC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2157" name="Mendeley_Bookmark_yBlGz70OwC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2158" name="Mendeley_Bookmark_yBlGz70OwC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2159" name="Mendeley_Bookmark_yBlGz70OwC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2160" name="Mendeley_Bookmark_yBlGz70OwC_15">
    <vt:lpwstr>", "given": "R. R.", "non-dropping-particle": "", "parse-names": false, "suffix": ""}, {"dropping-particle": "", "family": "Slatkin", "given": "M.", "non-dropping-particle": "", "parse-names": false, "suffix": ""}, {"dropping-particle": "", "family": "Mad</vt:lpwstr>
  </property>
  <property fmtid="{D5CDD505-2E9C-101B-9397-08002B2CF9AE}" pid="2161" name="Mendeley_Bookmark_yBlGz70OwC_16">
    <vt:lpwstr>dison", "given": "W. P.", "non-dropping-particle": "", "parse-names": false, "suffix": ""}], "container-title": "Genetics", "id": "ITEM-2", "issue": "2", "issued": {"date-parts": [["1992"]]}, "page": "583-589", "title": "Estimation of levels of gene flow </vt:lpwstr>
  </property>
  <property fmtid="{D5CDD505-2E9C-101B-9397-08002B2CF9AE}" pid="2162" name="Mendeley_Bookmark_yBlGz70OwC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2163" name="Mendeley_Bookmark_yBlGz70OwC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2164" name="Mendeley_Bookmark_yBlGz70OwC_19">
    <vt:lpwstr>ub.com/citation-style-language/schema/raw/master/csl-citation.json"}</vt:lpwstr>
  </property>
  <property fmtid="{D5CDD505-2E9C-101B-9397-08002B2CF9AE}" pid="2165" name="Mendeley_Bookmark_yBlGz70OwC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2166" name="Mendeley_Bookmark_yBlGz70OwC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2167" name="Mendeley_Bookmark_yBlGz70OwC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2168" name="Mendeley_Bookmark_yBlGz70OwC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2169" name="Mendeley_Bookmark_yBlGz70OwC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2170" name="Mendeley_Bookmark_yBlGz70OwC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2171" name="Mendeley_Bookmark_yBlGz70OwC_8">
    <vt:lpwstr>e": "", "family": "Patterson", "given": "Nick", "non-dropping-particle": "", "parse-names": false, "suffix": ""}, {"dropping-particle": "", "family": "Sankararaman", "given": "Sriram", "non-dropping-particle": "", "parse-names": false, "suffix": ""}, {"dr</vt:lpwstr>
  </property>
  <property fmtid="{D5CDD505-2E9C-101B-9397-08002B2CF9AE}" pid="2172" name="Mendeley_Bookmark_yBlGz70OwC_9">
    <vt:lpwstr>opping-particle": "", "family": "Price", "given": "Alkes L.", "non-dropping-particle": "", "parse-names": false, "suffix": ""}], "container-title": "Genome Research", "id": "ITEM-1", "issue": "9", "issued": {"date-parts": [["2013"]]}, "page": "1514-1521",</vt:lpwstr>
  </property>
  <property fmtid="{D5CDD505-2E9C-101B-9397-08002B2CF9AE}" pid="2173" name="Mendeley_Bookmark_yTJhoeRbmX_1">
    <vt:lpwstr>ADDIN CSL_CITATION {"citationItems": [{"id": "ITEM-1", "itemData": {"DOI": "10.1111/evo.12063", "ISBN": "1558-5646 (Electronic)\\n0014-3820 (Linking)", "ISSN": "00143820", "PMID": "23550770", "abstract": "Over the past decade the use of long-lasting insec</vt:lpwstr>
  </property>
  <property fmtid="{D5CDD505-2E9C-101B-9397-08002B2CF9AE}" pid="2174" name="Mendeley_Bookmark_yTJhoeRbmX_10">
    <vt:lpwstr>alse, "suffix": ""}, {"dropping-particle": "", "family": "Marshall", "given": "John", "non-dropping-particle": "", "parse-names": false, "suffix": ""}, {"dropping-particle": "", "family": "Ranson", "given": "Hilary", "non-dropping-particle": "", "parse-na</vt:lpwstr>
  </property>
  <property fmtid="{D5CDD505-2E9C-101B-9397-08002B2CF9AE}" pid="2175" name="Mendeley_Bookmark_yTJhoeRbmX_11">
    <vt:lpwstr>mes": false, "suffix": ""}, {"dropping-particle": "", "family": "Rowland", "given": "Mark", "non-dropping-particle": "", "parse-names": false, "suffix": ""}, {"dropping-particle": "", "family": "Shaman", "given": "Jeff", "non-dropping-particle": "", "pars</vt:lpwstr>
  </property>
  <property fmtid="{D5CDD505-2E9C-101B-9397-08002B2CF9AE}" pid="2176" name="Mendeley_Bookmark_yTJhoeRbmX_12">
    <vt:lpwstr>e-names": false, "suffix": ""}, {"dropping-particle": "", "family": "Lindsay", "given": "Steve W.", "non-dropping-particle": "", "parse-names": false, "suffix": ""}], "container-title": "Evolution", "id": "ITEM-1", "issue": "4", "issued": {"date-parts": [</vt:lpwstr>
  </property>
  <property fmtid="{D5CDD505-2E9C-101B-9397-08002B2CF9AE}" pid="2177" name="Mendeley_Bookmark_yTJhoeRbmX_13">
    <vt:lpwstr>["2013"]]}, "page": "1218-1230", "title": "The importance of mosquito behavioural adaptations to malaria control in Africa", "type": "article-journal", "volume": "67"}, "uris": ["http://www.mendeley.com/documents/?uuid=a6701ace-e7e2-3e49-a10e-d17e78ed179f</vt:lpwstr>
  </property>
  <property fmtid="{D5CDD505-2E9C-101B-9397-08002B2CF9AE}" pid="2178" name="Mendeley_Bookmark_yTJhoeRbmX_14">
    <vt:lpwstr>"]}], "mendeley": {"formattedCitation": "(Gatton &lt;i&gt;et al.&lt;/i&gt;, 2013)", "plainTextFormattedCitation": "(Gatton et al., 2013)", "previouslyFormattedCitation": "(Gatton &lt;i&gt;et al.&lt;/i&gt;, 2013)"}, "properties": {"noteIndex": 0}, "schema": "https://github.com/ci</vt:lpwstr>
  </property>
  <property fmtid="{D5CDD505-2E9C-101B-9397-08002B2CF9AE}" pid="2179" name="Mendeley_Bookmark_yTJhoeRbmX_15">
    <vt:lpwstr>tation-style-language/schema/raw/master/csl-citation.json"}</vt:lpwstr>
  </property>
  <property fmtid="{D5CDD505-2E9C-101B-9397-08002B2CF9AE}" pid="2180" name="Mendeley_Bookmark_yTJhoeRbmX_2">
    <vt:lpwstr>ticidal nets (LLINs), in combination with improved drug therapies, indoor residual spraying (IRS), and better health infrastructure, has helped reduce malaria in many African countries for the first time in a generation. However, insecticide resistance in</vt:lpwstr>
  </property>
  <property fmtid="{D5CDD505-2E9C-101B-9397-08002B2CF9AE}" pid="2181" name="Mendeley_Bookmark_yTJhoeRbmX_3">
    <vt:lpwstr> the vector is an evolving threat to these gains. We review emerging and historical data on behavioral resistance in response to LLINs and IRS. Overall the current literature suggests behavioral and species changes may be emerging, but the data are sparse</vt:lpwstr>
  </property>
  <property fmtid="{D5CDD505-2E9C-101B-9397-08002B2CF9AE}" pid="2182" name="Mendeley_Bookmark_yTJhoeRbmX_4">
    <vt:lpwstr> and, at times unconvincing. However, preliminary modeling has demonstrated that behavioral resistance could have significant impacts on the effectiveness of malaria control. We propose seven recommendations to improve understanding of resistance in malar</vt:lpwstr>
  </property>
  <property fmtid="{D5CDD505-2E9C-101B-9397-08002B2CF9AE}" pid="2183" name="Mendeley_Bookmark_yTJhoeRbmX_5">
    <vt:lpwstr>ia vectors. Determining the public health impact of physiological and behavioral insecticide resistance is an urgent priority if we are to maintain the significant gains made in reducing malaria morbidity and mortality.", "author": [{"dropping-particle": </vt:lpwstr>
  </property>
  <property fmtid="{D5CDD505-2E9C-101B-9397-08002B2CF9AE}" pid="2184" name="Mendeley_Bookmark_yTJhoeRbmX_6">
    <vt:lpwstr>"", "family": "Gatton", "given": "Michelle L.", "non-dropping-particle": "", "parse-names": false, "suffix": ""}, {"dropping-particle": "", "family": "Chitnis", "given": "Nakul", "non-dropping-particle": "", "parse-names": false, "suffix": ""}, {"dropping</vt:lpwstr>
  </property>
  <property fmtid="{D5CDD505-2E9C-101B-9397-08002B2CF9AE}" pid="2185" name="Mendeley_Bookmark_yTJhoeRbmX_7">
    <vt:lpwstr>-particle": "", "family": "Churcher", "given": "Thomas", "non-dropping-particle": "", "parse-names": false, "suffix": ""}, {"dropping-particle": "", "family": "Donnelly", "given": "Martin J.", "non-dropping-particle": "", "parse-names": false, "suffix": "</vt:lpwstr>
  </property>
  <property fmtid="{D5CDD505-2E9C-101B-9397-08002B2CF9AE}" pid="2186" name="Mendeley_Bookmark_yTJhoeRbmX_8">
    <vt:lpwstr>"}, {"dropping-particle": "", "family": "Ghani", "given": "Azra C.", "non-dropping-particle": "", "parse-names": false, "suffix": ""}, {"dropping-particle": "", "family": "Godfray", "given": "H. Charles J", "non-dropping-particle": "", "parse-names": fals</vt:lpwstr>
  </property>
  <property fmtid="{D5CDD505-2E9C-101B-9397-08002B2CF9AE}" pid="2187" name="Mendeley_Bookmark_yTJhoeRbmX_9">
    <vt:lpwstr>e, "suffix": ""}, {"dropping-particle": "", "family": "Gould", "given": "Fred", "non-dropping-particle": "", "parse-names": false, "suffix": ""}, {"dropping-particle": "", "family": "Hastings", "given": "Ian", "non-dropping-particle": "", "parse-names": f</vt:lpwstr>
  </property>
  <property fmtid="{D5CDD505-2E9C-101B-9397-08002B2CF9AE}" pid="2188" name="ZOTERO_BREF_0RsBrNYtjlF6_1">
    <vt:lpwstr>ZOTERO_ITEM CSL_CITATION {"citationID":"vHDwfNuq","properties":{"formattedCitation":"(Njoroge et al., 2021)","plainCitation":"(Njoroge et al., 2021)","noteIndex":0},"citationItems":[{"id":3585,"uris":["http://zotero.org/users/local/9e2gOBR4/items/DBBIP3KF</vt:lpwstr>
  </property>
  <property fmtid="{D5CDD505-2E9C-101B-9397-08002B2CF9AE}" pid="2189" name="ZOTERO_BREF_0RsBrNYtjlF6_2">
    <vt:lpwstr>"],"itemData":{"id":3585,"type":"article-journal","container-title":"bioRxiv","page":"1-23","title":"Identification of a rapidly-spreading triple mutant for high-level metabolic insecticide resistance in Anopheles gambiae provides a real-time molecular di</vt:lpwstr>
  </property>
  <property fmtid="{D5CDD505-2E9C-101B-9397-08002B2CF9AE}" pid="2190" name="ZOTERO_BREF_0RsBrNYtjlF6_3">
    <vt:lpwstr>agnostic for anti-malarial intervention deployment","author":[{"family":"Njoroge","given":"Harun"},{"family":"Oruni","given":"Ambrose"},{"family":"Pipini","given":"Dimitra"},{"family":"Nagi","given":"Sanjay C"},{"family":"Lynd","given":"Amy"},{"family":"E</vt:lpwstr>
  </property>
  <property fmtid="{D5CDD505-2E9C-101B-9397-08002B2CF9AE}" pid="2191" name="ZOTERO_BREF_0RsBrNYtjlF6_4">
    <vt:lpwstr>ric","given":"R"},{"family":"Tomlinson","given":"Sean"},{"family":"Grau-bove","given":"Xavi"},{"family":"Mcdermott","given":"Daniel"},{"family":"Emile","given":"Z"},{"family":"Agossa","given":"Fiacre R"},{"family":"Mokuba","given":"Arlette"},{"family":"Ir</vt:lpwstr>
  </property>
  <property fmtid="{D5CDD505-2E9C-101B-9397-08002B2CF9AE}" pid="2192" name="ZOTERO_BREF_0RsBrNYtjlF6_5">
    <vt:lpwstr>ish","given":"Seth"},{"family":"Kabula","given":"Bilali"},{"family":"Mbogo","given":"Charles"},{"family":"Paine","given":"Mark J I"},{"family":"Weetman","given":"David"},{"family":"Donnelly","given":"Martin J"},{"family":"Place","given":"Pembroke"},{"fami</vt:lpwstr>
  </property>
  <property fmtid="{D5CDD505-2E9C-101B-9397-08002B2CF9AE}" pid="2193" name="ZOTERO_BREF_0RsBrNYtjlF6_6">
    <vt:lpwstr>ly":"Resources","given":"Animal"},{"family":"Project","given":"Vectorlink"},{"family":"Associates","given":"Abt"},{"family":"Unit","given":"Population Health"},{"family":"Programme","given":"Microbes"},{"family":"Place","given":"Pembroke"}],"issued":{"dat</vt:lpwstr>
  </property>
  <property fmtid="{D5CDD505-2E9C-101B-9397-08002B2CF9AE}" pid="2194" name="ZOTERO_BREF_0RsBrNYtjlF6_7">
    <vt:lpwstr>e-parts":[["2021"]]}}}],"schema":"https://github.com/citation-style-language/schema/raw/master/csl-citation.json"}</vt:lpwstr>
  </property>
  <property fmtid="{D5CDD505-2E9C-101B-9397-08002B2CF9AE}" pid="2195" name="ZOTERO_BREF_1ZRY8u6c34rp1_1">
    <vt:lpwstr>ZOTERO_ITEM CSL_CITATION {"citationID":"XtfDWk8p","properties":{"formattedCitation":"(Williams et al., 2019)","plainCitation":"(Williams et al., 2019)","dontUpdate":true,"noteIndex":0},"citationItems":[{"id":3487,"uris":["http://zotero.org/users/local/9e2</vt:lpwstr>
  </property>
  <property fmtid="{D5CDD505-2E9C-101B-9397-08002B2CF9AE}" pid="2196" name="ZOTERO_BREF_1ZRY8u6c34rp1_10">
    <vt:lpwstr>type over many generations. In conjunction with a standardized rearing regime, this ensures quality control of strains over time allowing for robust product comparison and selection of optimal products for further development. The identification of multip</vt:lpwstr>
  </property>
  <property fmtid="{D5CDD505-2E9C-101B-9397-08002B2CF9AE}" pid="2197" name="ZOTERO_BREF_1ZRY8u6c34rp1_11">
    <vt:lpwstr>le mechanisms underpinning insecticide resistance highlights the importance of screening new compounds against a range of mosquito strains.[Figure not available: see fulltext.].","container-title":"Parasites and Vectors","DOI":"10.1186/s13071-019-3774-3",</vt:lpwstr>
  </property>
  <property fmtid="{D5CDD505-2E9C-101B-9397-08002B2CF9AE}" pid="2198" name="ZOTERO_BREF_1ZRY8u6c34rp1_12">
    <vt:lpwstr>"ISSN":"17563305","issue":"1","note":"PMID: 31690332\npublisher: BioMed Central","page":"1-14","title":"Characterisation of Anopheles strains used for laboratory screening of new vector control products","volume":"12","author":[{"family":"Williams","given</vt:lpwstr>
  </property>
  <property fmtid="{D5CDD505-2E9C-101B-9397-08002B2CF9AE}" pid="2199" name="ZOTERO_BREF_1ZRY8u6c34rp1_13">
    <vt:lpwstr>":"Jessica"},{"family":"Flood","given":"Lori"},{"family":"Praulins","given":"Giorgio"},{"family":"Ingham","given":"Victoria A."},{"family":"Morgan","given":"John"},{"family":"Lees","given":"Rosemary Susan"},{"family":"Ranson","given":"Hilary"}],"issued":{</vt:lpwstr>
  </property>
  <property fmtid="{D5CDD505-2E9C-101B-9397-08002B2CF9AE}" pid="2200" name="ZOTERO_BREF_1ZRY8u6c34rp1_14">
    <vt:lpwstr>"date-parts":[["2019"]]}}}],"schema":"https://github.com/citation-style-language/schema/raw/master/csl-citation.json"}</vt:lpwstr>
  </property>
  <property fmtid="{D5CDD505-2E9C-101B-9397-08002B2CF9AE}" pid="2201" name="ZOTERO_BREF_1ZRY8u6c34rp1_2">
    <vt:lpwstr>gOBR4/items/WEG3NYP4"],"itemData":{"id":3487,"type":"article-journal","abstract":"Background: Insecticides formulated into products that target Anopheles mosquitos have had an immense impact on reducing malaria cases in Africa. However, resistance to curr</vt:lpwstr>
  </property>
  <property fmtid="{D5CDD505-2E9C-101B-9397-08002B2CF9AE}" pid="2202" name="ZOTERO_BREF_1ZRY8u6c34rp1_3">
    <vt:lpwstr>ently used insecticides is spreading rapidly and there is an urgent need for alternative public health insecticides. Potential new insecticides must be screened against a range of characterized mosquito strains to identify potential resistance liabilities</vt:lpwstr>
  </property>
  <property fmtid="{D5CDD505-2E9C-101B-9397-08002B2CF9AE}" pid="2203" name="ZOTERO_BREF_1ZRY8u6c34rp1_4">
    <vt:lpwstr>. The Liverpool School of Tropical Medicine maintains three susceptible and four resistant Anopheles strains that are widely used for screening for new insecticides. The properties of these strains are described in this paper. Methods: WHO tube susceptibi</vt:lpwstr>
  </property>
  <property fmtid="{D5CDD505-2E9C-101B-9397-08002B2CF9AE}" pid="2204" name="ZOTERO_BREF_1ZRY8u6c34rp1_5">
    <vt:lpwstr>lity bioassays were used for colony selection and to screen for resistance to the major classes of public health insecticides. Topical and tarsal contact bioassays were used to produce dose response curves to assess resistance intensity. Bioassays with th</vt:lpwstr>
  </property>
  <property fmtid="{D5CDD505-2E9C-101B-9397-08002B2CF9AE}" pid="2205" name="ZOTERO_BREF_1ZRY8u6c34rp1_6">
    <vt:lpwstr>e synergist piperonyl butoxide were also performed. Taqman™ assays were used to screen for known target site resistance alleles (kdr and ace-1). RT-qPCR was used to quantify expression of genes associated with pyrethroid resistance. Results: Pyrethroid se</vt:lpwstr>
  </property>
  <property fmtid="{D5CDD505-2E9C-101B-9397-08002B2CF9AE}" pid="2206" name="ZOTERO_BREF_1ZRY8u6c34rp1_7">
    <vt:lpwstr>lection pressure has maintained resistance to this class in all four resistant strains. Some carbamate and organophosphate resistance has been lost through lack of exposure to these insecticide classes. The Anopheles gambiae (sensu lato) strains, VK7 2014</vt:lpwstr>
  </property>
  <property fmtid="{D5CDD505-2E9C-101B-9397-08002B2CF9AE}" pid="2207" name="ZOTERO_BREF_1ZRY8u6c34rp1_8">
    <vt:lpwstr>, Banfora M and Tiassalé 13 have higher levels of pyrethroid resistance than the An. funestus FUMOZ-R strain. Elevated expression of P450s is found in all four strains and the 1014F kdr mutation is present in all three An. gambiae strains at varying frequ</vt:lpwstr>
  </property>
  <property fmtid="{D5CDD505-2E9C-101B-9397-08002B2CF9AE}" pid="2208" name="ZOTERO_BREF_1ZRY8u6c34rp1_9">
    <vt:lpwstr>encies. Tarsal contact data and overexpression of CYP4G16 and SAP2 suggest penetration barriers and/or sequestration also confer resistance in Banfora M. Conclusions: Continual selection with deltamethrin has maintained a stable pyrethroid-resistant pheno</vt:lpwstr>
  </property>
  <property fmtid="{D5CDD505-2E9C-101B-9397-08002B2CF9AE}" pid="2209" name="ZOTERO_BREF_1ZRY8u6c34rp_1">
    <vt:lpwstr>ZOTERO_ITEM CSL_CITATION {"citationID":"XtfDWk8p","properties":{"formattedCitation":"(Williams et al., 2019)","plainCitation":"(Williams et al., 2019)","noteIndex":0},"citationItems":[{"id":3487,"uris":["http://zotero.org/users/local/9e2gOBR4/items/WEG3NY</vt:lpwstr>
  </property>
  <property fmtid="{D5CDD505-2E9C-101B-9397-08002B2CF9AE}" pid="2210" name="ZOTERO_BREF_1ZRY8u6c34rp_10">
    <vt:lpwstr>erations. In conjunction with a standardized rearing regime, this ensures quality control of strains over time allowing for robust product comparison and selection of optimal products for further development. The identification of multiple mechanisms unde</vt:lpwstr>
  </property>
  <property fmtid="{D5CDD505-2E9C-101B-9397-08002B2CF9AE}" pid="2211" name="ZOTERO_BREF_1ZRY8u6c34rp_11">
    <vt:lpwstr>rpinning insecticide resistance highlights the importance of screening new compounds against a range of mosquito strains.[Figure not available: see fulltext.].","container-title":"Parasites and Vectors","DOI":"10.1186/s13071-019-3774-3","ISSN":"17563305",</vt:lpwstr>
  </property>
  <property fmtid="{D5CDD505-2E9C-101B-9397-08002B2CF9AE}" pid="2212" name="ZOTERO_BREF_1ZRY8u6c34rp_12">
    <vt:lpwstr>"issue":"1","note":"PMID: 31690332\npublisher: BioMed Central","page":"1-14","title":"Characterisation of Anopheles strains used for laboratory screening of new vector control products","volume":"12","author":[{"family":"Williams","given":"Jessica"},{"fam</vt:lpwstr>
  </property>
  <property fmtid="{D5CDD505-2E9C-101B-9397-08002B2CF9AE}" pid="2213" name="ZOTERO_BREF_1ZRY8u6c34rp_13">
    <vt:lpwstr>ily":"Flood","given":"Lori"},{"family":"Praulins","given":"Giorgio"},{"family":"Ingham","given":"Victoria A."},{"family":"Morgan","given":"John"},{"family":"Lees","given":"Rosemary Susan"},{"family":"Ranson","given":"Hilary"}],"issued":{"date-parts":[["20</vt:lpwstr>
  </property>
  <property fmtid="{D5CDD505-2E9C-101B-9397-08002B2CF9AE}" pid="2214" name="ZOTERO_BREF_1ZRY8u6c34rp_14">
    <vt:lpwstr>19"]]}}}],"schema":"https://github.com/citation-style-language/schema/raw/master/csl-citation.json"}</vt:lpwstr>
  </property>
  <property fmtid="{D5CDD505-2E9C-101B-9397-08002B2CF9AE}" pid="2215" name="ZOTERO_BREF_1ZRY8u6c34rp_2">
    <vt:lpwstr>P4"],"itemData":{"id":3487,"type":"article-journal","abstract":"Background: Insecticides formulated into products that target Anopheles mosquitos have had an immense impact on reducing malaria cases in Africa. However, resistance to currently used insecti</vt:lpwstr>
  </property>
  <property fmtid="{D5CDD505-2E9C-101B-9397-08002B2CF9AE}" pid="2216" name="ZOTERO_BREF_1ZRY8u6c34rp_3">
    <vt:lpwstr>cides is spreading rapidly and there is an urgent need for alternative public health insecticides. Potential new insecticides must be screened against a range of characterized mosquito strains to identify potential resistance liabilities. The Liverpool Sc</vt:lpwstr>
  </property>
  <property fmtid="{D5CDD505-2E9C-101B-9397-08002B2CF9AE}" pid="2217" name="ZOTERO_BREF_1ZRY8u6c34rp_4">
    <vt:lpwstr>hool of Tropical Medicine maintains three susceptible and four resistant Anopheles strains that are widely used for screening for new insecticides. The properties of these strains are described in this paper. Methods: WHO tube susceptibility bioassays wer</vt:lpwstr>
  </property>
  <property fmtid="{D5CDD505-2E9C-101B-9397-08002B2CF9AE}" pid="2218" name="ZOTERO_BREF_1ZRY8u6c34rp_5">
    <vt:lpwstr>e used for colony selection and to screen for resistance to the major classes of public health insecticides. Topical and tarsal contact bioassays were used to produce dose response curves to assess resistance intensity. Bioassays with the synergist pipero</vt:lpwstr>
  </property>
  <property fmtid="{D5CDD505-2E9C-101B-9397-08002B2CF9AE}" pid="2219" name="ZOTERO_BREF_1ZRY8u6c34rp_6">
    <vt:lpwstr>nyl butoxide were also performed. Taqman™ assays were used to screen for known target site resistance alleles (kdr and ace-1). RT-qPCR was used to quantify expression of genes associated with pyrethroid resistance. Results: Pyrethroid selection pressure h</vt:lpwstr>
  </property>
  <property fmtid="{D5CDD505-2E9C-101B-9397-08002B2CF9AE}" pid="2220" name="ZOTERO_BREF_1ZRY8u6c34rp_7">
    <vt:lpwstr>as maintained resistance to this class in all four resistant strains. Some carbamate and organophosphate resistance has been lost through lack of exposure to these insecticide classes. The Anopheles gambiae (sensu lato) strains, VK7 2014, Banfora M and Ti</vt:lpwstr>
  </property>
  <property fmtid="{D5CDD505-2E9C-101B-9397-08002B2CF9AE}" pid="2221" name="ZOTERO_BREF_1ZRY8u6c34rp_8">
    <vt:lpwstr>assalé 13 have higher levels of pyrethroid resistance than the An. funestus FUMOZ-R strain. Elevated expression of P450s is found in all four strains and the 1014F kdr mutation is present in all three An. gambiae strains at varying frequencies. Tarsal con</vt:lpwstr>
  </property>
  <property fmtid="{D5CDD505-2E9C-101B-9397-08002B2CF9AE}" pid="2222" name="ZOTERO_BREF_1ZRY8u6c34rp_9">
    <vt:lpwstr>tact data and overexpression of CYP4G16 and SAP2 suggest penetration barriers and/or sequestration also confer resistance in Banfora M. Conclusions: Continual selection with deltamethrin has maintained a stable pyrethroid-resistant phenotype over many gen</vt:lpwstr>
  </property>
  <property fmtid="{D5CDD505-2E9C-101B-9397-08002B2CF9AE}" pid="2223" name="ZOTERO_BREF_2LUN2wwzoM4P_1">
    <vt:lpwstr>ZOTERO_ITEM CSL_CITATION {"citationID":"mG9rhUtO","properties":{"formattedCitation":"(Williams et al., 2019)","plainCitation":"(Williams et al., 2019)","noteIndex":0},"citationItems":[{"id":3487,"uris":["http://zotero.org/users/local/9e2gOBR4/items/WEG3NY</vt:lpwstr>
  </property>
  <property fmtid="{D5CDD505-2E9C-101B-9397-08002B2CF9AE}" pid="2224" name="ZOTERO_BREF_2LUN2wwzoM4P_10">
    <vt:lpwstr>erations. In conjunction with a standardized rearing regime, this ensures quality control of strains over time allowing for robust product comparison and selection of optimal products for further development. The identification of multiple mechanisms unde</vt:lpwstr>
  </property>
  <property fmtid="{D5CDD505-2E9C-101B-9397-08002B2CF9AE}" pid="2225" name="ZOTERO_BREF_2LUN2wwzoM4P_11">
    <vt:lpwstr>rpinning insecticide resistance highlights the importance of screening new compounds against a range of mosquito strains.[Figure not available: see fulltext.].","container-title":"Parasites and Vectors","DOI":"10.1186/s13071-019-3774-3","ISSN":"17563305",</vt:lpwstr>
  </property>
  <property fmtid="{D5CDD505-2E9C-101B-9397-08002B2CF9AE}" pid="2226" name="ZOTERO_BREF_2LUN2wwzoM4P_12">
    <vt:lpwstr>"issue":"1","note":"PMID: 31690332\npublisher: BioMed Central","page":"1-14","title":"Characterisation of Anopheles strains used for laboratory screening of new vector control products","volume":"12","author":[{"family":"Williams","given":"Jessica"},{"fam</vt:lpwstr>
  </property>
  <property fmtid="{D5CDD505-2E9C-101B-9397-08002B2CF9AE}" pid="2227" name="ZOTERO_BREF_2LUN2wwzoM4P_13">
    <vt:lpwstr>ily":"Flood","given":"Lori"},{"family":"Praulins","given":"Giorgio"},{"family":"Ingham","given":"Victoria A."},{"family":"Morgan","given":"John"},{"family":"Lees","given":"Rosemary Susan"},{"family":"Ranson","given":"Hilary"}],"issued":{"date-parts":[["20</vt:lpwstr>
  </property>
  <property fmtid="{D5CDD505-2E9C-101B-9397-08002B2CF9AE}" pid="2228" name="ZOTERO_BREF_2LUN2wwzoM4P_14">
    <vt:lpwstr>19"]]}}}],"schema":"https://github.com/citation-style-language/schema/raw/master/csl-citation.json"}</vt:lpwstr>
  </property>
  <property fmtid="{D5CDD505-2E9C-101B-9397-08002B2CF9AE}" pid="2229" name="ZOTERO_BREF_2LUN2wwzoM4P_2">
    <vt:lpwstr>P4"],"itemData":{"id":3487,"type":"article-journal","abstract":"Background: Insecticides formulated into products that target Anopheles mosquitos have had an immense impact on reducing malaria cases in Africa. However, resistance to currently used insecti</vt:lpwstr>
  </property>
  <property fmtid="{D5CDD505-2E9C-101B-9397-08002B2CF9AE}" pid="2230" name="ZOTERO_BREF_2LUN2wwzoM4P_3">
    <vt:lpwstr>cides is spreading rapidly and there is an urgent need for alternative public health insecticides. Potential new insecticides must be screened against a range of characterized mosquito strains to identify potential resistance liabilities. The Liverpool Sc</vt:lpwstr>
  </property>
  <property fmtid="{D5CDD505-2E9C-101B-9397-08002B2CF9AE}" pid="2231" name="ZOTERO_BREF_2LUN2wwzoM4P_4">
    <vt:lpwstr>hool of Tropical Medicine maintains three susceptible and four resistant Anopheles strains that are widely used for screening for new insecticides. The properties of these strains are described in this paper. Methods: WHO tube susceptibility bioassays wer</vt:lpwstr>
  </property>
  <property fmtid="{D5CDD505-2E9C-101B-9397-08002B2CF9AE}" pid="2232" name="ZOTERO_BREF_2LUN2wwzoM4P_5">
    <vt:lpwstr>e used for colony selection and to screen for resistance to the major classes of public health insecticides. Topical and tarsal contact bioassays were used to produce dose response curves to assess resistance intensity. Bioassays with the synergist pipero</vt:lpwstr>
  </property>
  <property fmtid="{D5CDD505-2E9C-101B-9397-08002B2CF9AE}" pid="2233" name="ZOTERO_BREF_2LUN2wwzoM4P_6">
    <vt:lpwstr>nyl butoxide were also performed. Taqman™ assays were used to screen for known target site resistance alleles (kdr and ace-1). RT-qPCR was used to quantify expression of genes associated with pyrethroid resistance. Results: Pyrethroid selection pressure h</vt:lpwstr>
  </property>
  <property fmtid="{D5CDD505-2E9C-101B-9397-08002B2CF9AE}" pid="2234" name="ZOTERO_BREF_2LUN2wwzoM4P_7">
    <vt:lpwstr>as maintained resistance to this class in all four resistant strains. Some carbamate and organophosphate resistance has been lost through lack of exposure to these insecticide classes. The Anopheles gambiae (sensu lato) strains, VK7 2014, Banfora M and Ti</vt:lpwstr>
  </property>
  <property fmtid="{D5CDD505-2E9C-101B-9397-08002B2CF9AE}" pid="2235" name="ZOTERO_BREF_2LUN2wwzoM4P_8">
    <vt:lpwstr>assalé 13 have higher levels of pyrethroid resistance than the An. funestus FUMOZ-R strain. Elevated expression of P450s is found in all four strains and the 1014F kdr mutation is present in all three An. gambiae strains at varying frequencies. Tarsal con</vt:lpwstr>
  </property>
  <property fmtid="{D5CDD505-2E9C-101B-9397-08002B2CF9AE}" pid="2236" name="ZOTERO_BREF_2LUN2wwzoM4P_9">
    <vt:lpwstr>tact data and overexpression of CYP4G16 and SAP2 suggest penetration barriers and/or sequestration also confer resistance in Banfora M. Conclusions: Continual selection with deltamethrin has maintained a stable pyrethroid-resistant phenotype over many gen</vt:lpwstr>
  </property>
  <property fmtid="{D5CDD505-2E9C-101B-9397-08002B2CF9AE}" pid="2237" name="ZOTERO_BREF_3dJrA1Mb491m_1">
    <vt:lpwstr>ZOTERO_ITEM CSL_CITATION {"citationID":"1ZPMIPnF","properties":{"formattedCitation":"(Danecek et al., 2021)","plainCitation":"(Danecek et al., 2021)","noteIndex":0},"citationItems":[{"id":3459,"uris":["http://zotero.org/users/local/9e2gOBR4/items/FX3WJIJ7</vt:lpwstr>
  </property>
  <property fmtid="{D5CDD505-2E9C-101B-9397-08002B2CF9AE}" pid="2238" name="ZOTERO_BREF_3dJrA1Mb491m_2">
    <vt:lpwstr>"],"itemData":{"id":3459,"type":"article-journal","abstract":"BACKGROUND: SAMtools and BCFtools are widely used programs for processing and analysing high-throughput sequencing data. They include tools for file format conversion and manipulation, sorting,</vt:lpwstr>
  </property>
  <property fmtid="{D5CDD505-2E9C-101B-9397-08002B2CF9AE}" pid="2239" name="ZOTERO_BREF_3dJrA1Mb491m_3">
    <vt:lpwstr> querying, statistics, variant calling, and effect analysis amongst other methods. FINDINGS: The first version appeared online 12 years ago and has been maintained and further developed ever since, with many new features and improvements added over the ye</vt:lpwstr>
  </property>
  <property fmtid="{D5CDD505-2E9C-101B-9397-08002B2CF9AE}" pid="2240" name="ZOTERO_BREF_3dJrA1Mb491m_4">
    <vt:lpwstr>ars. The SAMtools and BCFtools packages represent a unique collection of tools that have been used in numerous other software projects and countless genomic pipelines. CONCLUSION: Both SAMtools and BCFtools are freely available on GitHub under the permiss</vt:lpwstr>
  </property>
  <property fmtid="{D5CDD505-2E9C-101B-9397-08002B2CF9AE}" pid="2241" name="ZOTERO_BREF_3dJrA1Mb491m_5">
    <vt:lpwstr>ive MIT licence, free for both non-commercial and commercial use. Both packages have been installed &gt;1 million times via Bioconda. The source code and documentation are available from https://www.htslib.org.","container-title":"GigaScience","DOI":"10.1093</vt:lpwstr>
  </property>
  <property fmtid="{D5CDD505-2E9C-101B-9397-08002B2CF9AE}" pid="2242" name="ZOTERO_BREF_3dJrA1Mb491m_6">
    <vt:lpwstr>/gigascience/giab008","ISSN":"2047217X","issue":"2","note":"PMID: 33590861\narXiv: 2012.10295\nCitation Key: Danecek2021","title":"Twelve years of SAMtools and BCFtools","volume":"10","author":[{"family":"Danecek","given":"Petr"},{"family":"Bonfield","giv</vt:lpwstr>
  </property>
  <property fmtid="{D5CDD505-2E9C-101B-9397-08002B2CF9AE}" pid="2243" name="ZOTERO_BREF_3dJrA1Mb491m_7">
    <vt:lpwstr>en":"James K."},{"family":"Liddle","given":"Jennifer"},{"family":"Marshall","given":"John"},{"family":"Ohan","given":"Valeriu"},{"family":"Pollard","given":"Martin O."},{"family":"Whitwham","given":"Andrew"},{"family":"Keane","given":"Thomas"},{"family":"</vt:lpwstr>
  </property>
  <property fmtid="{D5CDD505-2E9C-101B-9397-08002B2CF9AE}" pid="2244" name="ZOTERO_BREF_3dJrA1Mb491m_8">
    <vt:lpwstr>McCarthy","given":"Shane A."},{"family":"Davies","given":"Robert M."},{"family":"Li","given":"Heng"}],"issued":{"date-parts":[["2021"]]}}}],"schema":"https://github.com/citation-style-language/schema/raw/master/csl-citation.json"}</vt:lpwstr>
  </property>
  <property fmtid="{D5CDD505-2E9C-101B-9397-08002B2CF9AE}" pid="2245" name="ZOTERO_BREF_3h8DXse6yxEP_1">
    <vt:lpwstr>ZOTERO_ITEM CSL_CITATION {"citationID":"KNtwrAv8","properties":{"formattedCitation":"(Andrews, 2010)","plainCitation":"(Andrews, 2010)","noteIndex":0},"citationItems":[{"id":3236,"uris":["http://zotero.org/users/local/9e2gOBR4/items/P3QLX3XE"],"itemData":</vt:lpwstr>
  </property>
  <property fmtid="{D5CDD505-2E9C-101B-9397-08002B2CF9AE}" pid="2246" name="ZOTERO_BREF_3h8DXse6yxEP_2">
    <vt:lpwstr>{"id":3236,"type":"webpage","note":"Citation Key: Andrews2010","title":"FastQC: a quality control tool for high throughput sequence data.","URL":"http://www.bioinformatics.babraham.ac.uk/projects/fastqc","author":[{"family":"Andrews","given":"Simon"}],"is</vt:lpwstr>
  </property>
  <property fmtid="{D5CDD505-2E9C-101B-9397-08002B2CF9AE}" pid="2247" name="ZOTERO_BREF_3h8DXse6yxEP_3">
    <vt:lpwstr>sued":{"date-parts":[["2010"]]}}}],"schema":"https://github.com/citation-style-language/schema/raw/master/csl-citation.json"}</vt:lpwstr>
  </property>
  <property fmtid="{D5CDD505-2E9C-101B-9397-08002B2CF9AE}" pid="2248" name="ZOTERO_BREF_3xaJIu3TPqHI_1">
    <vt:lpwstr>ZOTERO_ITEM CSL_CITATION {"citationID":"Jz449dgG","properties":{"formattedCitation":"(Bonizzoni et al., 2015; David et al., 2014; Faucon et al., 2017; Kang et al., 2021; Messenger et al., 2021)","plainCitation":"(Bonizzoni et al., 2015; David et al., 2014</vt:lpwstr>
  </property>
  <property fmtid="{D5CDD505-2E9C-101B-9397-08002B2CF9AE}" pid="2249" name="ZOTERO_BREF_3xaJIu3TPqHI_10">
    <vt:lpwstr>ese results support the conclusion that resistance to pyrethroids is a complex and evolving phenotype, dependent on multiple gene functions including, but not limited to, metabolic detoxification. Functional convergence among metabolic detoxification gene</vt:lpwstr>
  </property>
  <property fmtid="{D5CDD505-2E9C-101B-9397-08002B2CF9AE}" pid="2250" name="ZOTERO_BREF_3xaJIu3TPqHI_11">
    <vt:lpwstr>s may exist, with the role of each gene being modulated by the life history and selection pressure on mosquito populations. As a consequence, biochemical assays that quantify overall enzyme activity may be a more suitable method for predicting metabolic r</vt:lpwstr>
  </property>
  <property fmtid="{D5CDD505-2E9C-101B-9397-08002B2CF9AE}" pid="2251" name="ZOTERO_BREF_3xaJIu3TPqHI_12">
    <vt:lpwstr>esistance than gene-based assays.","container-title":"Parasites &amp; Vectors","DOI":"10.1186/s13071-015-1083-z","ISSN":"1756-3305","issue":"1","note":"PMID: 26381877\npublisher: Parasites &amp; Vectors\nISBN: 1756-3305","page":"474","title":"RNA-seq analyses of </vt:lpwstr>
  </property>
  <property fmtid="{D5CDD505-2E9C-101B-9397-08002B2CF9AE}" pid="2252" name="ZOTERO_BREF_3xaJIu3TPqHI_13">
    <vt:lpwstr>changes in the Anopheles gambiae transcriptome associated with resistance to pyrethroids in Kenya: identification of candidate-resistance genes and candidate-resistance SNPs","volume":"8","author":[{"family":"Bonizzoni","given":"Mariangela"},{"family":"Oc</vt:lpwstr>
  </property>
  <property fmtid="{D5CDD505-2E9C-101B-9397-08002B2CF9AE}" pid="2253" name="ZOTERO_BREF_3xaJIu3TPqHI_14">
    <vt:lpwstr>homo","given":"Eric"},{"family":"Dunn","given":"William Augustine"},{"family":"Britton","given":"Monica"},{"family":"Afrane","given":"Yaw"},{"family":"Zhou","given":"Guofa"},{"family":"Hartsel","given":"Joshua"},{"family":"Lee","given":"Ming-Chieh"},{"fam</vt:lpwstr>
  </property>
  <property fmtid="{D5CDD505-2E9C-101B-9397-08002B2CF9AE}" pid="2254" name="ZOTERO_BREF_3xaJIu3TPqHI_15">
    <vt:lpwstr>ily":"Xu","given":"Jiabao"},{"family":"Githeko","given":"Andrew"},{"family":"Fass","given":"Joseph"},{"family":"Yan","given":"Guiyun"}],"issued":{"date-parts":[["2015"]]}}},{"id":3692,"uris":["http://zotero.org/users/local/9e2gOBR4/items/DG3VENPW"],"itemD</vt:lpwstr>
  </property>
  <property fmtid="{D5CDD505-2E9C-101B-9397-08002B2CF9AE}" pid="2255" name="ZOTERO_BREF_3xaJIu3TPqHI_16">
    <vt:lpwstr>ata":{"id":3692,"type":"article-journal","abstract":"Background: Mosquito control programmes using chemical insecticides are increasingly threatened by the development of resistance. Such resistance can be the consequence of changes in proteins targeted b</vt:lpwstr>
  </property>
  <property fmtid="{D5CDD505-2E9C-101B-9397-08002B2CF9AE}" pid="2256" name="ZOTERO_BREF_3xaJIu3TPqHI_17">
    <vt:lpwstr>y insecticides (target site mediated resistance), increased insecticide biodegradation (metabolic resistance), altered transport, sequestration or other mechanisms. As opposed to target site resistance, other mechanisms are far from being fully understood</vt:lpwstr>
  </property>
  <property fmtid="{D5CDD505-2E9C-101B-9397-08002B2CF9AE}" pid="2257" name="ZOTERO_BREF_3xaJIu3TPqHI_18">
    <vt:lpwstr>. Indeed, insecticide selection often affects a large number of genes and various biological processes can hypothetically confer resistance. In this context, the aim of the present study was to use RNA sequencing (RNA-seq) for comparing transcription leve</vt:lpwstr>
  </property>
  <property fmtid="{D5CDD505-2E9C-101B-9397-08002B2CF9AE}" pid="2258" name="ZOTERO_BREF_3xaJIu3TPqHI_19">
    <vt:lpwstr>l and polymorphism variations associated with adaptation to chemical insecticides in the mosquito Aedes aegypti. Biological materials consisted of a parental susceptible strain together with three child strains selected across multiple generations with th</vt:lpwstr>
  </property>
  <property fmtid="{D5CDD505-2E9C-101B-9397-08002B2CF9AE}" pid="2259" name="ZOTERO_BREF_3xaJIu3TPqHI_2">
    <vt:lpwstr>; Faucon et al., 2017; Kang et al., 2021; Messenger et al., 2021)","noteIndex":0},"citationItems":[{"id":1825,"uris":["http://zotero.org/users/local/9e2gOBR4/items/PKBU7C88"],"itemData":{"id":1825,"type":"article-journal","abstract":"BACKGROUND: The exten</vt:lpwstr>
  </property>
  <property fmtid="{D5CDD505-2E9C-101B-9397-08002B2CF9AE}" pid="2260" name="ZOTERO_BREF_3xaJIu3TPqHI_20">
    <vt:lpwstr>ree insecticides from different classes: the pyrethroid permethrin, the neonicotinoid imidacloprid and the carbamate propoxur.\nResults: After ten generations, insecticide-selected strains showed elevated resistance levels to the insecticides used for sel</vt:lpwstr>
  </property>
  <property fmtid="{D5CDD505-2E9C-101B-9397-08002B2CF9AE}" pid="2261" name="ZOTERO_BREF_3xaJIu3TPqHI_21">
    <vt:lpwstr>ection. RNA-seq data allowed detecting over 13,000 transcripts, of which 413 were differentially transcribed in insecticide-selected strains as compared to the susceptible strain. Among them, a significant enrichment of transcripts encoding cuticle protei</vt:lpwstr>
  </property>
  <property fmtid="{D5CDD505-2E9C-101B-9397-08002B2CF9AE}" pid="2262" name="ZOTERO_BREF_3xaJIu3TPqHI_22">
    <vt:lpwstr>ns, transporters and enzymes was observed. Polymorphism analysis revealed over 2500 SNPs showing &gt; 50% allele frequency variations in insecticide-selected strains as compared to the susceptible strain, affecting over 1000 transcripts. Comparing gene trans</vt:lpwstr>
  </property>
  <property fmtid="{D5CDD505-2E9C-101B-9397-08002B2CF9AE}" pid="2263" name="ZOTERO_BREF_3xaJIu3TPqHI_23">
    <vt:lpwstr>cription and polymorphism patterns revealed marked differences among strains. While imidacloprid selection was linked to the over transcription of many genes, permethrin selection was rather linked to polymorphism variations. Focusing on detoxification en</vt:lpwstr>
  </property>
  <property fmtid="{D5CDD505-2E9C-101B-9397-08002B2CF9AE}" pid="2264" name="ZOTERO_BREF_3xaJIu3TPqHI_24">
    <vt:lpwstr>zymes revealed that permethrin selection strongly affected the polymorphism of several transcripts encoding cytochrome P450 monooxygenases likely involved in insecticide biodegradation.\nConclusions: The present study confirmed the power of RNA-seq for id</vt:lpwstr>
  </property>
  <property fmtid="{D5CDD505-2E9C-101B-9397-08002B2CF9AE}" pid="2265" name="ZOTERO_BREF_3xaJIu3TPqHI_25">
    <vt:lpwstr>entifying concomitantly quantitative and qualitative transcriptome changes associated with insecticide resistance in mosquitoes. Our results suggest that transcriptome modifications can be selected rapidly by insecticides and affect multiple biological fu</vt:lpwstr>
  </property>
  <property fmtid="{D5CDD505-2E9C-101B-9397-08002B2CF9AE}" pid="2266" name="ZOTERO_BREF_3xaJIu3TPqHI_26">
    <vt:lpwstr>nctions. Previously neglected by molecular screenings, polymorphism variations of detoxification enzymes may play an important role in the adaptive response of mosquitoes to insecticides.","container-title":"BMC Genomics","DOI":"10.1186/1471-2164-15-174",</vt:lpwstr>
  </property>
  <property fmtid="{D5CDD505-2E9C-101B-9397-08002B2CF9AE}" pid="2267" name="ZOTERO_BREF_3xaJIu3TPqHI_27">
    <vt:lpwstr>"ISSN":"1471-2164","issue":"1","journalAbbreviation":"BMC Genomics","language":"en","page":"174","source":"DOI.org (Crossref)","title":"Comparative analysis of response to selection with three insecticides in the dengue mosquito Aedes aegypti using mRNA s</vt:lpwstr>
  </property>
  <property fmtid="{D5CDD505-2E9C-101B-9397-08002B2CF9AE}" pid="2268" name="ZOTERO_BREF_3xaJIu3TPqHI_28">
    <vt:lpwstr>equencing","volume":"15","author":[{"family":"David","given":"Jean-Philippe"},{"family":"Faucon","given":"Frédéric"},{"family":"Chandor-Proust","given":"Alexia"},{"family":"Poupardin","given":"Rodolphe"},{"family":"Riaz","given":"Muhammad"},{"family":"Bon</vt:lpwstr>
  </property>
  <property fmtid="{D5CDD505-2E9C-101B-9397-08002B2CF9AE}" pid="2269" name="ZOTERO_BREF_3xaJIu3TPqHI_29">
    <vt:lpwstr>in","given":"Aurélie"},{"family":"Navratil","given":"Vincent"},{"family":"Reynaud","given":"Stéphane"}],"issued":{"date-parts":[["2014"]]}}},{"id":1765,"uris":["http://zotero.org/users/local/9e2gOBR4/items/LQC77L3U"],"itemData":{"id":1765,"type":"article-</vt:lpwstr>
  </property>
  <property fmtid="{D5CDD505-2E9C-101B-9397-08002B2CF9AE}" pid="2270" name="ZOTERO_BREF_3xaJIu3TPqHI_3">
    <vt:lpwstr>sive use of pyrethroids for control of malaria vectors, driven by their cost, efficacy and safety, has led to widespread resistance. To favor their sustainable use, the World Health Organization (WHO) formulated an insecticide resistance management plan, </vt:lpwstr>
  </property>
  <property fmtid="{D5CDD505-2E9C-101B-9397-08002B2CF9AE}" pid="2271" name="ZOTERO_BREF_3xaJIu3TPqHI_30">
    <vt:lpwstr>journal","abstract":"BACKGROUND The capacity of Aedes mosquitoes to resist chemical insecticides threatens the control of major arbovirus diseases worldwide. Until alternative control tools are widely deployed, monitoring insecticide resistance levels and</vt:lpwstr>
  </property>
  <property fmtid="{D5CDD505-2E9C-101B-9397-08002B2CF9AE}" pid="2272" name="ZOTERO_BREF_3xaJIu3TPqHI_31">
    <vt:lpwstr> identifying resistance mechanisms in field mosquito populations is crucial for implementing appropriate management strategies. Metabolic resistance to pyrethroids is common in Aedes aegypti but the monitoring of the dynamics of resistant alleles is imped</vt:lpwstr>
  </property>
  <property fmtid="{D5CDD505-2E9C-101B-9397-08002B2CF9AE}" pid="2273" name="ZOTERO_BREF_3xaJIu3TPqHI_32">
    <vt:lpwstr>ed by the lack of robust genomic markers. METHODOLOGY/PRINCIPAL FINDINGS In an attempt to identify the genomic bases of metabolic resistance to deltamethrin, multiple resistant and susceptible populations originating from various continents were compared </vt:lpwstr>
  </property>
  <property fmtid="{D5CDD505-2E9C-101B-9397-08002B2CF9AE}" pid="2274" name="ZOTERO_BREF_3xaJIu3TPqHI_33">
    <vt:lpwstr>using both RNA-seq and a targeted DNA-seq approach focused on the upstream ATG regions of detoxification genes. Multiple detoxification enzymes were over transcribed in resistant populations, frequently associated with an increase in their gene copy numbe</vt:lpwstr>
  </property>
  <property fmtid="{D5CDD505-2E9C-101B-9397-08002B2CF9AE}" pid="2275" name="ZOTERO_BREF_3xaJIu3TPqHI_34">
    <vt:lpwstr>r. Targeted sequencing identified potential promoter variations associated with their over transcription. Non-synonymous variations affecting detoxification enzymes were also identified in resistant populations. CONCLUSION /SIGNIFICANCE This study not onl</vt:lpwstr>
  </property>
  <property fmtid="{D5CDD505-2E9C-101B-9397-08002B2CF9AE}" pid="2276" name="ZOTERO_BREF_3xaJIu3TPqHI_35">
    <vt:lpwstr>y confirmed the role of gene copy number variations as a frequent cause of the over expression of detoxification enzymes associated with insecticide resistance in Aedes aegypti but also identified novel genomic resistance markers potentially associated wi</vt:lpwstr>
  </property>
  <property fmtid="{D5CDD505-2E9C-101B-9397-08002B2CF9AE}" pid="2277" name="ZOTERO_BREF_3xaJIu3TPqHI_36">
    <vt:lpwstr>th their cis-regulation and modifications of their protein structure conformation. As for gene transcription data, polymorphism patterns were frequently conserved within regions but differed among continents confirming the selection of different resistanc</vt:lpwstr>
  </property>
  <property fmtid="{D5CDD505-2E9C-101B-9397-08002B2CF9AE}" pid="2278" name="ZOTERO_BREF_3xaJIu3TPqHI_37">
    <vt:lpwstr>e factors worldwide. Overall, this study paves the way of the identification of a comprehensive set of genomic markers for monitoring the spatio-temporal dynamics of the variety of insecticide resistance mechanisms in Aedes aegypti.","container-title":"PL</vt:lpwstr>
  </property>
  <property fmtid="{D5CDD505-2E9C-101B-9397-08002B2CF9AE}" pid="2279" name="ZOTERO_BREF_3xaJIu3TPqHI_38">
    <vt:lpwstr>oS Neglected Tropical Diseases","DOI":"10.1371/journal.pntd.0005526","ISSN":"19352735","issue":"4","note":"PMID: 28379969\nISBN: 1111111111","page":"1-20","title":"In the hunt for genomic markers of metabolic resistance to pyrethroids in the mosquito Aede</vt:lpwstr>
  </property>
  <property fmtid="{D5CDD505-2E9C-101B-9397-08002B2CF9AE}" pid="2280" name="ZOTERO_BREF_3xaJIu3TPqHI_39">
    <vt:lpwstr>s aegypti: An integrated next-generation sequencing approach","volume":"11","author":[{"family":"Faucon","given":"Frederic"},{"family":"Gaude","given":"Thierry"},{"family":"Dusfour","given":"Isabelle"},{"family":"Navratil","given":"Vincent"},{"family":"Co</vt:lpwstr>
  </property>
  <property fmtid="{D5CDD505-2E9C-101B-9397-08002B2CF9AE}" pid="2281" name="ZOTERO_BREF_3xaJIu3TPqHI_4">
    <vt:lpwstr>which includes the identification of the mechanisms of resistance and resistance surveillance. Recognized physiological mechanisms of resistance include target site mutations in the para voltage-gated sodium channel, metabolic detoxification and penetrati</vt:lpwstr>
  </property>
  <property fmtid="{D5CDD505-2E9C-101B-9397-08002B2CF9AE}" pid="2282" name="ZOTERO_BREF_3xaJIu3TPqHI_40">
    <vt:lpwstr>rbel","given":"Vincent"},{"family":"Juntarajumnong","given":"Waraporn"},{"family":"Girod","given":"Romain"},{"family":"Poupardin","given":"Rodolphe"},{"family":"Boyer","given":"Frederic"},{"family":"Reynaud","given":"Stephane"},{"family":"David","given":"</vt:lpwstr>
  </property>
  <property fmtid="{D5CDD505-2E9C-101B-9397-08002B2CF9AE}" pid="2283" name="ZOTERO_BREF_3xaJIu3TPqHI_41">
    <vt:lpwstr>Jean Philippe"}],"issued":{"date-parts":[["2017"]]}}},{"id":3705,"uris":["http://zotero.org/users/local/9e2gOBR4/items/YMW7EBPJ"],"itemData":{"id":3705,"type":"article-journal","abstract":"The taxonomy of Culex pipiens complex of mosquitoes is still debat</vt:lpwstr>
  </property>
  <property fmtid="{D5CDD505-2E9C-101B-9397-08002B2CF9AE}" pid="2284" name="ZOTERO_BREF_3xaJIu3TPqHI_42">
    <vt:lpwstr>ed, but in North America it is generally regarded to include Culex pipiens pipiens, Culex pipiens molestus, and Culex quinquefasciatus (or Culex pipiens quinquefasciatus). Although these mosquitoes have very similar morphometry, they each have unique life</vt:lpwstr>
  </property>
  <property fmtid="{D5CDD505-2E9C-101B-9397-08002B2CF9AE}" pid="2285" name="ZOTERO_BREF_3xaJIu3TPqHI_43">
    <vt:lpwstr> strategies specifically adapted to their ecological niche. Differences include the capability for overwintering diapause, bloodmeal preference, mating behaviors, and reliance on blood meals to produce eggs. Here, we used RNA-seq transcriptome analysis to</vt:lpwstr>
  </property>
  <property fmtid="{D5CDD505-2E9C-101B-9397-08002B2CF9AE}" pid="2286" name="ZOTERO_BREF_3xaJIu3TPqHI_44">
    <vt:lpwstr> investigate the differential gene expression and nucleotide polymorphisms that may link to the divergent traits specifically between Cx. pipiens pipiens and Cx. pipiens molestus.","container-title":"Journal of Medical Entomology","DOI":"10.1093/jme/tjaa1</vt:lpwstr>
  </property>
  <property fmtid="{D5CDD505-2E9C-101B-9397-08002B2CF9AE}" pid="2287" name="ZOTERO_BREF_3xaJIu3TPqHI_45">
    <vt:lpwstr>67","ISSN":"0022-2585","issue":"1","journalAbbreviation":"Journal of Medical Entomology","page":"139-145","source":"Silverchair","title":"Transcript Assembly and Quantification by RNA-Seq Reveals Significant Differences in Gene Expression and Genetic Vari</vt:lpwstr>
  </property>
  <property fmtid="{D5CDD505-2E9C-101B-9397-08002B2CF9AE}" pid="2288" name="ZOTERO_BREF_3xaJIu3TPqHI_46">
    <vt:lpwstr>ants in Mosquitoes of the Culex pipiens (Diptera: Culicidae) Complex","title-short":"Transcript Assembly and Quantification by RNA-Seq Reveals Significant Differences in Gene Expression and Genetic Variants in Mosquitoes of the Culex pipiens (Diptera","vo</vt:lpwstr>
  </property>
  <property fmtid="{D5CDD505-2E9C-101B-9397-08002B2CF9AE}" pid="2289" name="ZOTERO_BREF_3xaJIu3TPqHI_47">
    <vt:lpwstr>lume":"58","author":[{"family":"Kang","given":"David S"},{"family":"Kim","given":"Sungshil"},{"family":"Cotten","given":"Michael A"},{"family":"Sim","given":"Cheolho"}],"issued":{"date-parts":[["2021",1,1]]}}},{"id":3632,"uris":["http://zotero.org/users/l</vt:lpwstr>
  </property>
  <property fmtid="{D5CDD505-2E9C-101B-9397-08002B2CF9AE}" pid="2290" name="ZOTERO_BREF_3xaJIu3TPqHI_48">
    <vt:lpwstr>ocal/9e2gOBR4/items/YDVQKUZY"],"itemData":{"id":3632,"type":"article-journal","abstract":"The development of insecticide resistance in malaria vectors is of increasing concern in Ethiopia because of its potential implications for vector control failure. T</vt:lpwstr>
  </property>
  <property fmtid="{D5CDD505-2E9C-101B-9397-08002B2CF9AE}" pid="2291" name="ZOTERO_BREF_3xaJIu3TPqHI_49">
    <vt:lpwstr>o better elucidate the specificity of resistance mechanisms and to facilitate the design of control strategies that minimize the likelihood of selecting for cross-resistance, a whole transcriptomic approach was used to explore gene expression patterns in </vt:lpwstr>
  </property>
  <property fmtid="{D5CDD505-2E9C-101B-9397-08002B2CF9AE}" pid="2292" name="ZOTERO_BREF_3xaJIu3TPqHI_5">
    <vt:lpwstr>on resistance. Such understanding of resistance mechanisms has allowed the development of resistance monitoring tools, including genotyping of the kdr mutation L1014F/S in the para gene.\\n\\nMETHODS: The sequence-based technique RNA-seq was applied to st</vt:lpwstr>
  </property>
  <property fmtid="{D5CDD505-2E9C-101B-9397-08002B2CF9AE}" pid="2293" name="ZOTERO_BREF_3xaJIu3TPqHI_50">
    <vt:lpwstr>a multi-insecticide resistant population of Anopheles arabiensis from Oromia Region, Ethiopia. This field population was resistant to the diagnostic doses of malathion (average mortality of 71.9%) and permethrin (77.4%), with pools of survivors and unexpo</vt:lpwstr>
  </property>
  <property fmtid="{D5CDD505-2E9C-101B-9397-08002B2CF9AE}" pid="2294" name="ZOTERO_BREF_3xaJIu3TPqHI_51">
    <vt:lpwstr>sed individuals analyzed using Illumina RNA-sequencing, alongside insecticide susceptible reference strains. This population also demonstrated deltamethrin resistance but complete susceptibility to alpha-cypermethrin, bendiocarb and propoxur, providing a </vt:lpwstr>
  </property>
  <property fmtid="{D5CDD505-2E9C-101B-9397-08002B2CF9AE}" pid="2295" name="ZOTERO_BREF_3xaJIu3TPqHI_52">
    <vt:lpwstr>phenotypic basis for detecting insecticide-specific resistance mechanisms. Transcriptomic data revealed overexpression of genes including cytochrome P450s, glutathione-s-transferases and carboxylesterases (including CYP4C36, CYP6AA1, CYP6M2, CYP6M3, CYP6P</vt:lpwstr>
  </property>
  <property fmtid="{D5CDD505-2E9C-101B-9397-08002B2CF9AE}" pid="2296" name="ZOTERO_BREF_3xaJIu3TPqHI_53">
    <vt:lpwstr>4, CYP9K1, CYP9L1, GSTD3, GSTE2, GSTE3, GSTE4, GSTE5, GSTE7 and two carboxylesterases) that were shared between malathion and permethrin survivors. We also identified nineteen highly overexpressed cuticular-associated proteins (including CYP4G16, CYP4G17 </vt:lpwstr>
  </property>
  <property fmtid="{D5CDD505-2E9C-101B-9397-08002B2CF9AE}" pid="2297" name="ZOTERO_BREF_3xaJIu3TPqHI_54">
    <vt:lpwstr>and chitinase) and eighteen salivary gland proteins (including D7r4 short form salivary protein), which may be contributing to a non-specific resistance phenotype by either enhancing the cuticular barrier or promoting binding and sequestration of insectic</vt:lpwstr>
  </property>
  <property fmtid="{D5CDD505-2E9C-101B-9397-08002B2CF9AE}" pid="2298" name="ZOTERO_BREF_3xaJIu3TPqHI_55">
    <vt:lpwstr>ides, respectively. These findings provide novel insights into the molecular basis of insecticide resistance in this lesser well-characterized major malaria vector species.","container-title":"Insect Biochemistry and Molecular Biology","DOI":"10.1016/j.ib</vt:lpwstr>
  </property>
  <property fmtid="{D5CDD505-2E9C-101B-9397-08002B2CF9AE}" pid="2299" name="ZOTERO_BREF_3xaJIu3TPqHI_56">
    <vt:lpwstr>mb.2021.103655","ISSN":"18790240","issue":"July","note":"PMID: 34562591\npublisher: Elsevier Ltd","page":"103655","title":"A whole transcriptomic approach provides novel insights into the molecular basis of organophosphate and pyrethroid resistance in Ano</vt:lpwstr>
  </property>
  <property fmtid="{D5CDD505-2E9C-101B-9397-08002B2CF9AE}" pid="2300" name="ZOTERO_BREF_3xaJIu3TPqHI_57">
    <vt:lpwstr>pheles arabiensis from Ethiopia","volume":"139","author":[{"family":"Messenger","given":"Louisa A."},{"family":"Impoinvil","given":"Lucy Mackenzie"},{"family":"Derilus","given":"Dieunel"},{"family":"Yewhalaw","given":"Delenasaw"},{"family":"Irish","given"</vt:lpwstr>
  </property>
  <property fmtid="{D5CDD505-2E9C-101B-9397-08002B2CF9AE}" pid="2301" name="ZOTERO_BREF_3xaJIu3TPqHI_58">
    <vt:lpwstr>:"Seth"},{"family":"Lenhart","given":"Audrey"}],"issued":{"date-parts":[["2021"]]}}}],"schema":"https://github.com/citation-style-language/schema/raw/master/csl-citation.json"}</vt:lpwstr>
  </property>
  <property fmtid="{D5CDD505-2E9C-101B-9397-08002B2CF9AE}" pid="2302" name="ZOTERO_BREF_3xaJIu3TPqHI_6">
    <vt:lpwstr>udy changes in the transcriptome of deltamethrin-resistant and -susceptible Anopheles gambiae mosquitoes from the Western Province of Kenya. The resulting gene expression profiles were compared to data in the most recent literature to derive a list of can</vt:lpwstr>
  </property>
  <property fmtid="{D5CDD505-2E9C-101B-9397-08002B2CF9AE}" pid="2303" name="ZOTERO_BREF_3xaJIu3TPqHI_7">
    <vt:lpwstr>didate resistance genes. RNA-seq data were analyzed also to identify sequence polymorphisms linked to resistance.\\n\\nRESULTS: A total of five candidate-resistance genes (AGAP04177, AGAP004572, AGAP008840, AGAP007530 and AGAP013036) were identified with </vt:lpwstr>
  </property>
  <property fmtid="{D5CDD505-2E9C-101B-9397-08002B2CF9AE}" pid="2304" name="ZOTERO_BREF_3xaJIu3TPqHI_8">
    <vt:lpwstr>altered expression between resistant and susceptible mosquitoes from West and East Africa. A change from G to C at position 36043997 of chromosome 3R resulting in A101G of the sulfotransferase gene AGAP009551 was significantly associated with the resistan</vt:lpwstr>
  </property>
  <property fmtid="{D5CDD505-2E9C-101B-9397-08002B2CF9AE}" pid="2305" name="ZOTERO_BREF_3xaJIu3TPqHI_9">
    <vt:lpwstr>ce phenotype (odds ratio: 5.10). The kdr L1014S mutation was detected at similar frequencies in both phenotypically resistant and susceptible mosquitoes, suggesting it is no longer fully predictive of the resistant phenotype.\\n\\nCONCLUSIONS: Overall, th</vt:lpwstr>
  </property>
  <property fmtid="{D5CDD505-2E9C-101B-9397-08002B2CF9AE}" pid="2306" name="ZOTERO_BREF_6JLuuY9m3YKu_1">
    <vt:lpwstr>ZOTERO_ITEM CSL_CITATION {"citationID":"atqJKT1S","properties":{"formattedCitation":"(Lynd et al., 2010)","plainCitation":"(Lynd et al., 2010)","dontUpdate":true,"noteIndex":0},"citationItems":[{"id":1075,"uris":["http://zotero.org/users/local/9e2gOBR4/it</vt:lpwstr>
  </property>
  <property fmtid="{D5CDD505-2E9C-101B-9397-08002B2CF9AE}" pid="2307" name="ZOTERO_BREF_6JLuuY9m3YKu_2">
    <vt:lpwstr>ems/GYD3VH4M"],"itemData":{"id":1075,"type":"article-journal","abstract":"Alleles subject to strong, recent positive selection will be swept toward fixation together with contiguous sections of the genome. Whether the genomic signatures of such selection </vt:lpwstr>
  </property>
  <property fmtid="{D5CDD505-2E9C-101B-9397-08002B2CF9AE}" pid="2308" name="ZOTERO_BREF_6JLuuY9m3YKu_3">
    <vt:lpwstr>will be readily detectable in outbred wild populations is unclear. In this study, we employ haplotype diversity analysis to examine evidence for selective sweeps around knockdown resistance (kdr) mutations associated with resistance to dichlorodiphenyltri</vt:lpwstr>
  </property>
  <property fmtid="{D5CDD505-2E9C-101B-9397-08002B2CF9AE}" pid="2309" name="ZOTERO_BREF_6JLuuY9m3YKu_4">
    <vt:lpwstr>chloroethane and pyrethroid insecticides in the mosquito Anopheles gambiae. Both kdr mutations have significantly lower haplotype diversity than the wild-type (nonresistant) allele, with kdr L1014F showing the most pronounced footprint of selection. We co</vt:lpwstr>
  </property>
  <property fmtid="{D5CDD505-2E9C-101B-9397-08002B2CF9AE}" pid="2310" name="ZOTERO_BREF_6JLuuY9m3YKu_5">
    <vt:lpwstr>mplement these data with a time series of collections showing that the L1014F allele has increased in frequency from 0.05 to 0.54 in 5 years, consistent with a maximum likelihood-fitted selection coefficient of 0.16 and a dominance coefficient of 0.25. Ou</vt:lpwstr>
  </property>
  <property fmtid="{D5CDD505-2E9C-101B-9397-08002B2CF9AE}" pid="2311" name="ZOTERO_BREF_6JLuuY9m3YKu_6">
    <vt:lpwstr>r data show that strong, recent positive selective events, such as those caused by insecticide resistance, can be identified in wild insect populations.","container-title":"Molecular Biology and Evolution","DOI":"10.1093/molbev/msq002","ISSN":"07374038","</vt:lpwstr>
  </property>
  <property fmtid="{D5CDD505-2E9C-101B-9397-08002B2CF9AE}" pid="2312" name="ZOTERO_BREF_6JLuuY9m3YKu_7">
    <vt:lpwstr>issue":"5","note":"PMID: 20056691\nISBN: 1537-1719 (Electronic)\\n0737-4038 (Linking)","page":"1117-1125","title":"Field, genetic, and modeling approaches show strong positive selection acting upon an insecticide resistance mutation in anopheles gambiae s</vt:lpwstr>
  </property>
  <property fmtid="{D5CDD505-2E9C-101B-9397-08002B2CF9AE}" pid="2313" name="ZOTERO_BREF_6JLuuY9m3YKu_8">
    <vt:lpwstr>.s.","volume":"27","author":[{"family":"Lynd","given":"Amy"},{"family":"Weetman","given":"David"},{"family":"Barbosa","given":"Susana"},{"family":"Egyir Yawson","given":"Alexander"},{"family":"Mitchell","given":"Sara"},{"family":"Pinto","given":"Joao"},{"</vt:lpwstr>
  </property>
  <property fmtid="{D5CDD505-2E9C-101B-9397-08002B2CF9AE}" pid="2314" name="ZOTERO_BREF_6JLuuY9m3YKu_9">
    <vt:lpwstr>family":"Hastings","given":"Ian"},{"family":"Donnelly","given":"Martin J."}],"issued":{"date-parts":[["2010"]]}}}],"schema":"https://github.com/citation-style-language/schema/raw/master/csl-citation.json"}</vt:lpwstr>
  </property>
  <property fmtid="{D5CDD505-2E9C-101B-9397-08002B2CF9AE}" pid="2315" name="ZOTERO_BREF_7VAEHVcC599n_1">
    <vt:lpwstr>ZOTERO_ITEM CSL_CITATION {"citationID":"8VncF2tW","properties":{"formattedCitation":"(Ewels et al., 2016)","plainCitation":"(Ewels et al., 2016)","noteIndex":0},"citationItems":[{"id":3465,"uris":["http://zotero.org/users/local/9e2gOBR4/items/WJQMATQR"],"</vt:lpwstr>
  </property>
  <property fmtid="{D5CDD505-2E9C-101B-9397-08002B2CF9AE}" pid="2316" name="ZOTERO_BREF_7VAEHVcC599n_2">
    <vt:lpwstr>itemData":{"id":3465,"type":"article-journal","abstract":"Motivation: Fast and accurate quality control is essential for studies involving next-generation sequencing data. Whilst numerous tools exist to quantify QC metrics, there is no common approach to </vt:lpwstr>
  </property>
  <property fmtid="{D5CDD505-2E9C-101B-9397-08002B2CF9AE}" pid="2317" name="ZOTERO_BREF_7VAEHVcC599n_3">
    <vt:lpwstr>flexibly integrate these across tools and large sample sets. Assessing analysis results across an entire project can be time consuming and error prone; batch effects and outlier samples can easily be missed in the early stages of analysis. Results: We pre</vt:lpwstr>
  </property>
  <property fmtid="{D5CDD505-2E9C-101B-9397-08002B2CF9AE}" pid="2318" name="ZOTERO_BREF_7VAEHVcC599n_4">
    <vt:lpwstr>sent MultiQC, a tool to create a single report visualising output from multiple tools across many samples, enabling global trends and biases to be quickly identified. MultiQC can plot data from many common bioinformatics tools and is built to allow easy e</vt:lpwstr>
  </property>
  <property fmtid="{D5CDD505-2E9C-101B-9397-08002B2CF9AE}" pid="2319" name="ZOTERO_BREF_7VAEHVcC599n_5">
    <vt:lpwstr>xtension and customization. Availability and implementation: MultiQC is available with an GNU GPLv3 license on GitHub, the Python Package Index and Bioconda. Documentation and example reports are available at http://multiqc.info.","container-title":"Bioin</vt:lpwstr>
  </property>
  <property fmtid="{D5CDD505-2E9C-101B-9397-08002B2CF9AE}" pid="2320" name="ZOTERO_BREF_7VAEHVcC599n_6">
    <vt:lpwstr>formatics","DOI":"10.1093/bioinformatics/btw354","ISSN":"14602059","issue":"19","note":"PMID: 27312411\nCitation Key: Ewels2016","page":"3047-3048","title":"MultiQC: Summarize analysis results for multiple tools and samples in a single report","volume":"3</vt:lpwstr>
  </property>
  <property fmtid="{D5CDD505-2E9C-101B-9397-08002B2CF9AE}" pid="2321" name="ZOTERO_BREF_7VAEHVcC599n_7">
    <vt:lpwstr>2","author":[{"family":"Ewels","given":"Philip"},{"family":"Magnusson","given":"Måns"},{"family":"Lundin","given":"Sverker"},{"family":"Käller","given":"Max"}],"issued":{"date-parts":[["2016"]]}}}],"schema":"https://github.com/citation-style-language/sche</vt:lpwstr>
  </property>
  <property fmtid="{D5CDD505-2E9C-101B-9397-08002B2CF9AE}" pid="2322" name="ZOTERO_BREF_7VAEHVcC599n_8">
    <vt:lpwstr>ma/raw/master/csl-citation.json"}</vt:lpwstr>
  </property>
  <property fmtid="{D5CDD505-2E9C-101B-9397-08002B2CF9AE}" pid="2323" name="ZOTERO_BREF_8PXkTG5E1GjR_1">
    <vt:lpwstr>ZOTERO_ITEM CSL_CITATION {"citationID":"HxJT5H1J","properties":{"formattedCitation":"(Caputo et al., 2021; Chabi et al., 2019; Santolamazza et al., 2008)","plainCitation":"(Caputo et al., 2021; Chabi et al., 2019; Santolamazza et al., 2008)","noteIndex":0</vt:lpwstr>
  </property>
  <property fmtid="{D5CDD505-2E9C-101B-9397-08002B2CF9AE}" pid="2324" name="ZOTERO_BREF_8PXkTG5E1GjR_10">
    <vt:lpwstr>Novel genotyping approaches to easily detect genomic admixture between the major Afrotropical malaria vector species, Anopheles coluzzii and An. gambiae","volume":"21","author":[{"family":"Caputo","given":"Beniamino"},{"family":"Pichler","given":"Verena"}</vt:lpwstr>
  </property>
  <property fmtid="{D5CDD505-2E9C-101B-9397-08002B2CF9AE}" pid="2325" name="ZOTERO_BREF_8PXkTG5E1GjR_11">
    <vt:lpwstr>,{"family":"Bottà","given":"Giordano"},{"family":"De Marco","given":"Carlo"},{"family":"Hubbart","given":"Christina"},{"family":"Perugini","given":"Eleonora"},{"family":"Pinto","given":"Joao"},{"family":"Rockett","given":"Kirk A."},{"family":"Miles","give</vt:lpwstr>
  </property>
  <property fmtid="{D5CDD505-2E9C-101B-9397-08002B2CF9AE}" pid="2326" name="ZOTERO_BREF_8PXkTG5E1GjR_12">
    <vt:lpwstr>n":"Alistair"},{"family":"Torre","given":"Alessandra","non-dropping-particle":"della"}],"issued":{"date-parts":[["2021"]]}}},{"id":3216,"uris":["http://zotero.org/users/local/9e2gOBR4/items/DMFW7Z7J"],"itemData":{"id":3216,"type":"article-journal","abstra</vt:lpwstr>
  </property>
  <property fmtid="{D5CDD505-2E9C-101B-9397-08002B2CF9AE}" pid="2327" name="ZOTERO_BREF_8PXkTG5E1GjR_13">
    <vt:lpwstr>ct":"The Anopheles gambiae sensu lato species complex consists of a number of cryptic species with different habitats and behaviours. These morphologically indistinct species are identified by chromosome banding. Several molecular diagnostic techniques fo</vt:lpwstr>
  </property>
  <property fmtid="{D5CDD505-2E9C-101B-9397-08002B2CF9AE}" pid="2328" name="ZOTERO_BREF_8PXkTG5E1GjR_14">
    <vt:lpwstr>r distinguishing between An. coluzzii and An. gambiae are still under improvement. Although, the current SINE method for identification between An. coluzzii and An. gambiae works reliably, this study describes a refinement of the SINE method to increase s</vt:lpwstr>
  </property>
  <property fmtid="{D5CDD505-2E9C-101B-9397-08002B2CF9AE}" pid="2329" name="ZOTERO_BREF_8PXkTG5E1GjR_15">
    <vt:lpwstr>ensitivity for identification of An. coluzzii, An. gambiae and An. arabiensis based on amplicon dissociation curve characteristics. Field-collected samples, laboratory-reared colonies and crossed specimens of the two species were used for the design of th</vt:lpwstr>
  </property>
  <property fmtid="{D5CDD505-2E9C-101B-9397-08002B2CF9AE}" pid="2330" name="ZOTERO_BREF_8PXkTG5E1GjR_16">
    <vt:lpwstr>e protocol. An. gambiae, An. coluzzii, and hybrids of the two species were sampled from Ghana and An. arabiensis from Kenya. Samples were first characterised using conventional SINE PCR method, and further assayed using SYBR green, an intercalating fluore</vt:lpwstr>
  </property>
  <property fmtid="{D5CDD505-2E9C-101B-9397-08002B2CF9AE}" pid="2331" name="ZOTERO_BREF_8PXkTG5E1GjR_17">
    <vt:lpwstr>scent dye. The three species and hybrids were clearly differentiated using the melting temperature of the dissociation curves, with derivative peaks at 72C for An. arabiensis, 75C for An. gambiae and 86C for An. coluzzii. The hybrids (An. gambiae / An. co</vt:lpwstr>
  </property>
  <property fmtid="{D5CDD505-2E9C-101B-9397-08002B2CF9AE}" pid="2332" name="ZOTERO_BREF_8PXkTG5E1GjR_18">
    <vt:lpwstr>luzzii) showed both peaks. This work is the first to describe a SYBR green real time PCR method for the characterization of An. arabiensis, An. gambiae and An. coluzzii and was purposely designed for basic melt-curve analysis (rather than high-resolution </vt:lpwstr>
  </property>
  <property fmtid="{D5CDD505-2E9C-101B-9397-08002B2CF9AE}" pid="2333" name="ZOTERO_BREF_8PXkTG5E1GjR_19">
    <vt:lpwstr>melt-curve) to allow it to be used on a wide range of real-time PCR machines.","container-title":"PLoS ONE","DOI":"10.1371/journal.pone.0215669","ISSN":"19326203","issue":"4","note":"PMID: 31002694\nCitation Key: Chabi2019\nISBN: 1111111111","page":"1-11"</vt:lpwstr>
  </property>
  <property fmtid="{D5CDD505-2E9C-101B-9397-08002B2CF9AE}" pid="2334" name="ZOTERO_BREF_8PXkTG5E1GjR_2">
    <vt:lpwstr>},"citationItems":[{"id":3598,"uris":["http://zotero.org/users/local/9e2gOBR4/items/J58DDUUC"],"itemData":{"id":3598,"type":"article-journal","abstract":"The two most efficient and most recently radiated Afrotropical vectors of human malaria – Anopheles c</vt:lpwstr>
  </property>
  <property fmtid="{D5CDD505-2E9C-101B-9397-08002B2CF9AE}" pid="2335" name="ZOTERO_BREF_8PXkTG5E1GjR_20">
    <vt:lpwstr>,"title":"Rapid high throughput SYBR green assay for identifying the malaria vectors Anopheles arabiensis, Anopheles coluzzii and Anopheles gambiae s.s. Giles","volume":"14","author":[{"family":"Chabi","given":"Joseph"},{"family":"Van’t Hof","given":"Arje</vt:lpwstr>
  </property>
  <property fmtid="{D5CDD505-2E9C-101B-9397-08002B2CF9AE}" pid="2336" name="ZOTERO_BREF_8PXkTG5E1GjR_21">
    <vt:lpwstr>n"},{"family":"N’dri","given":"Louis K."},{"family":"Datsomor","given":"Alex"},{"family":"Okyere","given":"Dora"},{"family":"Njoroge","given":"Harun"},{"family":"Pipini","given":"Dimitra"},{"family":"Hadi","given":"Melinda P."},{"family":"De Souza","given</vt:lpwstr>
  </property>
  <property fmtid="{D5CDD505-2E9C-101B-9397-08002B2CF9AE}" pid="2337" name="ZOTERO_BREF_8PXkTG5E1GjR_22">
    <vt:lpwstr>":"Dziedzom K."},{"family":"Suzuki","given":"Takashi"},{"family":"Dadzie","given":"Samuel K."},{"family":"Jamet","given":"Helen P."}],"issued":{"date-parts":[["2019"]]}}},{"id":1690,"uris":["http://zotero.org/users/local/9e2gOBR4/items/RINKDJXU"],"itemDat</vt:lpwstr>
  </property>
  <property fmtid="{D5CDD505-2E9C-101B-9397-08002B2CF9AE}" pid="2338" name="ZOTERO_BREF_8PXkTG5E1GjR_23">
    <vt:lpwstr>a":{"id":1690,"type":"article-journal","abstract":"BACKGROUND: SINEs (Short INterspersed Elements) are homoplasy-free and co-dominant genetic markers which are considered to represent useful tools for population genetic studies, and could help clarifying </vt:lpwstr>
  </property>
  <property fmtid="{D5CDD505-2E9C-101B-9397-08002B2CF9AE}" pid="2339" name="ZOTERO_BREF_8PXkTG5E1GjR_24">
    <vt:lpwstr>the speciation processes ongoing within the major malaria vector in Africa, Anopheles gambiae s.s. Here, we report the results of the analysis of the insertion polymorphism of a nearly 200 bp-long SINE (SINE200) within genome areas of high differentiation</vt:lpwstr>
  </property>
  <property fmtid="{D5CDD505-2E9C-101B-9397-08002B2CF9AE}" pid="2340" name="ZOTERO_BREF_8PXkTG5E1GjR_25">
    <vt:lpwstr> (i.e. \"speciation islands\") of M and S A. gambiae molecular forms.\\n\\nMETHODS: A SINE-PCR approach was carried out on thirteen SINE200 insertions in M and S females collected along the whole range of distribution of A. gambiae s.s. in sub-Saharan Afr</vt:lpwstr>
  </property>
  <property fmtid="{D5CDD505-2E9C-101B-9397-08002B2CF9AE}" pid="2341" name="ZOTERO_BREF_8PXkTG5E1GjR_26">
    <vt:lpwstr>ica. Ten specimens each for Anopheles arabiensis, Anopheles melas, Anopheles quadriannulatus A and 15 M/S hybrids from laboratory crosses were also analysed.\\n\\nRESULTS: Eight loci were successfully amplified and were found to be specific for A. gambiae</vt:lpwstr>
  </property>
  <property fmtid="{D5CDD505-2E9C-101B-9397-08002B2CF9AE}" pid="2342" name="ZOTERO_BREF_8PXkTG5E1GjR_27">
    <vt:lpwstr> s.s.: 5 on 2L chromosome and one on X chromosome resulted monomorphic, while two loci positioned respectively on 2R (i.e. S200 2R12D) and X (i.e. S200 X6.1) chromosomes were found to be polymorphic. S200 2R12D was homozygote for the insertion in most S-f</vt:lpwstr>
  </property>
  <property fmtid="{D5CDD505-2E9C-101B-9397-08002B2CF9AE}" pid="2343" name="ZOTERO_BREF_8PXkTG5E1GjR_28">
    <vt:lpwstr>orm samples, while intermediate levels of polymorphism were shown in M-form, resulting in an overall high degree of genetic differentiation between molecular forms (Fst = 0.46 p &lt; 0.001) and within M-form (Fst = 0.46 p &lt; 0.001). The insertion of S200 X6.1</vt:lpwstr>
  </property>
  <property fmtid="{D5CDD505-2E9C-101B-9397-08002B2CF9AE}" pid="2344" name="ZOTERO_BREF_8PXkTG5E1GjR_29">
    <vt:lpwstr> was found to be fixed in all M- and absent in all S-specimens. This led to develop a novel easy-to-use PCR approach to straightforwardly identify A. gambiae molecular forms. This novel approach allows to overcome the constraints associated with markers o</vt:lpwstr>
  </property>
  <property fmtid="{D5CDD505-2E9C-101B-9397-08002B2CF9AE}" pid="2345" name="ZOTERO_BREF_8PXkTG5E1GjR_3">
    <vt:lpwstr>oluzzii and An. gambiae – are identified by single-locus diagnostic PCR assays based on species-specific markers in a 4 Mb region on chromosome-X centromere. Inherently, these diagnostic assays cannot detect interspecific autosomal admixture shown to be e</vt:lpwstr>
  </property>
  <property fmtid="{D5CDD505-2E9C-101B-9397-08002B2CF9AE}" pid="2346" name="ZOTERO_BREF_8PXkTG5E1GjR_30">
    <vt:lpwstr>n the rDNA region commonly used for M and S identification. In fact, it is based on a single copy and irreversible SINE200 insertion and, thus, is not subjected to peculiar evolutionary patterns affecting rDNA markers, e.g. incomplete homogenization of th</vt:lpwstr>
  </property>
  <property fmtid="{D5CDD505-2E9C-101B-9397-08002B2CF9AE}" pid="2347" name="ZOTERO_BREF_8PXkTG5E1GjR_31">
    <vt:lpwstr>e arrays through concerted evolution and/or mixtures of M and S IGS-sequences among the arrays of single chromatids.\\n\\nCONCLUSION: The approach utilized allowed to develop new easy-to-use co-dominant markers for the analysis of genetic differentiation </vt:lpwstr>
  </property>
  <property fmtid="{D5CDD505-2E9C-101B-9397-08002B2CF9AE}" pid="2348" name="ZOTERO_BREF_8PXkTG5E1GjR_32">
    <vt:lpwstr>between M and S-forms and opens new perspectives in the study of the speciation process ongoing within A. gambiae.","container-title":"Malaria Journal","DOI":"10.1186/1475-2875-7-163","ISSN":"1475-2875","issue":"1","note":"PMID: 18724871\nCitation Key: Sa</vt:lpwstr>
  </property>
  <property fmtid="{D5CDD505-2E9C-101B-9397-08002B2CF9AE}" pid="2349" name="ZOTERO_BREF_8PXkTG5E1GjR_33">
    <vt:lpwstr>ntolamazza2008\nISBN: 1475-2875 (Electronic)\\n1475-2875 (Linking)","page":"163","title":"Insertion polymorphisms of SINE200 retrotransposons within speciation islands of Anopheles gambiae molecular forms","volume":"7","author":[{"family":"Santolamazza","</vt:lpwstr>
  </property>
  <property fmtid="{D5CDD505-2E9C-101B-9397-08002B2CF9AE}" pid="2350" name="ZOTERO_BREF_8PXkTG5E1GjR_34">
    <vt:lpwstr>given":"Federica"},{"family":"Mancini","given":"Emiliano"},{"family":"Simard","given":"Frédéric"},{"family":"Qi","given":"Yumin"},{"family":"Tu","given":"Zhijian"},{"family":"Torre","given":"Alessandra","non-dropping-particle":"della"}],"issued":{"date-pa</vt:lpwstr>
  </property>
  <property fmtid="{D5CDD505-2E9C-101B-9397-08002B2CF9AE}" pid="2351" name="ZOTERO_BREF_8PXkTG5E1GjR_35">
    <vt:lpwstr>rts":[["2008"]]}}}],"schema":"https://github.com/citation-style-language/schema/raw/master/csl-citation.json"}</vt:lpwstr>
  </property>
  <property fmtid="{D5CDD505-2E9C-101B-9397-08002B2CF9AE}" pid="2352" name="ZOTERO_BREF_8PXkTG5E1GjR_4">
    <vt:lpwstr>xtensive at the westernmost and easternmost extremes of the species range. The main aim of this study was to develop novel, easy-to-implement tools for genotyping An. coluzzii and An. gambiae-specific ancestral informative markers (AIMs) identified from t</vt:lpwstr>
  </property>
  <property fmtid="{D5CDD505-2E9C-101B-9397-08002B2CF9AE}" pid="2353" name="ZOTERO_BREF_8PXkTG5E1GjR_5">
    <vt:lpwstr>he Anopheles gambiae 1000 genomes (Ag1000G) project. First, we took advantage of this large set of data in order to develop a multilocus approach to genotype 26 AIMs on all chromosome arms valid across the species range. Second, we tested the multilocus a</vt:lpwstr>
  </property>
  <property fmtid="{D5CDD505-2E9C-101B-9397-08002B2CF9AE}" pid="2354" name="ZOTERO_BREF_8PXkTG5E1GjR_6">
    <vt:lpwstr>ssay on samples from Guinea Bissau, The Gambia and Senegal, three countries spanning the westernmost hybridization zone, where conventional species diagnostic is problematic due to the putative presence of a novel “hybrid form”. The multilocus assay was a</vt:lpwstr>
  </property>
  <property fmtid="{D5CDD505-2E9C-101B-9397-08002B2CF9AE}" pid="2355" name="ZOTERO_BREF_8PXkTG5E1GjR_7">
    <vt:lpwstr>ble to capture patterns of admixture reflecting those revealed by the whole set of AIMs and provided new original data on interspecific admixture in the region. Third, we developed an easy-to-use, cost-effective PCR approach for genotyping two AIMs on chr</vt:lpwstr>
  </property>
  <property fmtid="{D5CDD505-2E9C-101B-9397-08002B2CF9AE}" pid="2356" name="ZOTERO_BREF_8PXkTG5E1GjR_8">
    <vt:lpwstr>omosome-3 among those included in the multilocus approach, opening the possibility for advanced identification of species and of admixed specimens during routine large scale entomological surveys, particularly, but not exclusively, at the extremes of the </vt:lpwstr>
  </property>
  <property fmtid="{D5CDD505-2E9C-101B-9397-08002B2CF9AE}" pid="2357" name="ZOTERO_BREF_8PXkTG5E1GjR_9">
    <vt:lpwstr>range, where WGS data highlighted unexpected autosomal admixture.","container-title":"Molecular Ecology Resources","DOI":"10.1111/1755-0998.13359","ISSN":"17550998","issue":"5","note":"PMID: 33590707\nCitation Key: Caputo2021","page":"1504-1516","title":"</vt:lpwstr>
  </property>
  <property fmtid="{D5CDD505-2E9C-101B-9397-08002B2CF9AE}" pid="2358" name="ZOTERO_BREF_9KZX1rfV7EeT_1">
    <vt:lpwstr>ZOTERO_ITEM CSL_CITATION {"citationID":"xZXOk1aq","properties":{"formattedCitation":"(Gr\\uc0\\u252{}ning et al., 2018)","plainCitation":"(Grüning et al., 2018)","noteIndex":0},"citationItems":[{"id":3477,"uris":["http://zotero.org/users/local/9e2gOBR4/it</vt:lpwstr>
  </property>
  <property fmtid="{D5CDD505-2E9C-101B-9397-08002B2CF9AE}" pid="2359" name="ZOTERO_BREF_9KZX1rfV7EeT_10">
    <vt:lpwstr>ble packages of bioinformatics software, containerization and virtualization technologies for isolating reusable execution environments for these packages, and workflow systems that automatically orchestrate the composition of these packages for entire pi</vt:lpwstr>
  </property>
  <property fmtid="{D5CDD505-2E9C-101B-9397-08002B2CF9AE}" pid="2360" name="ZOTERO_BREF_9KZX1rfV7EeT_11">
    <vt:lpwstr>pelines—to achieve an unprecedented level of computational reproducibility. We also provide a practical implementation and five recommendations to help set a typical researcher on the path to performing data analyses reproducibly.","container-title":"Cell</vt:lpwstr>
  </property>
  <property fmtid="{D5CDD505-2E9C-101B-9397-08002B2CF9AE}" pid="2361" name="ZOTERO_BREF_9KZX1rfV7EeT_12">
    <vt:lpwstr> Systems","DOI":"10.1016/j.cels.2018.03.014","ISSN":"24054720","issue":"6","note":"PMID: 29953862\nCitation Key: Gruning2018","page":"631-635","title":"Practical Computational Reproducibility in the Life Sciences","volume":"6","author":[{"family":"Grüning</vt:lpwstr>
  </property>
  <property fmtid="{D5CDD505-2E9C-101B-9397-08002B2CF9AE}" pid="2362" name="ZOTERO_BREF_9KZX1rfV7EeT_13">
    <vt:lpwstr>","given":"Björn"},{"family":"Chilton","given":"John"},{"family":"Köster","given":"Johannes"},{"family":"Dale","given":"Ryan"},{"family":"Soranzo","given":"Nicola"},{"family":"Beek","given":"Marius","non-dropping-particle":"van den"},{"family":"Goecks","g</vt:lpwstr>
  </property>
  <property fmtid="{D5CDD505-2E9C-101B-9397-08002B2CF9AE}" pid="2363" name="ZOTERO_BREF_9KZX1rfV7EeT_14">
    <vt:lpwstr>iven":"Jeremy"},{"family":"Backofen","given":"Rolf"},{"family":"Nekrutenko","given":"Anton"},{"family":"Taylor","given":"James"}],"issued":{"date-parts":[["2018"]]}}}],"schema":"https://github.com/citation-style-language/schema/raw/master/csl-citation.jso</vt:lpwstr>
  </property>
  <property fmtid="{D5CDD505-2E9C-101B-9397-08002B2CF9AE}" pid="2364" name="ZOTERO_BREF_9KZX1rfV7EeT_15">
    <vt:lpwstr>n"}</vt:lpwstr>
  </property>
  <property fmtid="{D5CDD505-2E9C-101B-9397-08002B2CF9AE}" pid="2365" name="ZOTERO_BREF_9KZX1rfV7EeT_2">
    <vt:lpwstr>ems/L5HELHWX"],"itemData":{"id":3477,"type":"article-journal","abstract":"Many areas of research suffer from poor reproducibility, particularly in computationally intensive domains where results rely on a series of complex methodological decisions that ar</vt:lpwstr>
  </property>
  <property fmtid="{D5CDD505-2E9C-101B-9397-08002B2CF9AE}" pid="2366" name="ZOTERO_BREF_9KZX1rfV7EeT_3">
    <vt:lpwstr>e not well captured by traditional publication approaches. Various guidelines have emerged for achieving reproducibility, but implementation of these practices remains difficult due to the challenge of assembling software tools plus associated libraries, </vt:lpwstr>
  </property>
  <property fmtid="{D5CDD505-2E9C-101B-9397-08002B2CF9AE}" pid="2367" name="ZOTERO_BREF_9KZX1rfV7EeT_4">
    <vt:lpwstr>connecting tools together into pipelines, and specifying parameters. Here, we discuss a suite of cutting-edge technologies that make computational reproducibility not just possible, but practical in both time and effort. This suite combines three well-tes</vt:lpwstr>
  </property>
  <property fmtid="{D5CDD505-2E9C-101B-9397-08002B2CF9AE}" pid="2368" name="ZOTERO_BREF_9KZX1rfV7EeT_5">
    <vt:lpwstr>ted components—a system for building highly portable packages of bioinformatics software, containerization and virtualization technologies for isolating reusable execution environments for these packages, and workflow systems that automatically orchestrat</vt:lpwstr>
  </property>
  <property fmtid="{D5CDD505-2E9C-101B-9397-08002B2CF9AE}" pid="2369" name="ZOTERO_BREF_9KZX1rfV7EeT_6">
    <vt:lpwstr>e the composition of these packages for entire pipelines—to achieve an unprecedented level of computational reproducibility. We also provide a practical implementation and five recommendations to help set a typical researcher on the path to performing dat</vt:lpwstr>
  </property>
  <property fmtid="{D5CDD505-2E9C-101B-9397-08002B2CF9AE}" pid="2370" name="ZOTERO_BREF_9KZX1rfV7EeT_7">
    <vt:lpwstr>a analyses reproducibly. Many areas of research suffer from poor reproducibility, particularly in computationally intensive domains where results rely on a series of complex methodological decisions that are not well captured by traditional publication ap</vt:lpwstr>
  </property>
  <property fmtid="{D5CDD505-2E9C-101B-9397-08002B2CF9AE}" pid="2371" name="ZOTERO_BREF_9KZX1rfV7EeT_8">
    <vt:lpwstr>proaches. Various guidelines have emerged for achieving reproducibility, but implementation of these practices remains difficult due to the challenge of assembling software tools plus associated libraries, connecting tools together into pipelines, and spe</vt:lpwstr>
  </property>
  <property fmtid="{D5CDD505-2E9C-101B-9397-08002B2CF9AE}" pid="2372" name="ZOTERO_BREF_9KZX1rfV7EeT_9">
    <vt:lpwstr>cifying parameters. Here, we discuss a suite of cutting-edge technologies that make computational reproducibility not just possible, but practical in both time and effort. This suite combines three well-tested components—a system for building highly porta</vt:lpwstr>
  </property>
  <property fmtid="{D5CDD505-2E9C-101B-9397-08002B2CF9AE}" pid="2373" name="ZOTERO_BREF_AkjjHyc4tyWX_1">
    <vt:lpwstr>ZOTERO_ITEM CSL_CITATION {"citationID":"Mnbf4jqw","properties":{"formattedCitation":"(Clarkson et al., 2021; The Anopheles gambiae 1000 Genomes Consortium, 2020)","plainCitation":"(Clarkson et al., 2021; The Anopheles gambiae 1000 Genomes Consortium, 2020</vt:lpwstr>
  </property>
  <property fmtid="{D5CDD505-2E9C-101B-9397-08002B2CF9AE}" pid="2374" name="ZOTERO_BREF_AkjjHyc4tyWX_10">
    <vt:lpwstr>N":"1365294X","issue":"21","note":"PMID: 33590926\nCitation Key: Clarkson2021","page":"5303-5317","title":"The genetic architecture of target-site resistance to pyrethroid insecticides in the African malaria vectors Anopheles gambiae and Anopheles coluzzi</vt:lpwstr>
  </property>
  <property fmtid="{D5CDD505-2E9C-101B-9397-08002B2CF9AE}" pid="2375" name="ZOTERO_BREF_AkjjHyc4tyWX_11">
    <vt:lpwstr>i","volume":"30","author":[{"family":"Clarkson","given":"Chris S."},{"family":"Miles","given":"Alistair"},{"family":"Harding","given":"Nicholas J."},{"family":"O’Reilly","given":"Andrias O."},{"family":"Weetman","given":"David"},{"family":"Kwiatkowski","g</vt:lpwstr>
  </property>
  <property fmtid="{D5CDD505-2E9C-101B-9397-08002B2CF9AE}" pid="2376" name="ZOTERO_BREF_AkjjHyc4tyWX_12">
    <vt:lpwstr>iven":"Dominic"},{"family":"Donnelly","given":"Martin J."}],"issued":{"date-parts":[["2021"]]}}},{"id":3370,"uris":["http://zotero.org/users/local/9e2gOBR4/items/HZTT4ERE"],"itemData":{"id":3370,"type":"article-journal","DOI":"10.1101/gr.262790.120.Freely</vt:lpwstr>
  </property>
  <property fmtid="{D5CDD505-2E9C-101B-9397-08002B2CF9AE}" pid="2377" name="ZOTERO_BREF_AkjjHyc4tyWX_13">
    <vt:lpwstr>","note":"Citation Key: TheAnophelesgambiae1000GenomesConsortium2020","page":"1-14","title":"Genome variation and population structure among 1142 mosquitoes of the African malaria vector species Anopheles gambiae and Anopheles coluzzii","author":[{"litera</vt:lpwstr>
  </property>
  <property fmtid="{D5CDD505-2E9C-101B-9397-08002B2CF9AE}" pid="2378" name="ZOTERO_BREF_AkjjHyc4tyWX_14">
    <vt:lpwstr>l":"The Anopheles gambiae 1000 Genomes Consortium"}],"issued":{"date-parts":[["2020"]]}}}],"schema":"https://github.com/citation-style-language/schema/raw/master/csl-citation.json"}</vt:lpwstr>
  </property>
  <property fmtid="{D5CDD505-2E9C-101B-9397-08002B2CF9AE}" pid="2379" name="ZOTERO_BREF_AkjjHyc4tyWX_2">
    <vt:lpwstr>)","noteIndex":0},"citationItems":[{"id":3606,"uris":["http://zotero.org/users/local/9e2gOBR4/items/G8RDX4VR"],"itemData":{"id":3606,"type":"article-journal","abstract":"Resistance to pyrethroid insecticides is a major concern for malaria vector control. </vt:lpwstr>
  </property>
  <property fmtid="{D5CDD505-2E9C-101B-9397-08002B2CF9AE}" pid="2380" name="ZOTERO_BREF_AkjjHyc4tyWX_3">
    <vt:lpwstr>Pyrethroids target the voltage-gated sodium channel (VGSC), an essential component of the mosquito nervous system. Substitutions in the amino acid sequence can induce a resistance phenotype. We use whole-genome sequence data from phase 2 of the Anopheles </vt:lpwstr>
  </property>
  <property fmtid="{D5CDD505-2E9C-101B-9397-08002B2CF9AE}" pid="2381" name="ZOTERO_BREF_AkjjHyc4tyWX_4">
    <vt:lpwstr>gambiae 1000 Genomes Project (Ag1000G) to provide a comprehensive account of genetic variation in the Vgsc gene across 13 African countries. In addition to known resistance alleles, we describe 20 other non-synonymous nucleotide substitutions at appreciab</vt:lpwstr>
  </property>
  <property fmtid="{D5CDD505-2E9C-101B-9397-08002B2CF9AE}" pid="2382" name="ZOTERO_BREF_AkjjHyc4tyWX_5">
    <vt:lpwstr>le population frequency and map these variants onto a protein model to investigate the likelihood of pyrethroid resistance phenotypes. Thirteen of these novel alleles were found to occur almost exclusively on haplotypes carrying the known L995F kdr (knock</vt:lpwstr>
  </property>
  <property fmtid="{D5CDD505-2E9C-101B-9397-08002B2CF9AE}" pid="2383" name="ZOTERO_BREF_AkjjHyc4tyWX_6">
    <vt:lpwstr>-down resistance) allele and may enhance or compensate for the L995F resistance genotype. A novel mutation I1527T, adjacent to a predicted pyrethroid-binding site, was found in tight linkage with V402L substitutions, similar to allele combinations associa</vt:lpwstr>
  </property>
  <property fmtid="{D5CDD505-2E9C-101B-9397-08002B2CF9AE}" pid="2384" name="ZOTERO_BREF_AkjjHyc4tyWX_7">
    <vt:lpwstr>ted with resistance in other insect species. We also analysed genetic backgrounds carrying resistance alleles, to determine which alleles have experienced recent positive selection, and describe ten distinct haplotype groups carrying known kdr alleles. Fi</vt:lpwstr>
  </property>
  <property fmtid="{D5CDD505-2E9C-101B-9397-08002B2CF9AE}" pid="2385" name="ZOTERO_BREF_AkjjHyc4tyWX_8">
    <vt:lpwstr>ve of these groups are observed in more than one country, in one case separated by over 3000 km, providing new information about the potential for the geographical spread of resistance. Our results demonstrate that the molecular basis of target-site pyret</vt:lpwstr>
  </property>
  <property fmtid="{D5CDD505-2E9C-101B-9397-08002B2CF9AE}" pid="2386" name="ZOTERO_BREF_AkjjHyc4tyWX_9">
    <vt:lpwstr>hroid resistance in malaria vectors is more complex than previously appreciated, and provide a foundation for the development of new genetic tools for insecticide resistance management.","container-title":"Molecular Ecology","DOI":"10.1111/mec.15845","ISS</vt:lpwstr>
  </property>
  <property fmtid="{D5CDD505-2E9C-101B-9397-08002B2CF9AE}" pid="2387" name="ZOTERO_BREF_B7PdhZXDjyNW_1">
    <vt:lpwstr>ZOTERO_ITEM CSL_CITATION {"citationID":"7OlW83be","properties":{"formattedCitation":"(M. I. Love et al., 2014)","plainCitation":"(M. I. Love et al., 2014)","noteIndex":0},"citationItems":[{"id":3251,"uris":["http://zotero.org/users/local/9e2gOBR4/items/EZ</vt:lpwstr>
  </property>
  <property fmtid="{D5CDD505-2E9C-101B-9397-08002B2CF9AE}" pid="2388" name="ZOTERO_BREF_B7PdhZXDjyNW_2">
    <vt:lpwstr>H72RHT"],"itemData":{"id":3251,"type":"article-journal","abstract":"In comparative high-throughput sequencing assays, a fundamental task is the analysis of count data, such as read counts per gene in RNA-seq, for evidence of systematic changes across expe</vt:lpwstr>
  </property>
  <property fmtid="{D5CDD505-2E9C-101B-9397-08002B2CF9AE}" pid="2389" name="ZOTERO_BREF_B7PdhZXDjyNW_3">
    <vt:lpwstr>rimental conditions. Small replicate numbers, discreteness, large dynamic range and the presence of outliers require a suitable statistical approach. We present DESeq2, a method for differential analysis of count data, using shrinkage estimation for dispe</vt:lpwstr>
  </property>
  <property fmtid="{D5CDD505-2E9C-101B-9397-08002B2CF9AE}" pid="2390" name="ZOTERO_BREF_B7PdhZXDjyNW_4">
    <vt:lpwstr>rsions and fold changes to improve stability and interpretability of estimates. This enables a more quantitative analysis focused on the strength rather than the mere presence of differential expression. The DESeq2 package is available at http://www.bioco</vt:lpwstr>
  </property>
  <property fmtid="{D5CDD505-2E9C-101B-9397-08002B2CF9AE}" pid="2391" name="ZOTERO_BREF_B7PdhZXDjyNW_5">
    <vt:lpwstr>nductor.org/packages/release/bioc/html/DESeq2.html.","container-title":"Genome Biology","DOI":"10.1186/s13059-014-0550-8","ISSN":"1474760X","issue":"12","note":"PMID: 25516281\nCitation Key: Love2014","page":"1-21","title":"Moderated estimation of fold ch</vt:lpwstr>
  </property>
  <property fmtid="{D5CDD505-2E9C-101B-9397-08002B2CF9AE}" pid="2392" name="ZOTERO_BREF_B7PdhZXDjyNW_6">
    <vt:lpwstr>ange and dispersion for RNA-seq data with DESeq2","volume":"15","author":[{"family":"Love","given":"Michael I."},{"family":"Huber","given":"Wolfgang"},{"family":"Anders","given":"Simon"}],"issued":{"date-parts":[["2014"]]}}}],"schema":"https://github.com/</vt:lpwstr>
  </property>
  <property fmtid="{D5CDD505-2E9C-101B-9397-08002B2CF9AE}" pid="2393" name="ZOTERO_BREF_B7PdhZXDjyNW_7">
    <vt:lpwstr>citation-style-language/schema/raw/master/csl-citation.json"}</vt:lpwstr>
  </property>
  <property fmtid="{D5CDD505-2E9C-101B-9397-08002B2CF9AE}" pid="2394" name="ZOTERO_BREF_BymmNBrG0NCC_1">
    <vt:lpwstr>ZOTERO_ITEM CSL_CITATION {"citationID":"T4QcjpJr","properties":{"formattedCitation":"(Clarkson et al., 2014; Grau-Bov\\uc0\\u233{} et al., 2020, 2021)","plainCitation":"(Clarkson et al., 2014; Grau-Bové et al., 2020, 2021)","noteIndex":0},"citationItems":</vt:lpwstr>
  </property>
  <property fmtid="{D5CDD505-2E9C-101B-9397-08002B2CF9AE}" pid="2395" name="ZOTERO_BREF_BymmNBrG0NCC_10">
    <vt:lpwstr>,"uris":["http://zotero.org/users/local/9e2gOBR4/items/E25SB3V2"],"itemData":{"id":3658,"type":"article-journal","abstract":"The evolution of insecticide resistance mechanisms in natural populations of Anopheles malaria vectors is a major public health co</vt:lpwstr>
  </property>
  <property fmtid="{D5CDD505-2E9C-101B-9397-08002B2CF9AE}" pid="2396" name="ZOTERO_BREF_BymmNBrG0NCC_11">
    <vt:lpwstr>ncern across Africa. Using genome sequence data, we study the evolution of resistance mutations in the resistance to dieldrin locus (Rdl), a GABA receptor targeted by several insecticides, but most notably by the long-discontinued cyclodiene, dieldrin. Th</vt:lpwstr>
  </property>
  <property fmtid="{D5CDD505-2E9C-101B-9397-08002B2CF9AE}" pid="2397" name="ZOTERO_BREF_BymmNBrG0NCC_12">
    <vt:lpwstr>e two Rdl resistance mutations (296G and 296S) spread across West and Central African Anopheles via two independent hard selective sweeps that included likely compensatory nearby mutations, and were followed by a rare combination of introgression across s</vt:lpwstr>
  </property>
  <property fmtid="{D5CDD505-2E9C-101B-9397-08002B2CF9AE}" pid="2398" name="ZOTERO_BREF_BymmNBrG0NCC_13">
    <vt:lpwstr>pecies (from A. gambiae and A. arabiensis to A. coluzzii) and across nonconcordant karyotypes of the 2La chromosomal inversion. Rdl resistance evolved in the 1950s as the first known adaptation to a large-scale insecticide-based intervention, but the evol</vt:lpwstr>
  </property>
  <property fmtid="{D5CDD505-2E9C-101B-9397-08002B2CF9AE}" pid="2399" name="ZOTERO_BREF_BymmNBrG0NCC_14">
    <vt:lpwstr>utionary lessons from this system highlight contemporary and future dangers for management strategies designed to combat development of resistance in malaria vectors.","container-title":"Molecular Biology and Evolution","DOI":"10.1093/molbev/msaa128","ISS</vt:lpwstr>
  </property>
  <property fmtid="{D5CDD505-2E9C-101B-9397-08002B2CF9AE}" pid="2400" name="ZOTERO_BREF_BymmNBrG0NCC_15">
    <vt:lpwstr>N":"0737-4038","issue":"10","journalAbbreviation":"Molecular Biology and Evolution","page":"2900-2917","source":"Silverchair","title":"Evolution of the Insecticide Target Rdl in African Anopheles Is Driven by Interspecific and Interkaryotypic Introgressio</vt:lpwstr>
  </property>
  <property fmtid="{D5CDD505-2E9C-101B-9397-08002B2CF9AE}" pid="2401" name="ZOTERO_BREF_BymmNBrG0NCC_16">
    <vt:lpwstr>n","volume":"37","author":[{"family":"Grau-Bové","given":"Xavier"},{"family":"Tomlinson","given":"Sean"},{"family":"O’Reilly","given":"Andrias O"},{"family":"Harding","given":"Nicholas J"},{"family":"Miles","given":"Alistair"},{"family":"Kwiatkowski","giv</vt:lpwstr>
  </property>
  <property fmtid="{D5CDD505-2E9C-101B-9397-08002B2CF9AE}" pid="2402" name="ZOTERO_BREF_BymmNBrG0NCC_17">
    <vt:lpwstr>en":"Dominic"},{"family":"Donnelly","given":"Martin J"},{"family":"Weetman","given":"David"},{"literal":"and The Anopheles gambiae 1000 Genomes Consortium"}],"issued":{"date-parts":[["2020",10,1]]}}},{"id":3655,"uris":["http://zotero.org/users/local/9e2gO</vt:lpwstr>
  </property>
  <property fmtid="{D5CDD505-2E9C-101B-9397-08002B2CF9AE}" pid="2403" name="ZOTERO_BREF_BymmNBrG0NCC_18">
    <vt:lpwstr>BR4/items/UJ6ZGFG8"],"itemData":{"id":3655,"type":"article-journal","abstract":"Vector population control using insecticides is a key element of current strategies to prevent malaria transmission in Africa. The introduction of effective insecticides, such</vt:lpwstr>
  </property>
  <property fmtid="{D5CDD505-2E9C-101B-9397-08002B2CF9AE}" pid="2404" name="ZOTERO_BREF_BymmNBrG0NCC_19">
    <vt:lpwstr> as the organophosphate pirimiphos-methyl, is essential to overcome the recurrent emergence of resistance driven by the highly diverse Anopheles genomes. Here, we use a population genomic approach to investigate the basis of pirimiphos-methyl resistance i</vt:lpwstr>
  </property>
  <property fmtid="{D5CDD505-2E9C-101B-9397-08002B2CF9AE}" pid="2405" name="ZOTERO_BREF_BymmNBrG0NCC_2">
    <vt:lpwstr>[{"id":1803,"uris":["http://zotero.org/users/local/9e2gOBR4/items/I6N6B842"],"itemData":{"id":1803,"type":"article-journal","abstract":"Adaptive introgression can provide novel genetic variation to fuel rapid evolutionary responses, though it may be count</vt:lpwstr>
  </property>
  <property fmtid="{D5CDD505-2E9C-101B-9397-08002B2CF9AE}" pid="2406" name="ZOTERO_BREF_BymmNBrG0NCC_20">
    <vt:lpwstr>n the major malaria vectors Anopheles gambiae and A. coluzzii. A combination of copy number variation and a single non-synonymous substitution in the acetylcholinesterase gene, Ace1, provides the key resistance diagnostic in an A. coluzzii population from</vt:lpwstr>
  </property>
  <property fmtid="{D5CDD505-2E9C-101B-9397-08002B2CF9AE}" pid="2407" name="ZOTERO_BREF_BymmNBrG0NCC_21">
    <vt:lpwstr> Coˆ te d’Ivoire that we used for sequence-based association mapping, with replication in other West African populations. The Ace1 substitution and duplications occur on a unique resistance haplotype that evolved in A. gambiae and introgressed into A. col</vt:lpwstr>
  </property>
  <property fmtid="{D5CDD505-2E9C-101B-9397-08002B2CF9AE}" pid="2408" name="ZOTERO_BREF_BymmNBrG0NCC_22">
    <vt:lpwstr>uzzii, and is now common in West Africa primarily due to selection imposed by other organophosphate or carbamate insecticides. Our findings highlight the predictive value of this complex resistance haplotype for phenotypic resistance and clarify its evolu</vt:lpwstr>
  </property>
  <property fmtid="{D5CDD505-2E9C-101B-9397-08002B2CF9AE}" pid="2409" name="ZOTERO_BREF_BymmNBrG0NCC_23">
    <vt:lpwstr>tionary history, providing tools to for molecular surveillance of the current and future effectiveness of pirimiphos-methyl based interventions.","container-title":"PLOS Genetics","DOI":"10.1371/journal.pgen.1009253","ISSN":"1553-7404","issue":"1","journa</vt:lpwstr>
  </property>
  <property fmtid="{D5CDD505-2E9C-101B-9397-08002B2CF9AE}" pid="2410" name="ZOTERO_BREF_BymmNBrG0NCC_24">
    <vt:lpwstr>lAbbreviation":"PLoS Genet","language":"en","page":"e1009253","source":"DOI.org (Crossref)","title":"Resistance to pirimiphos-methyl in West African Anopheles is spreading via duplication and introgression of the Ace1 locus","volume":"17","author":[{"fami</vt:lpwstr>
  </property>
  <property fmtid="{D5CDD505-2E9C-101B-9397-08002B2CF9AE}" pid="2411" name="ZOTERO_BREF_BymmNBrG0NCC_25">
    <vt:lpwstr>ly":"Grau-Bové","given":"Xavier"},{"family":"Lucas","given":"Eric"},{"family":"Pipini","given":"Dimitra"},{"family":"Rippon","given":"Emily"},{"family":"‘t Hof","given":"Arjèn E.","non-dropping-particle":"van"},{"family":"Constant","given":"Edi"},{"family</vt:lpwstr>
  </property>
  <property fmtid="{D5CDD505-2E9C-101B-9397-08002B2CF9AE}" pid="2412" name="ZOTERO_BREF_BymmNBrG0NCC_26">
    <vt:lpwstr>":"Dadzie","given":"Samuel"},{"family":"Egyir-Yawson","given":"Alexander"},{"family":"Essandoh","given":"John"},{"family":"Chabi","given":"Joseph"},{"family":"Djogbénou","given":"Luc"},{"family":"Harding","given":"Nicholas J."},{"family":"Miles","given":"</vt:lpwstr>
  </property>
  <property fmtid="{D5CDD505-2E9C-101B-9397-08002B2CF9AE}" pid="2413" name="ZOTERO_BREF_BymmNBrG0NCC_27">
    <vt:lpwstr>Alistair"},{"family":"Kwiatkowski","given":"Dominic"},{"family":"Donnelly","given":"Martin J."},{"family":"Weetman","given":"David"},{"literal":"The Anopheles gambiae 1000 Genomes Consortium"}],"editor":[{"family":"Constant","given":"Richard H.","non-drop</vt:lpwstr>
  </property>
  <property fmtid="{D5CDD505-2E9C-101B-9397-08002B2CF9AE}" pid="2414" name="ZOTERO_BREF_BymmNBrG0NCC_28">
    <vt:lpwstr>ping-particle":"ffrench-"}],"issued":{"date-parts":[["2021",1,21]]}}}],"schema":"https://github.com/citation-style-language/schema/raw/master/csl-citation.json"}</vt:lpwstr>
  </property>
  <property fmtid="{D5CDD505-2E9C-101B-9397-08002B2CF9AE}" pid="2415" name="ZOTERO_BREF_BymmNBrG0NCC_3">
    <vt:lpwstr>erbalanced by potential for detrimental disruption of the recipient genomic background. We examine the extent and impact of recent introgression of a strongly selected insecticide-resistance mutation (Vgsc-1014F) located within one of two exceptionally la</vt:lpwstr>
  </property>
  <property fmtid="{D5CDD505-2E9C-101B-9397-08002B2CF9AE}" pid="2416" name="ZOTERO_BREF_BymmNBrG0NCC_4">
    <vt:lpwstr>rge genomic islands of divergence separating the Anopheles gambiae species pair. Here we show that transfer of the Vgsc mutation results in homogenization of the entire genomic island region (~1.5% of the genome) between species. Despite this massive disr</vt:lpwstr>
  </property>
  <property fmtid="{D5CDD505-2E9C-101B-9397-08002B2CF9AE}" pid="2417" name="ZOTERO_BREF_BymmNBrG0NCC_5">
    <vt:lpwstr>uption, introgression is clearly adaptive with a dramatic rise in frequency of Vgsc-1014F and no discernable impact on subsequent reproductive isolation between species. Our results show (1) how resilience of genomes to massive introgression can permit ra</vt:lpwstr>
  </property>
  <property fmtid="{D5CDD505-2E9C-101B-9397-08002B2CF9AE}" pid="2418" name="ZOTERO_BREF_BymmNBrG0NCC_6">
    <vt:lpwstr>pid adaptive response to anthropogenic selection and (2) that even extreme prominence of genomic islands of divergence can be an unreliable indicator of importance in speciation.","container-title":"Nature Communications","DOI":"10.1038/ncomms5248","ISSN"</vt:lpwstr>
  </property>
  <property fmtid="{D5CDD505-2E9C-101B-9397-08002B2CF9AE}" pid="2419" name="ZOTERO_BREF_BymmNBrG0NCC_7">
    <vt:lpwstr>:"20411723","issue":"May","note":"PMID: 24963649\nCitation Key: Clarkson2014\nISBN: 2041-1723","title":"Adaptive introgression between Anopheles sibling species eliminates a major genomic island but not reproductive isolation","volume":"5","author":[{"fam</vt:lpwstr>
  </property>
  <property fmtid="{D5CDD505-2E9C-101B-9397-08002B2CF9AE}" pid="2420" name="ZOTERO_BREF_BymmNBrG0NCC_8">
    <vt:lpwstr>ily":"Clarkson","given":"Chris S."},{"family":"Weetman","given":"David"},{"family":"Essandoh","given":"John"},{"family":"Yawson","given":"Alexander E."},{"family":"Maslen","given":"Gareth"},{"family":"Manske","given":"Magnus"},{"family":"Field","given":"S</vt:lpwstr>
  </property>
  <property fmtid="{D5CDD505-2E9C-101B-9397-08002B2CF9AE}" pid="2421" name="ZOTERO_BREF_BymmNBrG0NCC_9">
    <vt:lpwstr>tuart G."},{"family":"Webster","given":"Mark"},{"family":"Antão","given":"Tiago"},{"family":"MacInnis","given":"Bronwyn"},{"family":"Kwiatkowski","given":"Dominic"},{"family":"Donnelly","given":"Martin J."}],"issued":{"date-parts":[["2014"]]}}},{"id":3658</vt:lpwstr>
  </property>
  <property fmtid="{D5CDD505-2E9C-101B-9397-08002B2CF9AE}" pid="2422" name="ZOTERO_BREF_CKsjHW82y1Dz_1">
    <vt:lpwstr>ZOTERO_ITEM CSL_CITATION {"citationID":"RbjvSBYZ","properties":{"formattedCitation":"(Ingham et al., 2020)","plainCitation":"(Ingham et al., 2020)","dontUpdate":true,"noteIndex":0},"citationItems":[{"id":3082,"uris":["http://zotero.org/users/local/9e2gOBR</vt:lpwstr>
  </property>
  <property fmtid="{D5CDD505-2E9C-101B-9397-08002B2CF9AE}" pid="2423" name="ZOTERO_BREF_CKsjHW82y1Dz_10">
    <vt:lpwstr>"]]}}}],"schema":"https://github.com/citation-style-language/schema/raw/master/csl-citation.json"}</vt:lpwstr>
  </property>
  <property fmtid="{D5CDD505-2E9C-101B-9397-08002B2CF9AE}" pid="2424" name="ZOTERO_BREF_CKsjHW82y1Dz_2">
    <vt:lpwstr>4/items/VJDIB3QG"],"itemData":{"id":3082,"type":"article-journal","abstract":"Pyrethroid-impregnated bed nets have driven considerable reductions in malaria-associated morbidity and mortality in Africa since the beginning of the century1. The intense sele</vt:lpwstr>
  </property>
  <property fmtid="{D5CDD505-2E9C-101B-9397-08002B2CF9AE}" pid="2425" name="ZOTERO_BREF_CKsjHW82y1Dz_3">
    <vt:lpwstr>ction pressure exerted by bed nets has precipitated widespread and escalating resistance to pyrethroids in African Anopheles populations, threatening to reverse the gains that been made by malaria control2. Here we show that expression of a sensory append</vt:lpwstr>
  </property>
  <property fmtid="{D5CDD505-2E9C-101B-9397-08002B2CF9AE}" pid="2426" name="ZOTERO_BREF_CKsjHW82y1Dz_4">
    <vt:lpwstr>age protein (SAP2), which is enriched in the legs, confers pyrethroid resistance to Anopheles gambiae. Expression of SAP2 is increased in insecticide-resistant populations and is further induced after the mosquito comes into contact with pyrethroids. SAP2</vt:lpwstr>
  </property>
  <property fmtid="{D5CDD505-2E9C-101B-9397-08002B2CF9AE}" pid="2427" name="ZOTERO_BREF_CKsjHW82y1Dz_5">
    <vt:lpwstr> silencing fully restores mortality of the mosquitoes, whereas SAP2 overexpression results in increased resistance, probably owing to high-affinity binding of SAP2 to pyrethroid insecticides. Mining of genome sequence data reveals a selective sweep near t</vt:lpwstr>
  </property>
  <property fmtid="{D5CDD505-2E9C-101B-9397-08002B2CF9AE}" pid="2428" name="ZOTERO_BREF_CKsjHW82y1Dz_6">
    <vt:lpwstr>he SAP2 locus in the mosquito populations of three West African countries (Cameroon, Guinea and Burkina Faso) with the observed increase in haplotype-associated single-nucleotide polymorphisms mirroring the increasing resistance of mosquitoes to pyrethroi</vt:lpwstr>
  </property>
  <property fmtid="{D5CDD505-2E9C-101B-9397-08002B2CF9AE}" pid="2429" name="ZOTERO_BREF_CKsjHW82y1Dz_7">
    <vt:lpwstr>ds reported in Burkina Faso. Our study identifies a previously undescribed mechanism of insecticide resistance that is likely to be highly relevant to malaria control efforts.","container-title":"Nature","DOI":"10.1038/s41586-019-1864-1","ISSN":"14764687"</vt:lpwstr>
  </property>
  <property fmtid="{D5CDD505-2E9C-101B-9397-08002B2CF9AE}" pid="2430" name="ZOTERO_BREF_CKsjHW82y1Dz_8">
    <vt:lpwstr>,"issue":"7790","note":"publisher: Springer US","page":"376-380","title":"A sensory appendage protein protects malaria vectors from pyrethroids","volume":"577","author":[{"family":"Ingham","given":"Victoria A."},{"family":"Anthousi","given":"Amalia"},{"fa</vt:lpwstr>
  </property>
  <property fmtid="{D5CDD505-2E9C-101B-9397-08002B2CF9AE}" pid="2431" name="ZOTERO_BREF_CKsjHW82y1Dz_9">
    <vt:lpwstr>mily":"Douris","given":"Vassilis"},{"family":"Harding","given":"Nicholas J."},{"family":"Lycett","given":"Gareth"},{"family":"Morris","given":"Marion"},{"family":"Vontas","given":"John"},{"family":"Ranson","given":"Hilary"}],"issued":{"date-parts":[["2020</vt:lpwstr>
  </property>
  <property fmtid="{D5CDD505-2E9C-101B-9397-08002B2CF9AE}" pid="2432" name="ZOTERO_BREF_DgO5kEBN2TY4_1">
    <vt:lpwstr>ZOTERO_ITEM CSL_CITATION {"citationID":"avo1Lvfn","properties":{"formattedCitation":"(R. R. Love et al., 2019)","plainCitation":"(R. R. Love et al., 2019)","dontUpdate":true,"noteIndex":0},"citationItems":[{"id":2997,"uris":["http://zotero.org/users/local</vt:lpwstr>
  </property>
  <property fmtid="{D5CDD505-2E9C-101B-9397-08002B2CF9AE}" pid="2433" name="ZOTERO_BREF_DgO5kEBN2TY4_10">
    <vt:lpwstr>26537","page":"3249-3262","title":"In Silico Karyotyping of Chromosomally Polymorphic Malaria Mosquitoes in the Anopheles gambiae Complex","volume":"9","author":[{"family":"Love","given":"R. Rebecca"},{"family":"Redmond","given":"Seth N."},{"family":"Pomb</vt:lpwstr>
  </property>
  <property fmtid="{D5CDD505-2E9C-101B-9397-08002B2CF9AE}" pid="2434" name="ZOTERO_BREF_DgO5kEBN2TY4_11">
    <vt:lpwstr>i","given":"Marco"},{"family":"Caputo","given":"Beniamino"},{"family":"Petrarca","given":"Vincenzo"},{"family":"Della Torre","given":"Alessandra"},{"family":"Besansky","given":"Nora J."}],"issued":{"date-parts":[["2019"]]}}}],"schema":"https://github.com/</vt:lpwstr>
  </property>
  <property fmtid="{D5CDD505-2E9C-101B-9397-08002B2CF9AE}" pid="2435" name="ZOTERO_BREF_DgO5kEBN2TY4_12">
    <vt:lpwstr>citation-style-language/schema/raw/master/csl-citation.json"}</vt:lpwstr>
  </property>
  <property fmtid="{D5CDD505-2E9C-101B-9397-08002B2CF9AE}" pid="2436" name="ZOTERO_BREF_DgO5kEBN2TY4_2">
    <vt:lpwstr>/9e2gOBR4/items/YJ5JHKFK"],"itemData":{"id":2997,"type":"article-journal","abstract":"Chromosomal inversion polymorphisms play an important role in adaptation to environmental heterogeneities. For mosquito species in the Anopheles gambiae complex that are</vt:lpwstr>
  </property>
  <property fmtid="{D5CDD505-2E9C-101B-9397-08002B2CF9AE}" pid="2437" name="ZOTERO_BREF_DgO5kEBN2TY4_3">
    <vt:lpwstr> significant vectors of human malaria, paracentric inversion polymorphisms are abundant and are associated with ecologically and epidemiologically important phenotypes. Improved understanding of these traits relies on determining mosquito karyotype, which</vt:lpwstr>
  </property>
  <property fmtid="{D5CDD505-2E9C-101B-9397-08002B2CF9AE}" pid="2438" name="ZOTERO_BREF_DgO5kEBN2TY4_4">
    <vt:lpwstr> currently depends upon laborious cytogenetic methods whose application is limited both by the requirement for specialized expertise and for properly preserved adult females at specific gonotrophic stages. To overcome this limitation, we developed sets of</vt:lpwstr>
  </property>
  <property fmtid="{D5CDD505-2E9C-101B-9397-08002B2CF9AE}" pid="2439" name="ZOTERO_BREF_DgO5kEBN2TY4_5">
    <vt:lpwstr> tag single nucleotide polymorphisms (SNPs) inside inversions whose biallelic genotype is strongly correlated with inversion genotype. We leveraged 1,347 fully sequenced An. gambiae and Anopheles coluzzii genomes in the Ag1000G database of natural variati</vt:lpwstr>
  </property>
  <property fmtid="{D5CDD505-2E9C-101B-9397-08002B2CF9AE}" pid="2440" name="ZOTERO_BREF_DgO5kEBN2TY4_6">
    <vt:lpwstr>on. Beginning with principal components analysis (PCA) of population samples, applied to windows of the genome containing individual chromosomal rearrangements, we classified samples into three inversion genotypes, distinguishing homozygous inverted and h</vt:lpwstr>
  </property>
  <property fmtid="{D5CDD505-2E9C-101B-9397-08002B2CF9AE}" pid="2441" name="ZOTERO_BREF_DgO5kEBN2TY4_7">
    <vt:lpwstr>omozygous uninverted groups by inclusion of the small subset of specimens in Ag1000G that are associated with cytogenetic metadata. We then assessed the correlation between candidate tag SNP genotypes and PCA-based inversion genotypes in our training sets</vt:lpwstr>
  </property>
  <property fmtid="{D5CDD505-2E9C-101B-9397-08002B2CF9AE}" pid="2442" name="ZOTERO_BREF_DgO5kEBN2TY4_8">
    <vt:lpwstr>, selecting those candidates with &gt;80% agreement. Our initial tests both in held-back validation samples from Ag1000G and in data independent of Ag1000G suggest that when used for in silico inversion genotyping of sequenced mosquitoes, these tags perform </vt:lpwstr>
  </property>
  <property fmtid="{D5CDD505-2E9C-101B-9397-08002B2CF9AE}" pid="2443" name="ZOTERO_BREF_DgO5kEBN2TY4_9">
    <vt:lpwstr>better than traditional cytogenetics, even for specimens where only a small subset of the tag SNPs can be successfully ascertained.","container-title":"G3 (Bethesda, Md.)","DOI":"10.1534/g3.119.400445","ISSN":"21601836","issue":"10","note":"ISBN: 00000003</vt:lpwstr>
  </property>
  <property fmtid="{D5CDD505-2E9C-101B-9397-08002B2CF9AE}" pid="2444" name="ZOTERO_BREF_EFSYNWKrfzqa_1">
    <vt:lpwstr/>
  </property>
  <property fmtid="{D5CDD505-2E9C-101B-9397-08002B2CF9AE}" pid="2445" name="ZOTERO_BREF_EtqbmG2JUh7a_1">
    <vt:lpwstr>ZOTERO_ITEM CSL_CITATION {"citationID":"nqoWB55x","properties":{"formattedCitation":"(K\\uc0\\u246{}ster, 2022)","plainCitation":"(Köster, 2022)","noteIndex":0},"citationItems":[{"id":3593,"uris":["http://zotero.org/users/local/9e2gOBR4/items/7L2TSM2F"],"</vt:lpwstr>
  </property>
  <property fmtid="{D5CDD505-2E9C-101B-9397-08002B2CF9AE}" pid="2446" name="ZOTERO_BREF_EtqbmG2JUh7a_2">
    <vt:lpwstr>itemData":{"id":3593,"type":"webpage","note":"Citation Key: Koster","title":"Snakemake: Best Practices","URL":"https://snakemake.readthedocs.io/en/stable/snakefiles/best_practices.html","author":[{"family":"Köster","given":"Johannes"}],"accessed":{"date-p</vt:lpwstr>
  </property>
  <property fmtid="{D5CDD505-2E9C-101B-9397-08002B2CF9AE}" pid="2447" name="ZOTERO_BREF_EtqbmG2JUh7a_3">
    <vt:lpwstr>arts":[["2022",1,10]]},"issued":{"date-parts":[["2022"]]}}}],"schema":"https://github.com/citation-style-language/schema/raw/master/csl-citation.json"}</vt:lpwstr>
  </property>
  <property fmtid="{D5CDD505-2E9C-101B-9397-08002B2CF9AE}" pid="2448" name="ZOTERO_BREF_FGfW2dU67ZFN_1">
    <vt:lpwstr>ZOTERO_ITEM CSL_CITATION {"citationID":"BjNBWkAx","properties":{"formattedCitation":"(Njoroge et al., 2021)","plainCitation":"(Njoroge et al., 2021)","noteIndex":0},"citationItems":[{"id":3585,"uris":["http://zotero.org/users/local/9e2gOBR4/items/DBBIP3KF</vt:lpwstr>
  </property>
  <property fmtid="{D5CDD505-2E9C-101B-9397-08002B2CF9AE}" pid="2449" name="ZOTERO_BREF_FGfW2dU67ZFN_2">
    <vt:lpwstr>"],"itemData":{"id":3585,"type":"article-journal","container-title":"bioRxiv","page":"1-23","title":"Identification of a rapidly-spreading triple mutant for high-level metabolic insecticide resistance in Anopheles gambiae provides a real-time molecular di</vt:lpwstr>
  </property>
  <property fmtid="{D5CDD505-2E9C-101B-9397-08002B2CF9AE}" pid="2450" name="ZOTERO_BREF_FGfW2dU67ZFN_3">
    <vt:lpwstr>agnostic for anti-malarial intervention deployment","author":[{"family":"Njoroge","given":"Harun"},{"family":"Oruni","given":"Ambrose"},{"family":"Pipini","given":"Dimitra"},{"family":"Nagi","given":"Sanjay C"},{"family":"Lynd","given":"Amy"},{"family":"E</vt:lpwstr>
  </property>
  <property fmtid="{D5CDD505-2E9C-101B-9397-08002B2CF9AE}" pid="2451" name="ZOTERO_BREF_FGfW2dU67ZFN_4">
    <vt:lpwstr>ric","given":"R"},{"family":"Tomlinson","given":"Sean"},{"family":"Grau-bove","given":"Xavi"},{"family":"Mcdermott","given":"Daniel"},{"family":"Emile","given":"Z"},{"family":"Agossa","given":"Fiacre R"},{"family":"Mokuba","given":"Arlette"},{"family":"Ir</vt:lpwstr>
  </property>
  <property fmtid="{D5CDD505-2E9C-101B-9397-08002B2CF9AE}" pid="2452" name="ZOTERO_BREF_FGfW2dU67ZFN_5">
    <vt:lpwstr>ish","given":"Seth"},{"family":"Kabula","given":"Bilali"},{"family":"Mbogo","given":"Charles"},{"family":"Paine","given":"Mark J I"},{"family":"Weetman","given":"David"},{"family":"Donnelly","given":"Martin J"},{"family":"Place","given":"Pembroke"},{"fami</vt:lpwstr>
  </property>
  <property fmtid="{D5CDD505-2E9C-101B-9397-08002B2CF9AE}" pid="2453" name="ZOTERO_BREF_FGfW2dU67ZFN_6">
    <vt:lpwstr>ly":"Resources","given":"Animal"},{"family":"Project","given":"Vectorlink"},{"family":"Associates","given":"Abt"},{"family":"Unit","given":"Population Health"},{"family":"Programme","given":"Microbes"},{"family":"Place","given":"Pembroke"}],"issued":{"dat</vt:lpwstr>
  </property>
  <property fmtid="{D5CDD505-2E9C-101B-9397-08002B2CF9AE}" pid="2454" name="ZOTERO_BREF_FGfW2dU67ZFN_7">
    <vt:lpwstr>e-parts":[["2021"]]}}}],"schema":"https://github.com/citation-style-language/schema/raw/master/csl-citation.json"}</vt:lpwstr>
  </property>
  <property fmtid="{D5CDD505-2E9C-101B-9397-08002B2CF9AE}" pid="2455" name="ZOTERO_BREF_HRdsfaaqm2FU_1">
    <vt:lpwstr>ZOTERO_ITEM CSL_CITATION {"citationID":"a05piysU","properties":{"formattedCitation":"(Bray et al., 2015)","plainCitation":"(Bray et al., 2015)","noteIndex":0},"citationItems":[{"id":2486,"uris":["http://zotero.org/users/local/9e2gOBR4/items/L4GDM85C"],"it</vt:lpwstr>
  </property>
  <property fmtid="{D5CDD505-2E9C-101B-9397-08002B2CF9AE}" pid="2456" name="ZOTERO_BREF_HRdsfaaqm2FU_2">
    <vt:lpwstr>emData":{"id":2486,"type":"article-journal","note":"Citation Key: Bray2015","page":"1-21","title":"Near-optimal RNA-Seq quantification","author":[{"family":"Bray","given":"Nicolas L"},{"family":"Pimentel","given":"Harold"},{"family":"Melsted","given":"Pál</vt:lpwstr>
  </property>
  <property fmtid="{D5CDD505-2E9C-101B-9397-08002B2CF9AE}" pid="2457" name="ZOTERO_BREF_HRdsfaaqm2FU_3">
    <vt:lpwstr>l"},{"family":"Pachter","given":"Lior"}],"issued":{"date-parts":[["2015"]]}}}],"schema":"https://github.com/citation-style-language/schema/raw/master/csl-citation.json"}</vt:lpwstr>
  </property>
  <property fmtid="{D5CDD505-2E9C-101B-9397-08002B2CF9AE}" pid="2458" name="ZOTERO_BREF_Hy2EN2i7WknG_1">
    <vt:lpwstr>ZOTERO_ITEM CSL_CITATION {"citationID":"IMqtG2B6","properties":{"formattedCitation":"(Van den Berge et al., 2019)","plainCitation":"(Van den Berge et al., 2019)","noteIndex":0},"citationItems":[{"id":3624,"uris":["http://zotero.org/users/local/9e2gOBR4/it</vt:lpwstr>
  </property>
  <property fmtid="{D5CDD505-2E9C-101B-9397-08002B2CF9AE}" pid="2459" name="ZOTERO_BREF_Hy2EN2i7WknG_2">
    <vt:lpwstr>ems/ESMEXSJ9"],"itemData":{"id":3624,"type":"article-journal","abstract":"Gene expression is the fundamental level at which the results of various genetic and regulatory programs are observable. The measurement of transcriptome-wide gene expression has co</vt:lpwstr>
  </property>
  <property fmtid="{D5CDD505-2E9C-101B-9397-08002B2CF9AE}" pid="2460" name="ZOTERO_BREF_Hy2EN2i7WknG_3">
    <vt:lpwstr>nvincingly switched from microarrays to sequencing in a matter of years. RNA sequencing (RNA-seq) provides a quantitative and open system for profiling transcriptional outcomes on a large scale and therefore facilitates a large diversity of applications, </vt:lpwstr>
  </property>
  <property fmtid="{D5CDD505-2E9C-101B-9397-08002B2CF9AE}" pid="2461" name="ZOTERO_BREF_Hy2EN2i7WknG_4">
    <vt:lpwstr>including basic science studies, but also agricultural or clinical situations. In the past 10 years or so, much has been learned about the characteristics of the RNA-seq data sets, as well as the performance of the myriad of methods developed. In this rev</vt:lpwstr>
  </property>
  <property fmtid="{D5CDD505-2E9C-101B-9397-08002B2CF9AE}" pid="2462" name="ZOTERO_BREF_Hy2EN2i7WknG_5">
    <vt:lpwstr>iew, we give an overview of the developments in RNA-seq data analysis, including experimental design, with an explicit focus on the quantification of gene expression and statistical approachesfor differential expression. We also highlight emerging data ty</vt:lpwstr>
  </property>
  <property fmtid="{D5CDD505-2E9C-101B-9397-08002B2CF9AE}" pid="2463" name="ZOTERO_BREF_Hy2EN2i7WknG_6">
    <vt:lpwstr>pes, such as single-cell RNA-seq and gene expression profiling using long-read technologies.","container-title":"Annual Review of Biomedical Data Science","DOI":"10.1146/annurev-biodatasci-072018-021255","ISSN":"2574-3414","issue":"1","page":"139-173","ti</vt:lpwstr>
  </property>
  <property fmtid="{D5CDD505-2E9C-101B-9397-08002B2CF9AE}" pid="2464" name="ZOTERO_BREF_Hy2EN2i7WknG_7">
    <vt:lpwstr>tle":"RNA Sequencing Data: Hitchhiker's Guide to Expression Analysis","volume":"2","author":[{"family":"Van den Berge","given":"Koen"},{"family":"Hembach","given":"Katharina M."},{"family":"Soneson","given":"Charlotte"},{"family":"Tiberi","given":"Simone"</vt:lpwstr>
  </property>
  <property fmtid="{D5CDD505-2E9C-101B-9397-08002B2CF9AE}" pid="2465" name="ZOTERO_BREF_Hy2EN2i7WknG_8">
    <vt:lpwstr>},{"family":"Clement","given":"Lieven"},{"family":"Love","given":"Michael I."},{"family":"Patro","given":"Rob"},{"family":"Robinson","given":"Mark D."}],"issued":{"date-parts":[["2019"]]}}}],"schema":"https://github.com/citation-style-language/schema/raw/</vt:lpwstr>
  </property>
  <property fmtid="{D5CDD505-2E9C-101B-9397-08002B2CF9AE}" pid="2466" name="ZOTERO_BREF_Hy2EN2i7WknG_9">
    <vt:lpwstr>master/csl-citation.json"}</vt:lpwstr>
  </property>
  <property fmtid="{D5CDD505-2E9C-101B-9397-08002B2CF9AE}" pid="2467" name="ZOTERO_BREF_IOHJwONQDdKK_1">
    <vt:lpwstr>ZOTERO_ITEM CSL_CITATION {"citationID":"29ge0Mcb","properties":{"formattedCitation":"(Yi et al., 2010)","plainCitation":"(Yi et al., 2010)","dontUpdate":true,"noteIndex":0},"citationItems":[{"id":3253,"uris":["http://zotero.org/users/local/9e2gOBR4/items/</vt:lpwstr>
  </property>
  <property fmtid="{D5CDD505-2E9C-101B-9397-08002B2CF9AE}" pid="2468" name="ZOTERO_BREF_IOHJwONQDdKK_10">
    <vt:lpwstr>zhi"},{"family":"Zou","given":"Jing"},{"family":"Shan","given":"Ying"},{"family":"Li","given":"Shuzheng"},{"family":"Yang","given":"Qi"},{"literal":"Asan"},{"family":"Ni","given":"Peixiang"},{"family":"Tian","given":"Geng"},{"family":"Xu","given":"Junming</vt:lpwstr>
  </property>
  <property fmtid="{D5CDD505-2E9C-101B-9397-08002B2CF9AE}" pid="2469" name="ZOTERO_BREF_IOHJwONQDdKK_11">
    <vt:lpwstr>"},{"family":"Liu","given":"Xiao"},{"family":"Jiang","given":"Tao"},{"family":"Wu","given":"Renhua"},{"family":"Zhou","given":"Guangyu"},{"family":"Tang","given":"Meifang"},{"family":"Qin","given":"Junjie"},{"family":"Wang","given":"Tong"},{"family":"Feng</vt:lpwstr>
  </property>
  <property fmtid="{D5CDD505-2E9C-101B-9397-08002B2CF9AE}" pid="2470" name="ZOTERO_BREF_IOHJwONQDdKK_12">
    <vt:lpwstr>","given":"Shuijian"},{"family":"Li","given":"Guohong"},{"literal":"Huasang"},{"family":"Luosang","given":"Jiangbai"},{"family":"Wang","given":"Wei"},{"family":"Chen","given":"Fang"},{"family":"Wang","given":"Yading"},{"family":"Zheng","given":"Xiaoguang"</vt:lpwstr>
  </property>
  <property fmtid="{D5CDD505-2E9C-101B-9397-08002B2CF9AE}" pid="2471" name="ZOTERO_BREF_IOHJwONQDdKK_13">
    <vt:lpwstr>},{"family":"Li","given":"Zhuo"},{"family":"Bianba","given":"Zhuoma"},{"family":"Yang","given":"Ge"},{"family":"Wang","given":"Xinping"},{"family":"Tang","given":"Shuhui"},{"family":"Gao","given":"Guoyi"},{"family":"Chen","given":"Yong"},{"family":"Luo","</vt:lpwstr>
  </property>
  <property fmtid="{D5CDD505-2E9C-101B-9397-08002B2CF9AE}" pid="2472" name="ZOTERO_BREF_IOHJwONQDdKK_14">
    <vt:lpwstr>given":"Zhen"},{"family":"Gusang","given":"Lamu"},{"family":"Cao","given":"Zheng"},{"family":"Zhang","given":"Qinghui"},{"family":"Ouyang","given":"Weihan"},{"family":"Ren","given":"Xiaoli"},{"family":"Liang","given":"Huiqing"},{"family":"Zheng","given":"</vt:lpwstr>
  </property>
  <property fmtid="{D5CDD505-2E9C-101B-9397-08002B2CF9AE}" pid="2473" name="ZOTERO_BREF_IOHJwONQDdKK_15">
    <vt:lpwstr>Huisong"},{"family":"Huang","given":"Yebo"},{"family":"Li","given":"Jingxiang"},{"family":"Bolund","given":"Lars"},{"family":"Kristiansen","given":"Karsten"},{"family":"Li","given":"Yingrui"},{"family":"Zhang","given":"Yong"},{"family":"Zhang","given":"Xi</vt:lpwstr>
  </property>
  <property fmtid="{D5CDD505-2E9C-101B-9397-08002B2CF9AE}" pid="2474" name="ZOTERO_BREF_IOHJwONQDdKK_16">
    <vt:lpwstr>uqing"},{"family":"Li","given":"Ruiqiang"},{"family":"Li","given":"Songgang"},{"family":"Yang","given":"Huanming"},{"family":"Nielsen","given":"Rasmus"},{"family":"Wang","given":"Jun"},{"family":"Wang","given":"Jian"}],"issued":{"date-parts":[["2010"]]}}}</vt:lpwstr>
  </property>
  <property fmtid="{D5CDD505-2E9C-101B-9397-08002B2CF9AE}" pid="2475" name="ZOTERO_BREF_IOHJwONQDdKK_17">
    <vt:lpwstr>],"schema":"https://github.com/citation-style-language/schema/raw/master/csl-citation.json"}</vt:lpwstr>
  </property>
  <property fmtid="{D5CDD505-2E9C-101B-9397-08002B2CF9AE}" pid="2476" name="ZOTERO_BREF_IOHJwONQDdKK_2">
    <vt:lpwstr>7WYV9DCK"],"itemData":{"id":3253,"type":"article-journal","abstract":"Residents of the Tibetan Plateau show heritable adaptations to extreme altitude. We sequenced 50 exornes of ethnic Tibetans, encompassing coding sequences of 92% of human genes, with an</vt:lpwstr>
  </property>
  <property fmtid="{D5CDD505-2E9C-101B-9397-08002B2CF9AE}" pid="2477" name="ZOTERO_BREF_IOHJwONQDdKK_3">
    <vt:lpwstr> average coverage of 18x per individual. Genes showing population-specific allele frequency changes, which represent strong candidates for altitude adaptation, were identified. The strongest signal of natural selection came from endothelial Per-Arnt-Sim (</vt:lpwstr>
  </property>
  <property fmtid="{D5CDD505-2E9C-101B-9397-08002B2CF9AE}" pid="2478" name="ZOTERO_BREF_IOHJwONQDdKK_4">
    <vt:lpwstr>PAS) domain protein 1 (EPAS1), a transcription factor involved in response to hypoxia. One single-nucleotide polymorphism (SNP) at EPASl shows a 78% frequency difference between Tibetan and Han samples, representing the fastest allele frequency change obs</vt:lpwstr>
  </property>
  <property fmtid="{D5CDD505-2E9C-101B-9397-08002B2CF9AE}" pid="2479" name="ZOTERO_BREF_IOHJwONQDdKK_5">
    <vt:lpwstr>erved at any human gene to date. This SNP's association with erythrocyte abundance supports the role of EPASl in adaptation to hypoxia. Thus, a population genomic survey has revealed a functionally important locus in genetic adaptation to high altitude. C</vt:lpwstr>
  </property>
  <property fmtid="{D5CDD505-2E9C-101B-9397-08002B2CF9AE}" pid="2480" name="ZOTERO_BREF_IOHJwONQDdKK_6">
    <vt:lpwstr>opyright 2010 by the American Association for the Advancement of Science; all rights reserved.","container-title":"Science","DOI":"10.1126/science.1190371","ISSN":"00368075","issue":"5987","note":"PMID: 20595611\nCitation Key: Yi2010","page":"75-78","titl</vt:lpwstr>
  </property>
  <property fmtid="{D5CDD505-2E9C-101B-9397-08002B2CF9AE}" pid="2481" name="ZOTERO_BREF_IOHJwONQDdKK_7">
    <vt:lpwstr>e":"Sequencing of 50 human exomes reveals adaptation to high altitude","volume":"329","author":[{"family":"Yi","given":"Xin"},{"family":"Liang","given":"Yu"},{"family":"Huerta-Sanchez","given":"Emilia"},{"family":"Jin","given":"Xin"},{"family":"Cuo","give</vt:lpwstr>
  </property>
  <property fmtid="{D5CDD505-2E9C-101B-9397-08002B2CF9AE}" pid="2482" name="ZOTERO_BREF_IOHJwONQDdKK_8">
    <vt:lpwstr>n":"Zha Xi Ping"},{"family":"Pool","given":"John E."},{"family":"Xu","given":"N."},{"family":"Jiang","given":"Hui"},{"family":"Vinckenbosch","given":"Nicolas"},{"family":"Korneliussen","given":"Thorfinn Sand"},{"family":"Zheng","given":"Hancheng"},{"famil</vt:lpwstr>
  </property>
  <property fmtid="{D5CDD505-2E9C-101B-9397-08002B2CF9AE}" pid="2483" name="ZOTERO_BREF_IOHJwONQDdKK_9">
    <vt:lpwstr>y":"Liu","given":"Tao"},{"family":"He","given":"Weiming"},{"family":"Li","given":"Kui"},{"family":"Luo","given":"Ruibang"},{"family":"Nie","given":"Xifang"},{"family":"Wu","given":"Honglong"},{"family":"Zhao","given":"Meiru"},{"family":"Cao","given":"Hong</vt:lpwstr>
  </property>
  <property fmtid="{D5CDD505-2E9C-101B-9397-08002B2CF9AE}" pid="2484" name="ZOTERO_BREF_ItNYl9GwfOL3_1">
    <vt:lpwstr>ZOTERO_ITEM CSL_CITATION {"citationID":"xbhoEYTV","properties":{"formattedCitation":"(R. R. Love, Redmond, Pombi, Caputo, Petrarca, della Torre, et al., 2019)","plainCitation":"(R. R. Love, Redmond, Pombi, Caputo, Petrarca, della Torre, et al., 2019)","do</vt:lpwstr>
  </property>
  <property fmtid="{D5CDD505-2E9C-101B-9397-08002B2CF9AE}" pid="2485" name="ZOTERO_BREF_ItNYl9GwfOL3_10">
    <vt:lpwstr>s, Genomes, Genetics","DOI":"10.1534/g3.119.400445","ISSN":"21601836","issue":"10","note":"PMID: 31391198\nCitation Key: RebeccaLove2019","page":"3249-3262","title":"In Silico Karyotyping of Chromosomally Polymorphic Malaria Mosquitoes in the Anopheles ga</vt:lpwstr>
  </property>
  <property fmtid="{D5CDD505-2E9C-101B-9397-08002B2CF9AE}" pid="2486" name="ZOTERO_BREF_ItNYl9GwfOL3_11">
    <vt:lpwstr>mbiae Complex","volume":"9","author":[{"family":"Love","given":"Rebecca R."},{"family":"Redmond","given":"Seth N."},{"family":"Pombi","given":"Marco"},{"family":"Caputo","given":"Beniamino"},{"family":"Petrarca","given":"Vincenzo"},{"family":"Torre","give</vt:lpwstr>
  </property>
  <property fmtid="{D5CDD505-2E9C-101B-9397-08002B2CF9AE}" pid="2487" name="ZOTERO_BREF_ItNYl9GwfOL3_12">
    <vt:lpwstr>n":"Alessandra","non-dropping-particle":"della"},{"family":"Besansky","given":"Nora J."}],"issued":{"date-parts":[["2019"]]}}}],"schema":"https://github.com/citation-style-language/schema/raw/master/csl-citation.json"}</vt:lpwstr>
  </property>
  <property fmtid="{D5CDD505-2E9C-101B-9397-08002B2CF9AE}" pid="2488" name="ZOTERO_BREF_ItNYl9GwfOL3_2">
    <vt:lpwstr>ntUpdate":true,"noteIndex":0},"citationItems":[{"id":3424,"uris":["http://zotero.org/users/local/9e2gOBR4/items/HH6FVRE5"],"itemData":{"id":3424,"type":"article-journal","abstract":"Chromosomal inversion polymorphisms play an important role in adaptation </vt:lpwstr>
  </property>
  <property fmtid="{D5CDD505-2E9C-101B-9397-08002B2CF9AE}" pid="2489" name="ZOTERO_BREF_ItNYl9GwfOL3_3">
    <vt:lpwstr>to environmental heterogeneities. For mosquito species in the Anopheles gambiae complex that are significant vectors of human malaria, paracentric inversion polymorphisms are abundant and are associated with ecologically and epidemiologically important ph</vt:lpwstr>
  </property>
  <property fmtid="{D5CDD505-2E9C-101B-9397-08002B2CF9AE}" pid="2490" name="ZOTERO_BREF_ItNYl9GwfOL3_4">
    <vt:lpwstr>enotypes. Improved understanding of these traits relies on determining mosquito karyotype, which currently depends upon laborious cytogenetic methods whose application is limited both by the requirement for specialized expertise and for properly preserved</vt:lpwstr>
  </property>
  <property fmtid="{D5CDD505-2E9C-101B-9397-08002B2CF9AE}" pid="2491" name="ZOTERO_BREF_ItNYl9GwfOL3_5">
    <vt:lpwstr> adult females at specific gonotrophic stages. To overcome this limitation, we developed sets of tag single nucleotide polymorphisms (SNPs) inside inversions whose biallelic genotype is strongly correlated with inversion genotype. We leveraged 1,347 fully</vt:lpwstr>
  </property>
  <property fmtid="{D5CDD505-2E9C-101B-9397-08002B2CF9AE}" pid="2492" name="ZOTERO_BREF_ItNYl9GwfOL3_6">
    <vt:lpwstr> sequenced An. gambiae and Anopheles coluzzii genomes in the Ag1000G database of natural variation. Beginning with principal components analysis (PCA) of population samples, applied to windows of the genome containing individual chromosomal rearrangements</vt:lpwstr>
  </property>
  <property fmtid="{D5CDD505-2E9C-101B-9397-08002B2CF9AE}" pid="2493" name="ZOTERO_BREF_ItNYl9GwfOL3_7">
    <vt:lpwstr>, we classified samples into three inversion genotypes, distinguishing homozygous inverted and homozygous uninverted groups by inclusion of the small subset of specimens in Ag1000G that are associated with cytogenetic metadata. We then assessed the correl</vt:lpwstr>
  </property>
  <property fmtid="{D5CDD505-2E9C-101B-9397-08002B2CF9AE}" pid="2494" name="ZOTERO_BREF_ItNYl9GwfOL3_8">
    <vt:lpwstr>ation between candidate tag SNP genotypes and PCA-based inversion genotypes in our training sets, selecting those candidates with.80% agreement. Our initial tests both in held-back validation samples from Ag1000G and in data independent of Ag1000G suggest</vt:lpwstr>
  </property>
  <property fmtid="{D5CDD505-2E9C-101B-9397-08002B2CF9AE}" pid="2495" name="ZOTERO_BREF_ItNYl9GwfOL3_9">
    <vt:lpwstr> that when used for in silico inversion genotyping of sequenced mosquitoes, these tags perform better than traditional cytogenetics, even for specimens where only a small subset of the tag SNPs can be successfully ascertained.","container-title":"G3: Gene</vt:lpwstr>
  </property>
  <property fmtid="{D5CDD505-2E9C-101B-9397-08002B2CF9AE}" pid="2496" name="ZOTERO_BREF_K72UGGAs7vEx_1">
    <vt:lpwstr>ZOTERO_ITEM CSL_CITATION {"citationID":"oNtbfpu9","properties":{"formattedCitation":"(Cingolani et al., 2012)","plainCitation":"(Cingolani et al., 2012)","noteIndex":0},"citationItems":[{"id":3467,"uris":["http://zotero.org/users/local/9e2gOBR4/items/K5NX</vt:lpwstr>
  </property>
  <property fmtid="{D5CDD505-2E9C-101B-9397-08002B2CF9AE}" pid="2497" name="ZOTERO_BREF_K72UGGAs7vEx_10">
    <vt:lpwstr>f: SNPs in the genome of Drosophila melanogaster strain w1118; iso-2; iso-3","volume":"6","author":[{"family":"Cingolani","given":"Pablo"},{"family":"Platts","given":"Adrian"},{"family":"Wang","given":"Le Lily"},{"family":"Coon","given":"Melissa"},{"famil</vt:lpwstr>
  </property>
  <property fmtid="{D5CDD505-2E9C-101B-9397-08002B2CF9AE}" pid="2498" name="ZOTERO_BREF_K72UGGAs7vEx_11">
    <vt:lpwstr>y":"Nguyen","given":"Tung"},{"family":"Wang","given":"Luan"},{"family":"Land","given":"Susan J"},{"family":"Lu","given":"Xiangyi"},{"family":"Ruden","given":"Douglas M"}],"issued":{"date-parts":[["2012"]]}}}],"schema":"https://github.com/citation-style-la</vt:lpwstr>
  </property>
  <property fmtid="{D5CDD505-2E9C-101B-9397-08002B2CF9AE}" pid="2499" name="ZOTERO_BREF_K72UGGAs7vEx_12">
    <vt:lpwstr>nguage/schema/raw/master/csl-citation.json"}</vt:lpwstr>
  </property>
  <property fmtid="{D5CDD505-2E9C-101B-9397-08002B2CF9AE}" pid="2500" name="ZOTERO_BREF_K72UGGAs7vEx_2">
    <vt:lpwstr>FNAZ"],"itemData":{"id":3467,"type":"article-journal","abstract":"We describe a new computer program, SnpEff, for rapidly categorizing the effects of variants in genome sequences. Once a genome is sequenced, SnpEff annotates variants based on their genomi</vt:lpwstr>
  </property>
  <property fmtid="{D5CDD505-2E9C-101B-9397-08002B2CF9AE}" pid="2501" name="ZOTERO_BREF_K72UGGAs7vEx_3">
    <vt:lpwstr>c locations and predicts coding effects. Annotated genomic locations include intronic, untranslated region, upstream, downstream, splice site, or intergenic regions. Coding effects such as synonymous or non-synonymous amino acid replacement, start codon g</vt:lpwstr>
  </property>
  <property fmtid="{D5CDD505-2E9C-101B-9397-08002B2CF9AE}" pid="2502" name="ZOTERO_BREF_K72UGGAs7vEx_4">
    <vt:lpwstr>ains or losses, stop codon gains or losses, or frame shifts can be predicted. Here the use of SnpEff is illustrated by annotating ~356,660 candidate SNPs in ~117 Mb unique sequences, representing a substitution rate of ~1/305 nucleotides, between the Dros</vt:lpwstr>
  </property>
  <property fmtid="{D5CDD505-2E9C-101B-9397-08002B2CF9AE}" pid="2503" name="ZOTERO_BREF_K72UGGAs7vEx_5">
    <vt:lpwstr>ophila melanogaster w(1118); iso-2; iso-3 strain and the reference y(1); cn(1) bw(1) sp(1) strain. We show that ~15,842 SNPs are synonymous and ~4,467 SNPs are non-synonymous (N/S ~0.28). The remaining SNPs are in other categories, such as stop codon gain</vt:lpwstr>
  </property>
  <property fmtid="{D5CDD505-2E9C-101B-9397-08002B2CF9AE}" pid="2504" name="ZOTERO_BREF_K72UGGAs7vEx_6">
    <vt:lpwstr>s (38 SNPs), stop codon losses (8 SNPs), and start codon gains (297 SNPs) in the 5'UTR. We found, as expected, that the SNP frequency is proportional to the recombination frequency (i.e., highest in the middle of chromosome arms). We also found that start</vt:lpwstr>
  </property>
  <property fmtid="{D5CDD505-2E9C-101B-9397-08002B2CF9AE}" pid="2505" name="ZOTERO_BREF_K72UGGAs7vEx_7">
    <vt:lpwstr>-gain or stop-lost SNPs in Drosophila melanogaster often result in additions of N-terminal or C-terminal amino acids that are conserved in other Drosophila species. It appears that the 5' and 3' UTRs are reservoirs for genetic variations that changes the </vt:lpwstr>
  </property>
  <property fmtid="{D5CDD505-2E9C-101B-9397-08002B2CF9AE}" pid="2506" name="ZOTERO_BREF_K72UGGAs7vEx_8">
    <vt:lpwstr>termini of proteins during evolution of the Drosophila genus. As genome sequencing is becoming inexpensive and routine, SnpEff enables rapid analyses of whole-genome sequencing data to be performed by an individual laboratory.","container-title":"Fly","DO</vt:lpwstr>
  </property>
  <property fmtid="{D5CDD505-2E9C-101B-9397-08002B2CF9AE}" pid="2507" name="ZOTERO_BREF_K72UGGAs7vEx_9">
    <vt:lpwstr>I":"10.4161/fly.19695","ISSN":"1933-6942","issue":"2","language":"eng","note":"publisher: Landes Bioscience\nCitation Key: Cingolani2012","page":"80-92","title":"A program for annotating and predicting the effects of single nucleotide polymorphisms, SnpEf</vt:lpwstr>
  </property>
  <property fmtid="{D5CDD505-2E9C-101B-9397-08002B2CF9AE}" pid="2508" name="ZOTERO_BREF_Kldc1dQMe7MS_1">
    <vt:lpwstr>ZOTERO_ITEM CSL_CITATION {"citationID":"nyRRDXuH","properties":{"formattedCitation":"(Lowe et al., 2017)","plainCitation":"(Lowe et al., 2017)","noteIndex":0},"citationItems":[{"id":3614,"uris":["http://zotero.org/users/local/9e2gOBR4/items/RRMGUGHR"],"it</vt:lpwstr>
  </property>
  <property fmtid="{D5CDD505-2E9C-101B-9397-08002B2CF9AE}" pid="2509" name="ZOTERO_BREF_Kldc1dQMe7MS_10">
    <vt:lpwstr>e-parts":[["2017"]]}}}],"schema":"https://github.com/citation-style-language/schema/raw/master/csl-citation.json"}</vt:lpwstr>
  </property>
  <property fmtid="{D5CDD505-2E9C-101B-9397-08002B2CF9AE}" pid="2510" name="ZOTERO_BREF_Kldc1dQMe7MS_2">
    <vt:lpwstr>emData":{"id":3614,"type":"article-journal","abstract":"Transcriptomics technologies are the techniques used to study an organism’s transcriptome, the sum of all of its RNA transcripts. The information content of an organism is recorded in the DNA of its </vt:lpwstr>
  </property>
  <property fmtid="{D5CDD505-2E9C-101B-9397-08002B2CF9AE}" pid="2511" name="ZOTERO_BREF_Kldc1dQMe7MS_3">
    <vt:lpwstr>genome and expressed through transcription. Here, mRNA serves as a transient intermediary molecule in the information network, whilst noncoding RNAs perform additional diverse functions. A transcriptome captures a snapshot in time of the total transcripts</vt:lpwstr>
  </property>
  <property fmtid="{D5CDD505-2E9C-101B-9397-08002B2CF9AE}" pid="2512" name="ZOTERO_BREF_Kldc1dQMe7MS_4">
    <vt:lpwstr> present in a cell. The first attempts to study the whole transcriptome began in the early 1990s, and technological advances since the late 1990s have made transcriptomics a widespread discipline. Transcriptomics has been defined by repeated technological</vt:lpwstr>
  </property>
  <property fmtid="{D5CDD505-2E9C-101B-9397-08002B2CF9AE}" pid="2513" name="ZOTERO_BREF_Kldc1dQMe7MS_5">
    <vt:lpwstr> innovations that transform the field. There are two key contemporary techniques in the field: microarrays, which quantify a set of predetermined sequences, and RNA sequencing (RNA-Seq), which uses high-throughput sequencing to capture all sequences. Meas</vt:lpwstr>
  </property>
  <property fmtid="{D5CDD505-2E9C-101B-9397-08002B2CF9AE}" pid="2514" name="ZOTERO_BREF_Kldc1dQMe7MS_6">
    <vt:lpwstr>uring the expression of an organism’s genes in different tissues, conditions, or time points gives information on how genes are regulated and reveals details of an organism’s biology. It can also help to infer the functions of previously unannotated genes</vt:lpwstr>
  </property>
  <property fmtid="{D5CDD505-2E9C-101B-9397-08002B2CF9AE}" pid="2515" name="ZOTERO_BREF_Kldc1dQMe7MS_7">
    <vt:lpwstr>. Transcriptomic analysis has enabled the study of how gene expression changes in different organisms and has been instrumental in the understanding of human disease. An analysis of gene expression in its entirety allows detection of broad coordinated tre</vt:lpwstr>
  </property>
  <property fmtid="{D5CDD505-2E9C-101B-9397-08002B2CF9AE}" pid="2516" name="ZOTERO_BREF_Kldc1dQMe7MS_8">
    <vt:lpwstr>nds which cannot be discerned by more targeted assays.","container-title":"PLoS Computational Biology","DOI":"10.1371/journal.pcbi.1005457","ISSN":"15537358","issue":"5","note":"PMID: 28545146\nCitation Key: Lowe2017\nISBN: 1111111111","page":"1-23","titl</vt:lpwstr>
  </property>
  <property fmtid="{D5CDD505-2E9C-101B-9397-08002B2CF9AE}" pid="2517" name="ZOTERO_BREF_Kldc1dQMe7MS_9">
    <vt:lpwstr>e":"Transcriptomics technologies","volume":"13","author":[{"family":"Lowe","given":"Rohan"},{"family":"Shirley","given":"Neil"},{"family":"Bleackley","given":"Mark"},{"family":"Dolan","given":"Stephen"},{"family":"Shafee","given":"Thomas"}],"issued":{"dat</vt:lpwstr>
  </property>
  <property fmtid="{D5CDD505-2E9C-101B-9397-08002B2CF9AE}" pid="2518" name="ZOTERO_BREF_NZIyUgmdrQZs_1">
    <vt:lpwstr>ZOTERO_ITEM CSL_CITATION {"citationID":"Z7i6aGib","properties":{"formattedCitation":"(Miles et al., 2017; The Anopheles gambiae 1000 Genomes Consortium, 2020)","plainCitation":"(Miles et al., 2017; The Anopheles gambiae 1000 Genomes Consortium, 2020)","no</vt:lpwstr>
  </property>
  <property fmtid="{D5CDD505-2E9C-101B-9397-08002B2CF9AE}" pid="2519" name="ZOTERO_BREF_NZIyUgmdrQZs_10">
    <vt:lpwstr>family":"Rohatgi","given":"Kyanne R."},{"family":"Elissa","given":"Nohal"},{"family":"Coulibaly","given":"Boubacar"},{"family":"Dinis","given":"João"},{"family":"Mbogo","given":"Charles"},{"family":"Bejon","given":"Philip"},{"family":"Mawejje","given":"He</vt:lpwstr>
  </property>
  <property fmtid="{D5CDD505-2E9C-101B-9397-08002B2CF9AE}" pid="2520" name="ZOTERO_BREF_NZIyUgmdrQZs_11">
    <vt:lpwstr>nry D."},{"family":"Stalker","given":"Jim"},{"family":"Rockett","given":"Kirk"},{"family":"Drury","given":"Eleanor"},{"family":"Mead","given":"Daniel"},{"family":"Jeffreys","given":"Anna"},{"family":"Hubbart","given":"Christina"},{"family":"Rowlands","giv</vt:lpwstr>
  </property>
  <property fmtid="{D5CDD505-2E9C-101B-9397-08002B2CF9AE}" pid="2521" name="ZOTERO_BREF_NZIyUgmdrQZs_12">
    <vt:lpwstr>en":"Kate"},{"family":"Isaacs","given":"Alison T."},{"family":"Jyothi","given":"Dushyanth"},{"family":"Malangone","given":"Cinzia"},{"family":"Vauterin","given":"Paul"},{"family":"Jeffery","given":"Ben"},{"family":"Wright","given":"Ian"},{"family":"Hart",</vt:lpwstr>
  </property>
  <property fmtid="{D5CDD505-2E9C-101B-9397-08002B2CF9AE}" pid="2522" name="ZOTERO_BREF_NZIyUgmdrQZs_13">
    <vt:lpwstr>"given":"Lee"},{"family":"Kluczyński","given":"Krzysztof"},{"family":"Cornelius","given":"Victoria"},{"family":"Macinnis","given":"Bronwyn"},{"family":"Henrichs","given":"Christa"},{"family":"Giacomantonio","given":"Rachel"},{"family":"Kwiatkowski","given</vt:lpwstr>
  </property>
  <property fmtid="{D5CDD505-2E9C-101B-9397-08002B2CF9AE}" pid="2523" name="ZOTERO_BREF_NZIyUgmdrQZs_14">
    <vt:lpwstr>":"Dominic P."}],"issued":{"date-parts":[["2017"]]}}},{"id":3370,"uris":["http://zotero.org/users/local/9e2gOBR4/items/HZTT4ERE"],"itemData":{"id":3370,"type":"article-journal","DOI":"10.1101/gr.262790.120.Freely","note":"Citation Key: TheAnophelesgambiae</vt:lpwstr>
  </property>
  <property fmtid="{D5CDD505-2E9C-101B-9397-08002B2CF9AE}" pid="2524" name="ZOTERO_BREF_NZIyUgmdrQZs_15">
    <vt:lpwstr>1000GenomesConsortium2020","page":"1-14","title":"Genome variation and population structure among 1142 mosquitoes of the African malaria vector species Anopheles gambiae and Anopheles coluzzii","author":[{"literal":"The Anopheles gambiae 1000 Genomes Cons</vt:lpwstr>
  </property>
  <property fmtid="{D5CDD505-2E9C-101B-9397-08002B2CF9AE}" pid="2525" name="ZOTERO_BREF_NZIyUgmdrQZs_16">
    <vt:lpwstr>ortium"}],"issued":{"date-parts":[["2020"]]}}}],"schema":"https://github.com/citation-style-language/schema/raw/master/csl-citation.json"}</vt:lpwstr>
  </property>
  <property fmtid="{D5CDD505-2E9C-101B-9397-08002B2CF9AE}" pid="2526" name="ZOTERO_BREF_NZIyUgmdrQZs_2">
    <vt:lpwstr>teIndex":0},"citationItems":[{"id":2244,"uris":["http://zotero.org/users/local/9e2gOBR4/items/H3EDKPN7"],"itemData":{"id":2244,"type":"article-journal","abstract":"Genome sequencing analyses from 765 specimens of Anopheles gambiae and Anopheles coluzzii f</vt:lpwstr>
  </property>
  <property fmtid="{D5CDD505-2E9C-101B-9397-08002B2CF9AE}" pid="2527" name="ZOTERO_BREF_NZIyUgmdrQZs_3">
    <vt:lpwstr>rom 15 locations across Africa characterize patterns of gene flow and variations in population size, and provide a resource for studying the evolution of natural malaria vector populations.","container-title":"Nature","DOI":"10.1038/nature24995","ISSN":"1</vt:lpwstr>
  </property>
  <property fmtid="{D5CDD505-2E9C-101B-9397-08002B2CF9AE}" pid="2528" name="ZOTERO_BREF_NZIyUgmdrQZs_4">
    <vt:lpwstr>4764687","note":"PMID: 29186111\nCitation Key: Miles2017","page":"96-100","title":"Genetic diversity of the African malaria vector Anopheles gambiae","volume":"552","author":[{"family":"Miles","given":"Alistair"},{"family":"Harding","given":"Nicholas J."}</vt:lpwstr>
  </property>
  <property fmtid="{D5CDD505-2E9C-101B-9397-08002B2CF9AE}" pid="2529" name="ZOTERO_BREF_NZIyUgmdrQZs_5">
    <vt:lpwstr>,{"family":"Bottà","given":"Giordano"},{"family":"Clarkson","given":"Chris S."},{"family":"Antão","given":"Tiago"},{"family":"Kozak","given":"Krzysztof"},{"family":"Schrider","given":"Daniel R."},{"family":"Kern","given":"Andrew D."},{"family":"Redmond","</vt:lpwstr>
  </property>
  <property fmtid="{D5CDD505-2E9C-101B-9397-08002B2CF9AE}" pid="2530" name="ZOTERO_BREF_NZIyUgmdrQZs_6">
    <vt:lpwstr>given":"Seth"},{"family":"Sharakhov","given":"Igor"},{"family":"Pearson","given":"Richard D."},{"family":"Bergey","given":"Christina"},{"family":"Fontaine","given":"Michael C."},{"family":"Donnelly","given":"Martin J."},{"family":"Lawniczak","given":"Mara</vt:lpwstr>
  </property>
  <property fmtid="{D5CDD505-2E9C-101B-9397-08002B2CF9AE}" pid="2531" name="ZOTERO_BREF_NZIyUgmdrQZs_7">
    <vt:lpwstr> K.N."},{"family":"Ayala","given":"Diego"},{"family":"Besansky","given":"Nora J."},{"family":"Burt","given":"Austin"},{"family":"Caputo","given":"Beniamino"},{"family":"Torre","given":"Alessandra Della"},{"family":"Godfray","given":"H. Charles J."},{"fami</vt:lpwstr>
  </property>
  <property fmtid="{D5CDD505-2E9C-101B-9397-08002B2CF9AE}" pid="2532" name="ZOTERO_BREF_NZIyUgmdrQZs_8">
    <vt:lpwstr>ly":"Hahn","given":"Matthew W."},{"family":"Midega","given":"Janet"},{"family":"Neafsey","given":"Daniel E."},{"family":"O'Loughlin","given":"Samantha"},{"family":"Pinto","given":"João"},{"family":"Riehle","given":"Michelle M."},{"family":"Vernick","given</vt:lpwstr>
  </property>
  <property fmtid="{D5CDD505-2E9C-101B-9397-08002B2CF9AE}" pid="2533" name="ZOTERO_BREF_NZIyUgmdrQZs_9">
    <vt:lpwstr>":"Kenneth D."},{"family":"Weetman","given":"David"},{"family":"Wilding","given":"Craig S."},{"family":"White","given":"Bradley J."},{"family":"Troco","given":"Arlete D."},{"family":"Diabaté","given":"Abdoulaye"},{"family":"Costantini","given":"Carlo"},{"</vt:lpwstr>
  </property>
  <property fmtid="{D5CDD505-2E9C-101B-9397-08002B2CF9AE}" pid="2534" name="ZOTERO_BREF_OP2vcVsauSIl_1">
    <vt:lpwstr>ZOTERO_ITEM CSL_CITATION {"citationID":"FXXSrPyx","properties":{"formattedCitation":"(Pimentel et al., 2017)","plainCitation":"(Pimentel et al., 2017)","noteIndex":0},"citationItems":[{"id":3245,"uris":["http://zotero.org/users/local/9e2gOBR4/items/I2ALSC</vt:lpwstr>
  </property>
  <property fmtid="{D5CDD505-2E9C-101B-9397-08002B2CF9AE}" pid="2535" name="ZOTERO_BREF_OP2vcVsauSIl_2">
    <vt:lpwstr>TU"],"itemData":{"id":3245,"type":"article-journal","abstract":"We describe sleuth (http://pachterlab.github.io/sleuth), a method for the differential analysis of gene expression data that utilizes bootstrapping in conjunction with response error linear m</vt:lpwstr>
  </property>
  <property fmtid="{D5CDD505-2E9C-101B-9397-08002B2CF9AE}" pid="2536" name="ZOTERO_BREF_OP2vcVsauSIl_3">
    <vt:lpwstr>odeling to decouple biological variance from inferential variance. sleuth is implemented in an interactive shiny app that utilizes kallisto quantifications and bootstraps for fast and accurate analysis of data from RNA-seq experiments.","container-title":</vt:lpwstr>
  </property>
  <property fmtid="{D5CDD505-2E9C-101B-9397-08002B2CF9AE}" pid="2537" name="ZOTERO_BREF_OP2vcVsauSIl_4">
    <vt:lpwstr>"Nature Methods","DOI":"10.1038/nmeth.4324","ISSN":"15487105","issue":"7","note":"Citation Key: Pimentel2017","page":"687-690","title":"Differential analysis of RNA-seq incorporating quantification uncertainty","volume":"14","author":[{"family":"Pimentel"</vt:lpwstr>
  </property>
  <property fmtid="{D5CDD505-2E9C-101B-9397-08002B2CF9AE}" pid="2538" name="ZOTERO_BREF_OP2vcVsauSIl_5">
    <vt:lpwstr>,"given":"Harold"},{"family":"Bray","given":"Nicolas L."},{"family":"Puente","given":"Suzette"},{"family":"Melsted","given":"Páll"},{"family":"Pachter","given":"Lior"}],"issued":{"date-parts":[["2017"]]}}}],"schema":"https://github.com/citation-style-lang</vt:lpwstr>
  </property>
  <property fmtid="{D5CDD505-2E9C-101B-9397-08002B2CF9AE}" pid="2539" name="ZOTERO_BREF_OP2vcVsauSIl_6">
    <vt:lpwstr>uage/schema/raw/master/csl-citation.json"}</vt:lpwstr>
  </property>
  <property fmtid="{D5CDD505-2E9C-101B-9397-08002B2CF9AE}" pid="2540" name="ZOTERO_BREF_Ocv9OymJByJ0_1">
    <vt:lpwstr>ZOTERO_BIBL {"uncited":[],"omitted":[],"custom":[]} CSL_BIBLIOGRAPHY</vt:lpwstr>
  </property>
  <property fmtid="{D5CDD505-2E9C-101B-9397-08002B2CF9AE}" pid="2541" name="ZOTERO_BREF_PAfLlrW4z2Ee_1">
    <vt:lpwstr>ZOTERO_ITEM CSL_CITATION {"citationID":"gzSg70Kh","properties":{"formattedCitation":"(Garrison et al., 2021)","plainCitation":"(Garrison et al., 2021)","noteIndex":0},"citationItems":[{"id":3469,"uris":["http://zotero.org/users/local/9e2gOBR4/items/N9F2JE</vt:lpwstr>
  </property>
  <property fmtid="{D5CDD505-2E9C-101B-9397-08002B2CF9AE}" pid="2542" name="ZOTERO_BREF_PAfLlrW4z2Ee_2">
    <vt:lpwstr>52"],"itemData":{"id":3469,"type":"article-journal","note":"Citation Key: Garrison2021","page":"1-15","title":"Vcflib and tools for processing the VCF variant call format Author summary","author":[{"family":"Garrison","given":"Erik"},{"family":"Kronenberg</vt:lpwstr>
  </property>
  <property fmtid="{D5CDD505-2E9C-101B-9397-08002B2CF9AE}" pid="2543" name="ZOTERO_BREF_PAfLlrW4z2Ee_3">
    <vt:lpwstr>","given":"Zev N"},{"family":"Dawson","given":"Eric T"},{"family":"Pedersen","given":"Brent S"}],"issued":{"date-parts":[["2021"]]}}}],"schema":"https://github.com/citation-style-language/schema/raw/master/csl-citation.json"}</vt:lpwstr>
  </property>
  <property fmtid="{D5CDD505-2E9C-101B-9397-08002B2CF9AE}" pid="2544" name="ZOTERO_BREF_PPcD6GeH4sq4_1">
    <vt:lpwstr>ZOTERO_ITEM CSL_CITATION {"citationID":"MinmOXRW","properties":{"formattedCitation":"(Fontaine et al., 2015; Vicente et al., 2017)","plainCitation":"(Fontaine et al., 2015; Vicente et al., 2017)","noteIndex":0},"citationItems":[{"id":2583,"uris":["http://</vt:lpwstr>
  </property>
  <property fmtid="{D5CDD505-2E9C-101B-9397-08002B2CF9AE}" pid="2545" name="ZOTERO_BREF_PPcD6GeH4sq4_10">
    <vt:lpwstr>],"itemData":{"id":1336,"type":"article-journal","abstract":"Impacts of introgressive hybridisation may range from genomic erosion and species collapse to rapid adaptation and speciation but opportunities to study these dynamics are rare. We investigated </vt:lpwstr>
  </property>
  <property fmtid="{D5CDD505-2E9C-101B-9397-08002B2CF9AE}" pid="2546" name="ZOTERO_BREF_PPcD6GeH4sq4_11">
    <vt:lpwstr>the extent, causes and consequences of a hybrid zone between Anopheles coluzzii and Anopheles gambiae in Guinea-Bissau, where high hybridisation rates appear to be stable at least since the 1990s. Anopheles gambiae was genetically partitioned into inland </vt:lpwstr>
  </property>
  <property fmtid="{D5CDD505-2E9C-101B-9397-08002B2CF9AE}" pid="2547" name="ZOTERO_BREF_PPcD6GeH4sq4_12">
    <vt:lpwstr>and coastal subpopulations, separated by a central region dominated by A. coluzzii. Surprisingly, whole genome sequencing revealed that the coastal region harbours a hybrid form characterised by an A. gambiae-like sex chromosome and massive introgression </vt:lpwstr>
  </property>
  <property fmtid="{D5CDD505-2E9C-101B-9397-08002B2CF9AE}" pid="2548" name="ZOTERO_BREF_PPcD6GeH4sq4_13">
    <vt:lpwstr>of A. coluzzii autosomal alleles. Local selection on chromosomal inversions may play a role in this process, suggesting potential for spatiotemporal stability of the coastal hybrid form and providing resilience against introgression of medically-important</vt:lpwstr>
  </property>
  <property fmtid="{D5CDD505-2E9C-101B-9397-08002B2CF9AE}" pid="2549" name="ZOTERO_BREF_PPcD6GeH4sq4_14">
    <vt:lpwstr> loci and traits, found to be more prevalent in inland A. gambiae. Interspecific hybridisation is an important, yet probably underestimated, force in the evolution of animal biodi-versity with possible impacts ranging from erosion of species divergence an</vt:lpwstr>
  </property>
  <property fmtid="{D5CDD505-2E9C-101B-9397-08002B2CF9AE}" pid="2550" name="ZOTERO_BREF_PPcD6GeH4sq4_15">
    <vt:lpwstr>d ultimate species collapse 1 to rapid adaptation or even speciation 2,3 . The latter 'hybrid speciation' is predicted to arise via accumulation of genetic var-iation through introgression, resulting in admixed populations that are ecologically divergent </vt:lpwstr>
  </property>
  <property fmtid="{D5CDD505-2E9C-101B-9397-08002B2CF9AE}" pid="2551" name="ZOTERO_BREF_PPcD6GeH4sq4_16">
    <vt:lpwstr>from the parental lineages 3 . More generally, whilst rare hybridization can undoubtedly lead to adaptive introgression 4,5 , the adap-tive potential of very frequent interspecific hybridization is far less clear. Systems in which uncharacteristically ext</vt:lpwstr>
  </property>
  <property fmtid="{D5CDD505-2E9C-101B-9397-08002B2CF9AE}" pid="2552" name="ZOTERO_BREF_PPcD6GeH4sq4_17">
    <vt:lpwstr>reme hybridisation rates are found offer the opportunity to study such evolutionary processes. The Anopheles coluzzii-Anopheles gambiae malaria vector species-pair in western Africa provides an ideal opportunity to study speciation under extreme hybridiza</vt:lpwstr>
  </property>
  <property fmtid="{D5CDD505-2E9C-101B-9397-08002B2CF9AE}" pid="2553" name="ZOTERO_BREF_PPcD6GeH4sq4_18">
    <vt:lpwstr>tion 6,7 . Members of the Anopheles gambiae complex include the most important malaria vectors in Sub-Saharan Africa. Early evidence of genetic discontinuities in West Africa within the nominal species of the complex, A. gambiae, came from cytogenetic stu</vt:lpwstr>
  </property>
  <property fmtid="{D5CDD505-2E9C-101B-9397-08002B2CF9AE}" pid="2554" name="ZOTERO_BREF_PPcD6GeH4sq4_19">
    <vt:lpwstr>dies, which led to the description of five chromosomal forms, the FOREST and SAVANNA forms widespread in west, central and east Africa, the MOPTI form in northern west African savannah areas, and the BAMAKO and BISSAU forms, which are found only in locali</vt:lpwstr>
  </property>
  <property fmtid="{D5CDD505-2E9C-101B-9397-08002B2CF9AE}" pid="2555" name="ZOTERO_BREF_PPcD6GeH4sq4_2">
    <vt:lpwstr>zotero.org/users/local/9e2gOBR4/items/XHHY3ZGZ"],"itemData":{"id":2583,"type":"article-journal","abstract":"Variation in vectorial capacity for human malaria among Anopheles mosquito species is determined by many factors, including behavior, immunity, and</vt:lpwstr>
  </property>
  <property fmtid="{D5CDD505-2E9C-101B-9397-08002B2CF9AE}" pid="2556" name="ZOTERO_BREF_PPcD6GeH4sq4_20">
    <vt:lpwstr>zed areas of Mali and the far-west coast, respectively. Each is characterized by different arrangements of paracentric inversions on chromosome-2 and differing larval ecologies 8,9","container-title":"Nature Publishing Group","DOI":"10.1038/srep46451","ti</vt:lpwstr>
  </property>
  <property fmtid="{D5CDD505-2E9C-101B-9397-08002B2CF9AE}" pid="2557" name="ZOTERO_BREF_PPcD6GeH4sq4_21">
    <vt:lpwstr>tle":"Massive introgression drives species radiation at the range limit of Anopheles gambiae","author":[{"family":"Vicente","given":"José L"},{"family":"Clarkson","given":"Christopher S"},{"family":"Caputo","given":"Beniamino"},{"family":"Gomes","given":"</vt:lpwstr>
  </property>
  <property fmtid="{D5CDD505-2E9C-101B-9397-08002B2CF9AE}" pid="2558" name="ZOTERO_BREF_PPcD6GeH4sq4_22">
    <vt:lpwstr>Bruno"},{"family":"Pombi","given":"Marco"},{"family":"Sousa","given":"Carla A"},{"family":"Antao","given":"Tiago"},{"family":"Dinis","given":"João"},{"family":"Bottà","given":"Giordano"},{"family":"Mancini","given":"Emiliano"},{"family":"Petrarca","given"</vt:lpwstr>
  </property>
  <property fmtid="{D5CDD505-2E9C-101B-9397-08002B2CF9AE}" pid="2559" name="ZOTERO_BREF_PPcD6GeH4sq4_23">
    <vt:lpwstr>:"Vincenzo"},{"family":"Mead","given":"Daniel"},{"family":"Drury","given":"Eleanor"},{"family":"Stalker","given":"James"},{"family":"Miles","given":"Alistair"},{"family":"Kwiatkowski","given":"Dominic P"},{"family":"Donnelly","given":"Martin J"},{"family"</vt:lpwstr>
  </property>
  <property fmtid="{D5CDD505-2E9C-101B-9397-08002B2CF9AE}" pid="2560" name="ZOTERO_BREF_PPcD6GeH4sq4_24">
    <vt:lpwstr>:"Rodrigues","given":"Amabélia"},{"family":"Della Torre","given":"Alessandra"},{"family":"Weetman","given":"David"},{"family":"Pinto","given":"João"}],"issued":{"date-parts":[["2017"]]}}}],"schema":"https://github.com/citation-style-language/schema/raw/ma</vt:lpwstr>
  </property>
  <property fmtid="{D5CDD505-2E9C-101B-9397-08002B2CF9AE}" pid="2561" name="ZOTERO_BREF_PPcD6GeH4sq4_25">
    <vt:lpwstr>ster/csl-citation.json"}</vt:lpwstr>
  </property>
  <property fmtid="{D5CDD505-2E9C-101B-9397-08002B2CF9AE}" pid="2562" name="ZOTERO_BREF_PPcD6GeH4sq4_3">
    <vt:lpwstr> life history. To investigate the genomic basis of vectorial capacity and explore new avenues for vector control, we sequenced the genomes of 16 anopheline mosquito species from diverse locations spanning ~100 million years of evolution. Comparative analy</vt:lpwstr>
  </property>
  <property fmtid="{D5CDD505-2E9C-101B-9397-08002B2CF9AE}" pid="2563" name="ZOTERO_BREF_PPcD6GeH4sq4_4">
    <vt:lpwstr>ses show faster rates of gene gain and loss, elevated gene shuffling on the X chromosome, and more intron losses, relative to Drosophila . Some determinants of vectorial capacity, such as chemosensory genes, do not show elevated turnover but instead diver</vt:lpwstr>
  </property>
  <property fmtid="{D5CDD505-2E9C-101B-9397-08002B2CF9AE}" pid="2564" name="ZOTERO_BREF_PPcD6GeH4sq4_5">
    <vt:lpwstr>sify through protein-sequence changes. This dynamism of anopheline genes and genomes may contribute to their flexible capacity to take advantage of new ecological niches, including adapting to humans as primary hosts.","container-title":"Science","DOI":"1</vt:lpwstr>
  </property>
  <property fmtid="{D5CDD505-2E9C-101B-9397-08002B2CF9AE}" pid="2565" name="ZOTERO_BREF_PPcD6GeH4sq4_6">
    <vt:lpwstr>0.1126/science.1258522","ISSN":"0036-8075","issue":"6217","note":"Citation Key: Fontaine2015","page":"1258522","title":"Extensive introgression in a malaria vector species complex revealed by phylogenomics","volume":"347","author":[{"family":"Fontaine","g</vt:lpwstr>
  </property>
  <property fmtid="{D5CDD505-2E9C-101B-9397-08002B2CF9AE}" pid="2566" name="ZOTERO_BREF_PPcD6GeH4sq4_7">
    <vt:lpwstr>iven":"Michael C."},{"family":"Pease","given":"James B."},{"family":"Steele","given":"Aaron"},{"family":"Waterhouse","given":"Robert M."},{"family":"Neafsey","given":"Daniel E."},{"family":"Sharakhov","given":"Igor V."},{"family":"Jiang","given":"Xiaofang</vt:lpwstr>
  </property>
  <property fmtid="{D5CDD505-2E9C-101B-9397-08002B2CF9AE}" pid="2567" name="ZOTERO_BREF_PPcD6GeH4sq4_8">
    <vt:lpwstr>"},{"family":"Hall","given":"Andrew B."},{"family":"Catteruccia","given":"Flaminia"},{"family":"Kakani","given":"Evdoxia"},{"family":"Mitchell","given":"Sara N."},{"family":"Wu","given":"Yi-Chieh"},{"family":"Smith","given":"Hilary A."},{"family":"Love","</vt:lpwstr>
  </property>
  <property fmtid="{D5CDD505-2E9C-101B-9397-08002B2CF9AE}" pid="2568" name="ZOTERO_BREF_PPcD6GeH4sq4_9">
    <vt:lpwstr>given":"R. Rebecca"},{"family":"Lawniczak","given":"Mara K.N."},{"family":"Hahn","given":"Matthew W."},{"family":"Besansky","given":"Nora J."}],"issued":{"date-parts":[["2015"]]}}},{"id":1336,"uris":["http://zotero.org/users/local/9e2gOBR4/items/JQ9RUKG5"</vt:lpwstr>
  </property>
  <property fmtid="{D5CDD505-2E9C-101B-9397-08002B2CF9AE}" pid="2569" name="ZOTERO_BREF_TsJA8YANv43h_1">
    <vt:lpwstr>ZOTERO_ITEM CSL_CITATION {"citationID":"b0xfkfSb","properties":{"formattedCitation":"(Garud et al., 2015)","plainCitation":"(Garud et al., 2015)","noteIndex":0},"citationItems":[{"id":2819,"uris":["http://zotero.org/users/local/9e2gOBR4/items/SDUAB5FN"],"</vt:lpwstr>
  </property>
  <property fmtid="{D5CDD505-2E9C-101B-9397-08002B2CF9AE}" pid="2570" name="ZOTERO_BREF_TsJA8YANv43h_10">
    <vt:lpwstr>er-title":"PLoS Genetics","DOI":"10.1371/journal.pgen.1005004","ISSN":"15537404","issue":"2","note":"Citation Key: Garud2015","page":"1-32","title":"Recent Selective Sweeps in North American Drosophila melanogaster Show Signatures of Soft Sweeps","volume"</vt:lpwstr>
  </property>
  <property fmtid="{D5CDD505-2E9C-101B-9397-08002B2CF9AE}" pid="2571" name="ZOTERO_BREF_TsJA8YANv43h_11">
    <vt:lpwstr>:"11","author":[{"family":"Garud","given":"Nandita R."},{"family":"Messer","given":"Philipp W."},{"family":"Buzbas","given":"Erkan O."},{"family":"Petrov","given":"Dmitri A."}],"issued":{"date-parts":[["2015"]]}}}],"schema":"https://github.com/citation-st</vt:lpwstr>
  </property>
  <property fmtid="{D5CDD505-2E9C-101B-9397-08002B2CF9AE}" pid="2572" name="ZOTERO_BREF_TsJA8YANv43h_12">
    <vt:lpwstr>yle-language/schema/raw/master/csl-citation.json"}</vt:lpwstr>
  </property>
  <property fmtid="{D5CDD505-2E9C-101B-9397-08002B2CF9AE}" pid="2573" name="ZOTERO_BREF_TsJA8YANv43h_2">
    <vt:lpwstr>itemData":{"id":2819,"type":"article-journal","abstract":"Adaptation from standing genetic variation or recurrent de novo mutation in large populations should commonly generate soft rather than hard selective sweeps. In contrast to a hard selective sweep,</vt:lpwstr>
  </property>
  <property fmtid="{D5CDD505-2E9C-101B-9397-08002B2CF9AE}" pid="2574" name="ZOTERO_BREF_TsJA8YANv43h_3">
    <vt:lpwstr> in which a single adaptive haplotype rises to high population frequency, in a soft selective sweep multiple adaptive haplotypes sweep through the population simultaneously, producing distinct patterns of genetic variation in the vicinity of the adaptive </vt:lpwstr>
  </property>
  <property fmtid="{D5CDD505-2E9C-101B-9397-08002B2CF9AE}" pid="2575" name="ZOTERO_BREF_TsJA8YANv43h_4">
    <vt:lpwstr>site. Current statistical methods were expressly designed to detect hard sweeps and most lack power to detect soft sweeps. This is particularly unfortunate for the study of adaptation in species such as Drosophila melanogaster, where all three confirmed c</vt:lpwstr>
  </property>
  <property fmtid="{D5CDD505-2E9C-101B-9397-08002B2CF9AE}" pid="2576" name="ZOTERO_BREF_TsJA8YANv43h_5">
    <vt:lpwstr>ases of recent adaptation resulted in soft selective sweeps and where there is evidence that the effective population size relevant for recent and strong adaptation is large enough to generate soft sweeps even when adaptation requires mutation at a specif</vt:lpwstr>
  </property>
  <property fmtid="{D5CDD505-2E9C-101B-9397-08002B2CF9AE}" pid="2577" name="ZOTERO_BREF_TsJA8YANv43h_6">
    <vt:lpwstr>ic single site at a locus. Here, we develop a statistical test based on a measure of haplotype homozygosity (H12) that is capable of detecting both hard and soft sweeps with similar power. We use H12 to identify multiple genomic regions that have undergon</vt:lpwstr>
  </property>
  <property fmtid="{D5CDD505-2E9C-101B-9397-08002B2CF9AE}" pid="2578" name="ZOTERO_BREF_TsJA8YANv43h_7">
    <vt:lpwstr>e recent and strong adaptation in a large population sample of fully sequenced Drosophila melanogaster strains from the Drosophila Genetic Reference Panel (DGRP). Visual inspection of the top 50 candidates reveals that in all cases multiple haplotypes are</vt:lpwstr>
  </property>
  <property fmtid="{D5CDD505-2E9C-101B-9397-08002B2CF9AE}" pid="2579" name="ZOTERO_BREF_TsJA8YANv43h_8">
    <vt:lpwstr> present at high frequencies, consistent with signatures of soft sweeps. We further develop a second haplotype homozygosity statistic (H2/H1) that, in combination with H12, is capable of differentiating hard from soft sweeps. Surprisingly, we find that th</vt:lpwstr>
  </property>
  <property fmtid="{D5CDD505-2E9C-101B-9397-08002B2CF9AE}" pid="2580" name="ZOTERO_BREF_TsJA8YANv43h_9">
    <vt:lpwstr>e H12 and H2/H1 values for all top 50 peaks are much more easily generated by soft rather than hard sweeps. We discuss the implications of these results for the study of adaptation in Drosophila and in species with large census population sizes.","contain</vt:lpwstr>
  </property>
  <property fmtid="{D5CDD505-2E9C-101B-9397-08002B2CF9AE}" pid="2581" name="ZOTERO_BREF_W5cWGeo2fmQF_1">
    <vt:lpwstr>ZOTERO_ITEM CSL_CITATION {"citationID":"otE53XVg","properties":{"formattedCitation":"(Djouaka et al., 2008; M\\uc0\\u252{}ller et al., 2008)","plainCitation":"(Djouaka et al., 2008; Müller et al., 2008)","noteIndex":0},"citationItems":[{"id":1469,"uris":[</vt:lpwstr>
  </property>
  <property fmtid="{D5CDD505-2E9C-101B-9397-08002B2CF9AE}" pid="2582" name="ZOTERO_BREF_W5cWGeo2fmQF_10">
    <vt:lpwstr>ree resistant populations analysed. Several additional potential resistance mechanisms were also identified that warrant further investigation. Metabolic genes were over expressed irrespective of the presence of kdr, the latter resistance mechanism being </vt:lpwstr>
  </property>
  <property fmtid="{D5CDD505-2E9C-101B-9397-08002B2CF9AE}" pid="2583" name="ZOTERO_BREF_W5cWGeo2fmQF_11">
    <vt:lpwstr>absent in one resistant population. The discovery that mosquitoes collected from different types of breeding sites display differing profiles of metabolic genes at the adult stage may reflect the influence of a range of xenobiotics on selecting for resist</vt:lpwstr>
  </property>
  <property fmtid="{D5CDD505-2E9C-101B-9397-08002B2CF9AE}" pid="2584" name="ZOTERO_BREF_W5cWGeo2fmQF_12">
    <vt:lpwstr>ance in mosquitoes.","container-title":"BMC genomics","DOI":"10.1186/1471-2164-9-538","ISSN":"1471-2164","issue":"1","note":"PMID: 19014539\nISBN: 1471-2164 (Electronic)\\r1471-2164 (Linking)","page":"538","title":"Expression of the cytochrome P450s, CYP6</vt:lpwstr>
  </property>
  <property fmtid="{D5CDD505-2E9C-101B-9397-08002B2CF9AE}" pid="2585" name="ZOTERO_BREF_W5cWGeo2fmQF_13">
    <vt:lpwstr>P3 and CYP6M2 are significantly elevated in multiple pyrethroid resistant populations of Anopheles gambiae s.s. from Southern Benin and Nigeria.","volume":"9","author":[{"family":"Djouaka","given":"Rousseau F"},{"family":"Bakare","given":"Adekunle A"},{"f</vt:lpwstr>
  </property>
  <property fmtid="{D5CDD505-2E9C-101B-9397-08002B2CF9AE}" pid="2586" name="ZOTERO_BREF_W5cWGeo2fmQF_14">
    <vt:lpwstr>amily":"Coulibaly","given":"Ousmane N"},{"family":"Akogbeto","given":"Martin C"},{"family":"Ranson","given":"Hilary"},{"family":"Hemingway","given":"Janet"},{"family":"Strode","given":"Clare"}],"issued":{"date-parts":[["2008"]]}}},{"id":1388,"uris":["http</vt:lpwstr>
  </property>
  <property fmtid="{D5CDD505-2E9C-101B-9397-08002B2CF9AE}" pid="2587" name="ZOTERO_BREF_W5cWGeo2fmQF_15">
    <vt:lpwstr>://zotero.org/users/local/9e2gOBR4/items/GBBNJVAR"],"itemData":{"id":1388,"type":"article-journal","abstract":"Insects exposed to pesticides undergo strong natural selection and have developed various adaptive mechanisms to survive. Resistance to pyrethro</vt:lpwstr>
  </property>
  <property fmtid="{D5CDD505-2E9C-101B-9397-08002B2CF9AE}" pid="2588" name="ZOTERO_BREF_W5cWGeo2fmQF_16">
    <vt:lpwstr>id insecticides in the malaria vector Anopheles gambiae is receiving increasing attention because it threatens the sustainability of malaria vector control programs in sub-Saharan Africa. An understanding of the molecular mechanisms conferring pyrethroid </vt:lpwstr>
  </property>
  <property fmtid="{D5CDD505-2E9C-101B-9397-08002B2CF9AE}" pid="2589" name="ZOTERO_BREF_W5cWGeo2fmQF_17">
    <vt:lpwstr>resistance gives insight into the processes of evolution of adaptive traits and facilitates the development of simple monitoring tools and novel strategies to restore the efficacy of insecticides. For this purpose, it is essential to understand which mech</vt:lpwstr>
  </property>
  <property fmtid="{D5CDD505-2E9C-101B-9397-08002B2CF9AE}" pid="2590" name="ZOTERO_BREF_W5cWGeo2fmQF_18">
    <vt:lpwstr>anisms are important in wild mosquitoes. Here, our aim was to identify enzymes that may be important in metabolic resistance to pyrethroids by measuring gene expression for over 250 genes potentially involved in metabolic resistance in phenotyped individu</vt:lpwstr>
  </property>
  <property fmtid="{D5CDD505-2E9C-101B-9397-08002B2CF9AE}" pid="2591" name="ZOTERO_BREF_W5cWGeo2fmQF_19">
    <vt:lpwstr>als from a highly resistant, wild A. gambiae population from Ghana. A cytochrome P450, CYP6P3, was significantly overexpressed in the survivors, and we show that the translated enzyme metabolises both alpha-cyano and non-alpha-cyano pyrethroids. This is t</vt:lpwstr>
  </property>
  <property fmtid="{D5CDD505-2E9C-101B-9397-08002B2CF9AE}" pid="2592" name="ZOTERO_BREF_W5cWGeo2fmQF_2">
    <vt:lpwstr>"http://zotero.org/users/local/9e2gOBR4/items/LYS3SSLX"],"itemData":{"id":1469,"type":"article-journal","abstract":"BACKGROUND: Insecticide resistance in Anopheles mosquitoes is threatening the success of malaria control programmes. This is particularly t</vt:lpwstr>
  </property>
  <property fmtid="{D5CDD505-2E9C-101B-9397-08002B2CF9AE}" pid="2593" name="ZOTERO_BREF_W5cWGeo2fmQF_20">
    <vt:lpwstr>he first study to demonstrate the capacity of a P450 identified in wild A. gambiae to metabolise insecticides. The findings add to the understanding of the genetic basis of insecticide resistance in wild mosquito populations.","container-title":"PLoS Gene</vt:lpwstr>
  </property>
  <property fmtid="{D5CDD505-2E9C-101B-9397-08002B2CF9AE}" pid="2594" name="ZOTERO_BREF_W5cWGeo2fmQF_21">
    <vt:lpwstr>tics","DOI":"10.1371/journal.pgen.1000286","ISSN":"15537390","note":"PMID: 19043575\nCitation Key: Muller2008\nISBN: 1553-7404 (Electronic)\\r1553-7390 (Linking)","title":"Field-caught permethrin-resistant Anopheles gambiae overexpress CYP6P3, a P450 that</vt:lpwstr>
  </property>
  <property fmtid="{D5CDD505-2E9C-101B-9397-08002B2CF9AE}" pid="2595" name="ZOTERO_BREF_W5cWGeo2fmQF_22">
    <vt:lpwstr> metabolises pyrethroids","author":[{"family":"Müller","given":"Pie"},{"family":"Warr","given":"Emma"},{"family":"Stevenson","given":"Bradley J."},{"family":"Pignatelli","given":"Patricia M."},{"family":"Morgan","given":"John C."},{"family":"Steven","give</vt:lpwstr>
  </property>
  <property fmtid="{D5CDD505-2E9C-101B-9397-08002B2CF9AE}" pid="2596" name="ZOTERO_BREF_W5cWGeo2fmQF_23">
    <vt:lpwstr>n":"Andrew"},{"family":"Yawson","given":"Alexander E."},{"family":"Mitchell","given":"Sara N."},{"family":"Ranson","given":"Hilary"},{"family":"Hemingway","given":"Janet"},{"family":"Paine","given":"Mark J I"},{"family":"Donnelly","given":"Martin J."}],"i</vt:lpwstr>
  </property>
  <property fmtid="{D5CDD505-2E9C-101B-9397-08002B2CF9AE}" pid="2597" name="ZOTERO_BREF_W5cWGeo2fmQF_24">
    <vt:lpwstr>ssued":{"date-parts":[["2008"]]}}}],"schema":"https://github.com/citation-style-language/schema/raw/master/csl-citation.json"}</vt:lpwstr>
  </property>
  <property fmtid="{D5CDD505-2E9C-101B-9397-08002B2CF9AE}" pid="2598" name="ZOTERO_BREF_W5cWGeo2fmQF_3">
    <vt:lpwstr>rue in Benin where pyrethroid resistance has been linked to the failure of insecticide treated bed nets. The role of mutations in the insecticide target sites in conferring resistance has been clearly established. In this study, the contribution of other </vt:lpwstr>
  </property>
  <property fmtid="{D5CDD505-2E9C-101B-9397-08002B2CF9AE}" pid="2599" name="ZOTERO_BREF_W5cWGeo2fmQF_4">
    <vt:lpwstr>potential resistance mechanisms was investigated in Anopheles gambiae s.s. from a number of localities in Southern Benin and Nigeria. The mosquitoes were sampled from a variety of breeding sites in a preliminary attempt to investigate the role of contamin</vt:lpwstr>
  </property>
  <property fmtid="{D5CDD505-2E9C-101B-9397-08002B2CF9AE}" pid="2600" name="ZOTERO_BREF_W5cWGeo2fmQF_5">
    <vt:lpwstr>ation of mosquito breeding sites in selecting for resistance in adult mosquitoes.\\n\\nRESULTS: All mosquitoes sampled belonged to the M form of An. gambiae s.s. There were high levels of permethrin resistance in an agricultural area (Akron) and an urban </vt:lpwstr>
  </property>
  <property fmtid="{D5CDD505-2E9C-101B-9397-08002B2CF9AE}" pid="2601" name="ZOTERO_BREF_W5cWGeo2fmQF_6">
    <vt:lpwstr>area (Gbedjromede), low levels of resistance in mosquito samples from an oil contaminated site (Ojoo) and complete susceptibility in the rural Orogun location. The target site mutation kdrW was detected at high levels in two of the populations (Akron f = </vt:lpwstr>
  </property>
  <property fmtid="{D5CDD505-2E9C-101B-9397-08002B2CF9AE}" pid="2602" name="ZOTERO_BREF_W5cWGeo2fmQF_7">
    <vt:lpwstr>0.86 and Gbedjromede f = 0.84) but was not detected in Ojoo or Orogun. Microarray analysis using the Anopheles gambiae detox chip identified two P450s, CYP6P3 and CYP6M2 up regulated in all three populations, the former was expressed at particularly high </vt:lpwstr>
  </property>
  <property fmtid="{D5CDD505-2E9C-101B-9397-08002B2CF9AE}" pid="2603" name="ZOTERO_BREF_W5cWGeo2fmQF_8">
    <vt:lpwstr>levels in the Akron (12.4-fold) and Ojoo (7.4-fold) populations compared to the susceptible population. Additional detoxification and redox genes were also over expressed in one or more populations including two cuticular pre-cursor genes which were eleva</vt:lpwstr>
  </property>
  <property fmtid="{D5CDD505-2E9C-101B-9397-08002B2CF9AE}" pid="2604" name="ZOTERO_BREF_W5cWGeo2fmQF_9">
    <vt:lpwstr>ted in two of the three resistant populations.\\n\\nCONCLUSION: Multiple resistance mechanisms incurred in the different breeding sites contribute to resistance to permethrin in Benin. The cytochrome P450 genes, CYP6P3 and CYP6M2 are upregulated in all th</vt:lpwstr>
  </property>
  <property fmtid="{D5CDD505-2E9C-101B-9397-08002B2CF9AE}" pid="2605" name="ZOTERO_BREF_WTJxPAPQzGN1_1">
    <vt:lpwstr>ZOTERO_ITEM CSL_CITATION {"citationID":"FzrO2YBg","properties":{"formattedCitation":"(D. E. Neafsey et al., 2021)","plainCitation":"(D. E. Neafsey et al., 2021)","dontUpdate":true,"noteIndex":0},"citationItems":[{"id":3581,"uris":["http://zotero.org/users</vt:lpwstr>
  </property>
  <property fmtid="{D5CDD505-2E9C-101B-9397-08002B2CF9AE}" pid="2606" name="ZOTERO_BREF_WTJxPAPQzGN1_2">
    <vt:lpwstr>/local/9e2gOBR4/items/HVQ3S28N"],"itemData":{"id":3581,"type":"article-journal","abstract":"Almost 20 years have passed since the first reference genome assemblies were published for Plasmodium falciparum, the deadliest malaria parasite, and Anopheles gam</vt:lpwstr>
  </property>
  <property fmtid="{D5CDD505-2E9C-101B-9397-08002B2CF9AE}" pid="2607" name="ZOTERO_BREF_WTJxPAPQzGN1_3">
    <vt:lpwstr>biae, the most important mosquito vector of malaria in sub-Saharan Africa. Reference genomes now exist for all human malaria parasites and nearly half of the ~40 important vectors around the world. As a foundation for genetic diversity studies, these refe</vt:lpwstr>
  </property>
  <property fmtid="{D5CDD505-2E9C-101B-9397-08002B2CF9AE}" pid="2608" name="ZOTERO_BREF_WTJxPAPQzGN1_4">
    <vt:lpwstr>rence genomes have helped advance our understanding of basic disease biology and drug and insecticide resistance, and have informed vaccine development efforts. Population genomic data are increasingly being used to guide our understanding of malaria epid</vt:lpwstr>
  </property>
  <property fmtid="{D5CDD505-2E9C-101B-9397-08002B2CF9AE}" pid="2609" name="ZOTERO_BREF_WTJxPAPQzGN1_5">
    <vt:lpwstr>emiology, for example by assessing connectivity between populations and the efficacy of parasite and vector interventions. The potential value of these applications to malaria control strategies, together with the increasing diversity of genomic data type</vt:lpwstr>
  </property>
  <property fmtid="{D5CDD505-2E9C-101B-9397-08002B2CF9AE}" pid="2610" name="ZOTERO_BREF_WTJxPAPQzGN1_6">
    <vt:lpwstr>s and contexts in which data are being generated, raise both opportunities and challenges in the field. This Review discusses advances in malaria genomics and explores how population genomic data could be harnessed to further support global disease contro</vt:lpwstr>
  </property>
  <property fmtid="{D5CDD505-2E9C-101B-9397-08002B2CF9AE}" pid="2611" name="ZOTERO_BREF_WTJxPAPQzGN1_7">
    <vt:lpwstr>l efforts.","container-title":"Nature Reviews Genetics","DOI":"10.1038/s41576-021-00349-5","ISSN":"14710064","issue":"August","note":"publisher: Springer US\nISBN: 0123456789","page":"502-517","title":"Advances and opportunities in malaria population geno</vt:lpwstr>
  </property>
  <property fmtid="{D5CDD505-2E9C-101B-9397-08002B2CF9AE}" pid="2612" name="ZOTERO_BREF_WTJxPAPQzGN1_8">
    <vt:lpwstr>mics","volume":"22","author":[{"family":"Neafsey","given":"Daniel E."},{"family":"Taylor","given":"Aimee R."},{"family":"MacInnis","given":"Bronwyn L."}],"issued":{"date-parts":[["2021"]]}}}],"schema":"https://github.com/citation-style-language/schema/raw</vt:lpwstr>
  </property>
  <property fmtid="{D5CDD505-2E9C-101B-9397-08002B2CF9AE}" pid="2613" name="ZOTERO_BREF_WTJxPAPQzGN1_9">
    <vt:lpwstr>/master/csl-citation.json"}</vt:lpwstr>
  </property>
  <property fmtid="{D5CDD505-2E9C-101B-9397-08002B2CF9AE}" pid="2614" name="ZOTERO_BREF_XNa9OPGniSAr_1">
    <vt:lpwstr>ZOTERO_ITEM CSL_CITATION {"citationID":"mqLQmXrj","properties":{"formattedCitation":"(Andrews, 2010)","plainCitation":"(Andrews, 2010)","dontUpdate":true,"noteIndex":0},"citationItems":[{"id":3236,"uris":["http://zotero.org/users/local/9e2gOBR4/items/P3QL</vt:lpwstr>
  </property>
  <property fmtid="{D5CDD505-2E9C-101B-9397-08002B2CF9AE}" pid="2615" name="ZOTERO_BREF_XNa9OPGniSAr_2">
    <vt:lpwstr>X3XE"],"itemData":{"id":3236,"type":"webpage","note":"Citation Key: Andrews2010","title":"FastQC: a quality control tool for high throughput sequence data.","URL":"http://www.bioinformatics.babraham.ac.uk/projects/fastqc","author":[{"family":"Andrews","gi</vt:lpwstr>
  </property>
  <property fmtid="{D5CDD505-2E9C-101B-9397-08002B2CF9AE}" pid="2616" name="ZOTERO_BREF_XNa9OPGniSAr_3">
    <vt:lpwstr>ven":"Simon"}],"issued":{"date-parts":[["2010"]]}}}],"schema":"https://github.com/citation-style-language/schema/raw/master/csl-citation.json"}</vt:lpwstr>
  </property>
  <property fmtid="{D5CDD505-2E9C-101B-9397-08002B2CF9AE}" pid="2617" name="ZOTERO_BREF_XmNtsJG9x7Zd_1">
    <vt:lpwstr>ZOTERO_ITEM CSL_CITATION {"citationID":"rSPZwqWv","properties":{"formattedCitation":"(K\\uc0\\u246{}ster, 2022)","plainCitation":"(Köster, 2022)","noteIndex":0},"citationItems":[{"id":3593,"uris":["http://zotero.org/users/local/9e2gOBR4/items/7L2TSM2F"],"</vt:lpwstr>
  </property>
  <property fmtid="{D5CDD505-2E9C-101B-9397-08002B2CF9AE}" pid="2618" name="ZOTERO_BREF_XmNtsJG9x7Zd_2">
    <vt:lpwstr>itemData":{"id":3593,"type":"webpage","note":"Citation Key: Koster","title":"Snakemake: Best Practices","URL":"https://snakemake.readthedocs.io/en/stable/snakefiles/best_practices.html","author":[{"family":"Köster","given":"Johannes"}],"accessed":{"date-p</vt:lpwstr>
  </property>
  <property fmtid="{D5CDD505-2E9C-101B-9397-08002B2CF9AE}" pid="2619" name="ZOTERO_BREF_XmNtsJG9x7Zd_3">
    <vt:lpwstr>arts":[["2022",1,10]]},"issued":{"date-parts":[["2022"]]}}}],"schema":"https://github.com/citation-style-language/schema/raw/master/csl-citation.json"}</vt:lpwstr>
  </property>
  <property fmtid="{D5CDD505-2E9C-101B-9397-08002B2CF9AE}" pid="2620" name="ZOTERO_BREF_YTsagRguixLf_1">
    <vt:lpwstr>ZOTERO_ITEM CSL_CITATION {"citationID":"Loiceh43","properties":{"formattedCitation":"(Zhao et al., 2014)","plainCitation":"(Zhao et al., 2014)","noteIndex":0},"citationItems":[{"id":3594,"uris":["http://zotero.org/users/local/9e2gOBR4/items/ZT2MYWFK"],"it</vt:lpwstr>
  </property>
  <property fmtid="{D5CDD505-2E9C-101B-9397-08002B2CF9AE}" pid="2621" name="ZOTERO_BREF_YTsagRguixLf_10">
    <vt:lpwstr>"title":"Comparison of RNA-Seq and microarray in transcriptome profiling of activated T cells","volume":"9","author":[{"family":"Zhao","given":"Shanrong"},{"family":"Fung-Leung","given":"Wai Ping"},{"family":"Bittner","given":"Anton"},{"family":"Ngo","giv</vt:lpwstr>
  </property>
  <property fmtid="{D5CDD505-2E9C-101B-9397-08002B2CF9AE}" pid="2622" name="ZOTERO_BREF_YTsagRguixLf_11">
    <vt:lpwstr>en":"Karen"},{"family":"Liu","given":"Xuejun"}],"issued":{"date-parts":[["2014"]]}}}],"schema":"https://github.com/citation-style-language/schema/raw/master/csl-citation.json"}</vt:lpwstr>
  </property>
  <property fmtid="{D5CDD505-2E9C-101B-9397-08002B2CF9AE}" pid="2623" name="ZOTERO_BREF_YTsagRguixLf_2">
    <vt:lpwstr>emData":{"id":3594,"type":"article-journal","abstract":"To demonstrate the benefits of RNA-Seq over microarray in transcriptome profiling, both RNA-Seq and microarray analyses were performed on RNA samples from a human T cell activation experiment. In con</vt:lpwstr>
  </property>
  <property fmtid="{D5CDD505-2E9C-101B-9397-08002B2CF9AE}" pid="2624" name="ZOTERO_BREF_YTsagRguixLf_3">
    <vt:lpwstr>trast to other reports, our analyses focused on the difference, rather than similarity, between RNA-Seq and microarray technologies in transcriptome profiling. A comparison of data sets derived from RNA-Seq and Affymetrix platforms using the same set of s</vt:lpwstr>
  </property>
  <property fmtid="{D5CDD505-2E9C-101B-9397-08002B2CF9AE}" pid="2625" name="ZOTERO_BREF_YTsagRguixLf_4">
    <vt:lpwstr>amples showed a high correlation between gene expression profiles generated by the two platforms. However, it also demonstrated that RNA-Seq was superior in detecting low abundance transcripts, differentiating biologically critical isoforms, and allowing </vt:lpwstr>
  </property>
  <property fmtid="{D5CDD505-2E9C-101B-9397-08002B2CF9AE}" pid="2626" name="ZOTERO_BREF_YTsagRguixLf_5">
    <vt:lpwstr>the identification of genetic variants. RNA-Seq also demonstrated a broader dynamic range than microarray, which allowed for the detection of more differentially expressed genes with higher fold-change. Analysis of the two datasets also showed the benefit</vt:lpwstr>
  </property>
  <property fmtid="{D5CDD505-2E9C-101B-9397-08002B2CF9AE}" pid="2627" name="ZOTERO_BREF_YTsagRguixLf_6">
    <vt:lpwstr> derived from avoidance of technical issues inherent to microarray probe performance such as cross-hybridization, non-specific hybridization and limited detection range of individual probes. Because RNA-Seq does not rely on a predesigned complement sequen</vt:lpwstr>
  </property>
  <property fmtid="{D5CDD505-2E9C-101B-9397-08002B2CF9AE}" pid="2628" name="ZOTERO_BREF_YTsagRguixLf_7">
    <vt:lpwstr>ce detection probe, it is devoid of issues associated with probe redundancy and annotation, which simplified interpretation of the data. Despite the superior benefits of RNA-Seq, microarrays are still the more common choice of researchers when conducting </vt:lpwstr>
  </property>
  <property fmtid="{D5CDD505-2E9C-101B-9397-08002B2CF9AE}" pid="2629" name="ZOTERO_BREF_YTsagRguixLf_8">
    <vt:lpwstr>transcriptional profiling experiments. This is likely because RNA-Seq sequencing technology is new to most researchers, more expensive than microarray, data storage is more challenging and analysis is more complex. We expect that once these barriers are o</vt:lpwstr>
  </property>
  <property fmtid="{D5CDD505-2E9C-101B-9397-08002B2CF9AE}" pid="2630" name="ZOTERO_BREF_YTsagRguixLf_9">
    <vt:lpwstr>vercome, the RNA-Seq platform will become the predominant tool for transcriptome analysis. © 2014 Zhao et al.","container-title":"PLoS ONE","DOI":"10.1371/journal.pone.0078644","ISSN":"19326203","issue":"1","note":"PMID: 24454679\nCitation Key: Zhao2014",</vt:lpwstr>
  </property>
  <property fmtid="{D5CDD505-2E9C-101B-9397-08002B2CF9AE}" pid="2631" name="ZOTERO_BREF_Z3ifR108LaDW_1">
    <vt:lpwstr>ZOTERO_ITEM CSL_CITATION {"citationID":"O6X4LdeN","properties":{"formattedCitation":"(Yi et al., 2010)","plainCitation":"(Yi et al., 2010)","noteIndex":0},"citationItems":[{"id":3253,"uris":["http://zotero.org/users/local/9e2gOBR4/items/7WYV9DCK"],"itemDa</vt:lpwstr>
  </property>
  <property fmtid="{D5CDD505-2E9C-101B-9397-08002B2CF9AE}" pid="2632" name="ZOTERO_BREF_Z3ifR108LaDW_10">
    <vt:lpwstr>ou","given":"Jing"},{"family":"Shan","given":"Ying"},{"family":"Li","given":"Shuzheng"},{"family":"Yang","given":"Qi"},{"literal":"Asan"},{"family":"Ni","given":"Peixiang"},{"family":"Tian","given":"Geng"},{"family":"Xu","given":"Junming"},{"family":"Liu"</vt:lpwstr>
  </property>
  <property fmtid="{D5CDD505-2E9C-101B-9397-08002B2CF9AE}" pid="2633" name="ZOTERO_BREF_Z3ifR108LaDW_11">
    <vt:lpwstr>,"given":"Xiao"},{"family":"Jiang","given":"Tao"},{"family":"Wu","given":"Renhua"},{"family":"Zhou","given":"Guangyu"},{"family":"Tang","given":"Meifang"},{"family":"Qin","given":"Junjie"},{"family":"Wang","given":"Tong"},{"family":"Feng","given":"Shuijia</vt:lpwstr>
  </property>
  <property fmtid="{D5CDD505-2E9C-101B-9397-08002B2CF9AE}" pid="2634" name="ZOTERO_BREF_Z3ifR108LaDW_12">
    <vt:lpwstr>n"},{"family":"Li","given":"Guohong"},{"literal":"Huasang"},{"family":"Luosang","given":"Jiangbai"},{"family":"Wang","given":"Wei"},{"family":"Chen","given":"Fang"},{"family":"Wang","given":"Yading"},{"family":"Zheng","given":"Xiaoguang"},{"family":"Li","</vt:lpwstr>
  </property>
  <property fmtid="{D5CDD505-2E9C-101B-9397-08002B2CF9AE}" pid="2635" name="ZOTERO_BREF_Z3ifR108LaDW_13">
    <vt:lpwstr>given":"Zhuo"},{"family":"Bianba","given":"Zhuoma"},{"family":"Yang","given":"Ge"},{"family":"Wang","given":"Xinping"},{"family":"Tang","given":"Shuhui"},{"family":"Gao","given":"Guoyi"},{"family":"Chen","given":"Yong"},{"family":"Luo","given":"Zhen"},{"f</vt:lpwstr>
  </property>
  <property fmtid="{D5CDD505-2E9C-101B-9397-08002B2CF9AE}" pid="2636" name="ZOTERO_BREF_Z3ifR108LaDW_14">
    <vt:lpwstr>amily":"Gusang","given":"Lamu"},{"family":"Cao","given":"Zheng"},{"family":"Zhang","given":"Qinghui"},{"family":"Ouyang","given":"Weihan"},{"family":"Ren","given":"Xiaoli"},{"family":"Liang","given":"Huiqing"},{"family":"Zheng","given":"Huisong"},{"family</vt:lpwstr>
  </property>
  <property fmtid="{D5CDD505-2E9C-101B-9397-08002B2CF9AE}" pid="2637" name="ZOTERO_BREF_Z3ifR108LaDW_15">
    <vt:lpwstr>":"Huang","given":"Yebo"},{"family":"Li","given":"Jingxiang"},{"family":"Bolund","given":"Lars"},{"family":"Kristiansen","given":"Karsten"},{"family":"Li","given":"Yingrui"},{"family":"Zhang","given":"Yong"},{"family":"Zhang","given":"Xiuqing"},{"family":</vt:lpwstr>
  </property>
  <property fmtid="{D5CDD505-2E9C-101B-9397-08002B2CF9AE}" pid="2638" name="ZOTERO_BREF_Z3ifR108LaDW_16">
    <vt:lpwstr>"Li","given":"Ruiqiang"},{"family":"Li","given":"Songgang"},{"family":"Yang","given":"Huanming"},{"family":"Nielsen","given":"Rasmus"},{"family":"Wang","given":"Jun"},{"family":"Wang","given":"Jian"}],"issued":{"date-parts":[["2010"]]}}}],"schema":"https:</vt:lpwstr>
  </property>
  <property fmtid="{D5CDD505-2E9C-101B-9397-08002B2CF9AE}" pid="2639" name="ZOTERO_BREF_Z3ifR108LaDW_17">
    <vt:lpwstr>//github.com/citation-style-language/schema/raw/master/csl-citation.json"}</vt:lpwstr>
  </property>
  <property fmtid="{D5CDD505-2E9C-101B-9397-08002B2CF9AE}" pid="2640" name="ZOTERO_BREF_Z3ifR108LaDW_2">
    <vt:lpwstr>ta":{"id":3253,"type":"article-journal","abstract":"Residents of the Tibetan Plateau show heritable adaptations to extreme altitude. We sequenced 50 exornes of ethnic Tibetans, encompassing coding sequences of 92% of human genes, with an average coverage </vt:lpwstr>
  </property>
  <property fmtid="{D5CDD505-2E9C-101B-9397-08002B2CF9AE}" pid="2641" name="ZOTERO_BREF_Z3ifR108LaDW_3">
    <vt:lpwstr>of 18x per individual. Genes showing population-specific allele frequency changes, which represent strong candidates for altitude adaptation, were identified. The strongest signal of natural selection came from endothelial Per-Arnt-Sim (PAS) domain protei</vt:lpwstr>
  </property>
  <property fmtid="{D5CDD505-2E9C-101B-9397-08002B2CF9AE}" pid="2642" name="ZOTERO_BREF_Z3ifR108LaDW_4">
    <vt:lpwstr>n 1 (EPAS1), a transcription factor involved in response to hypoxia. One single-nucleotide polymorphism (SNP) at EPASl shows a 78% frequency difference between Tibetan and Han samples, representing the fastest allele frequency change observed at any human</vt:lpwstr>
  </property>
  <property fmtid="{D5CDD505-2E9C-101B-9397-08002B2CF9AE}" pid="2643" name="ZOTERO_BREF_Z3ifR108LaDW_5">
    <vt:lpwstr> gene to date. This SNP's association with erythrocyte abundance supports the role of EPASl in adaptation to hypoxia. Thus, a population genomic survey has revealed a functionally important locus in genetic adaptation to high altitude. Copyright 2010 by t</vt:lpwstr>
  </property>
  <property fmtid="{D5CDD505-2E9C-101B-9397-08002B2CF9AE}" pid="2644" name="ZOTERO_BREF_Z3ifR108LaDW_6">
    <vt:lpwstr>he American Association for the Advancement of Science; all rights reserved.","container-title":"Science","DOI":"10.1126/science.1190371","ISSN":"00368075","issue":"5987","note":"PMID: 20595611\nCitation Key: Yi2010","page":"75-78","title":"Sequencing of </vt:lpwstr>
  </property>
  <property fmtid="{D5CDD505-2E9C-101B-9397-08002B2CF9AE}" pid="2645" name="ZOTERO_BREF_Z3ifR108LaDW_7">
    <vt:lpwstr>50 human exomes reveals adaptation to high altitude","volume":"329","author":[{"family":"Yi","given":"Xin"},{"family":"Liang","given":"Yu"},{"family":"Huerta-Sanchez","given":"Emilia"},{"family":"Jin","given":"Xin"},{"family":"Cuo","given":"Zha Xi Ping"},</vt:lpwstr>
  </property>
  <property fmtid="{D5CDD505-2E9C-101B-9397-08002B2CF9AE}" pid="2646" name="ZOTERO_BREF_Z3ifR108LaDW_8">
    <vt:lpwstr>{"family":"Pool","given":"John E."},{"family":"Xu","given":"N."},{"family":"Jiang","given":"Hui"},{"family":"Vinckenbosch","given":"Nicolas"},{"family":"Korneliussen","given":"Thorfinn Sand"},{"family":"Zheng","given":"Hancheng"},{"family":"Liu","given":"</vt:lpwstr>
  </property>
  <property fmtid="{D5CDD505-2E9C-101B-9397-08002B2CF9AE}" pid="2647" name="ZOTERO_BREF_Z3ifR108LaDW_9">
    <vt:lpwstr>Tao"},{"family":"He","given":"Weiming"},{"family":"Li","given":"Kui"},{"family":"Luo","given":"Ruibang"},{"family":"Nie","given":"Xifang"},{"family":"Wu","given":"Honglong"},{"family":"Zhao","given":"Meiru"},{"family":"Cao","given":"Hongzhi"},{"family":"Z</vt:lpwstr>
  </property>
  <property fmtid="{D5CDD505-2E9C-101B-9397-08002B2CF9AE}" pid="2648" name="ZOTERO_BREF_ZHa6FXdwJkVp1_1">
    <vt:lpwstr>ZOTERO_ITEM CSL_CITATION {"citationID":"wM3pKuhK","properties":{"formattedCitation":"(M\\uc0\\u246{}lder et al., 2021)","plainCitation":"(Mölder et al., 2021)","noteIndex":0},"citationItems":[{"id":3414,"uris":["http://zotero.org/users/local/9e2gOBR4/item</vt:lpwstr>
  </property>
  <property fmtid="{D5CDD505-2E9C-101B-9397-08002B2CF9AE}" pid="2649" name="ZOTERO_BREF_ZHa6FXdwJkVp1_2">
    <vt:lpwstr>s/FRDL7W57"],"itemData":{"id":3414,"type":"article-journal","note":"Citation Key: Molder2021","page":"1-17","title":"Sustainable data analysis with Snakemake [ version 1 ; peer review : awaiting peer review ]","author":[{"family":"Mölder","given":"Felix"}</vt:lpwstr>
  </property>
  <property fmtid="{D5CDD505-2E9C-101B-9397-08002B2CF9AE}" pid="2650" name="ZOTERO_BREF_ZHa6FXdwJkVp1_3">
    <vt:lpwstr>,{"family":"Jablonski","given":"Kim Philipp"},{"family":"Letcher","given":"Brice"},{"family":"Hall","given":"Michael B"},{"family":"Tomkins-tinch","given":"Christopher H"},{"family":"Sochat","given":"Vanessa"},{"family":"Forster","given":"Jan"},{"family":</vt:lpwstr>
  </property>
  <property fmtid="{D5CDD505-2E9C-101B-9397-08002B2CF9AE}" pid="2651" name="ZOTERO_BREF_ZHa6FXdwJkVp1_4">
    <vt:lpwstr>"Lee","given":"Soohyun"},{"family":"Twardziok","given":"Sven O"},{"family":"Kanitz","given":"Alexander"},{"family":"Wilm","given":"Andreas"},{"family":"Holtgrewe","given":"Manuel"},{"family":"Rahmann","given":"Sven"},{"family":"Nahnsen","given":"Sven"},{"</vt:lpwstr>
  </property>
  <property fmtid="{D5CDD505-2E9C-101B-9397-08002B2CF9AE}" pid="2652" name="ZOTERO_BREF_ZHa6FXdwJkVp1_5">
    <vt:lpwstr>family":"Köster","given":"Johannes"}],"issued":{"date-parts":[["2021"]]}}}],"schema":"https://github.com/citation-style-language/schema/raw/master/csl-citation.json"}</vt:lpwstr>
  </property>
  <property fmtid="{D5CDD505-2E9C-101B-9397-08002B2CF9AE}" pid="2653" name="ZOTERO_BREF_ZHa6FXdwJkVp_1">
    <vt:lpwstr>ZOTERO_ITEM CSL_CITATION {"citationID":"wM3pKuhK","properties":{"formattedCitation":"(M\\uc0\\u246{}lder et al., 2021)","plainCitation":"(Mölder et al., 2021)","noteIndex":0},"citationItems":[{"id":3414,"uris":["http://zotero.org/users/local/9e2gOBR4/item</vt:lpwstr>
  </property>
  <property fmtid="{D5CDD505-2E9C-101B-9397-08002B2CF9AE}" pid="2654" name="ZOTERO_BREF_ZHa6FXdwJkVp_2">
    <vt:lpwstr>s/FRDL7W57"],"itemData":{"id":3414,"type":"article-journal","note":"Citation Key: Molder2021","page":"1-17","title":"Sustainable data analysis with Snakemake [ version 1 ; peer review : awaiting peer review ]","author":[{"family":"Mölder","given":"Felix"}</vt:lpwstr>
  </property>
  <property fmtid="{D5CDD505-2E9C-101B-9397-08002B2CF9AE}" pid="2655" name="ZOTERO_BREF_ZHa6FXdwJkVp_3">
    <vt:lpwstr>,{"family":"Jablonski","given":"Kim Philipp"},{"family":"Letcher","given":"Brice"},{"family":"Hall","given":"Michael B"},{"family":"Tomkins-tinch","given":"Christopher H"},{"family":"Sochat","given":"Vanessa"},{"family":"Forster","given":"Jan"},{"family":</vt:lpwstr>
  </property>
  <property fmtid="{D5CDD505-2E9C-101B-9397-08002B2CF9AE}" pid="2656" name="ZOTERO_BREF_ZHa6FXdwJkVp_4">
    <vt:lpwstr>"Lee","given":"Soohyun"},{"family":"Twardziok","given":"Sven O"},{"family":"Kanitz","given":"Alexander"},{"family":"Wilm","given":"Andreas"},{"family":"Holtgrewe","given":"Manuel"},{"family":"Rahmann","given":"Sven"},{"family":"Nahnsen","given":"Sven"},{"</vt:lpwstr>
  </property>
  <property fmtid="{D5CDD505-2E9C-101B-9397-08002B2CF9AE}" pid="2657" name="ZOTERO_BREF_ZHa6FXdwJkVp_5">
    <vt:lpwstr>family":"Köster","given":"Johannes"}],"issued":{"date-parts":[["2021"]]}}}],"schema":"https://github.com/citation-style-language/schema/raw/master/csl-citation.json"}</vt:lpwstr>
  </property>
  <property fmtid="{D5CDD505-2E9C-101B-9397-08002B2CF9AE}" pid="2658" name="ZOTERO_BREF_ZQMHHJ8ysLoa_1">
    <vt:lpwstr>ZOTERO_ITEM CSL_CITATION {"citationID":"UWDMcpSw","properties":{"formattedCitation":"(Kim et al., 2019, p. 2)","plainCitation":"(Kim et al., 2019, p. 2)","dontUpdate":true,"noteIndex":0},"citationItems":[{"id":3194,"uris":["http://zotero.org/users/local/9</vt:lpwstr>
  </property>
  <property fmtid="{D5CDD505-2E9C-101B-9397-08002B2CF9AE}" pid="2659" name="ZOTERO_BREF_ZQMHHJ8ysLoa_2">
    <vt:lpwstr>e2gOBR4/items/M3HHEB5T"],"itemData":{"id":3194,"type":"article-journal","abstract":"The human reference genome represents only a small number of individuals, which limits its usefulness for genotyping. We present a method named HISAT2 (hierarchical indexi</vt:lpwstr>
  </property>
  <property fmtid="{D5CDD505-2E9C-101B-9397-08002B2CF9AE}" pid="2660" name="ZOTERO_BREF_ZQMHHJ8ysLoa_3">
    <vt:lpwstr>ng for spliced alignment of transcripts 2) that can align both DNA and RNA sequences using a graph Ferragina Manzini index. We use HISAT2 to represent and search an expanded model of the human reference genome in which over 14.5 million genomic variants i</vt:lpwstr>
  </property>
  <property fmtid="{D5CDD505-2E9C-101B-9397-08002B2CF9AE}" pid="2661" name="ZOTERO_BREF_ZQMHHJ8ysLoa_4">
    <vt:lpwstr>n combination with haplotypes are incorporated into the data structure used for searching and alignment. We benchmark HISAT2 using simulated and real datasets to demonstrate that our strategy of representing a population of genomes, together with a fast, </vt:lpwstr>
  </property>
  <property fmtid="{D5CDD505-2E9C-101B-9397-08002B2CF9AE}" pid="2662" name="ZOTERO_BREF_ZQMHHJ8ysLoa_5">
    <vt:lpwstr>memory-efficient search algorithm, provides more detailed and accurate variant analyses than other methods. We apply HISAT2 for HLA typing and DNA fingerprinting; both applications form part of the HISAT-genotype software that enables analysis of haplotyp</vt:lpwstr>
  </property>
  <property fmtid="{D5CDD505-2E9C-101B-9397-08002B2CF9AE}" pid="2663" name="ZOTERO_BREF_ZQMHHJ8ysLoa_6">
    <vt:lpwstr>e-resolved genes or genomic regions. HISAT-genotype outperforms other computational methods and matches or exceeds the performance of laboratory-based assays.","container-title":"Nature Biotechnology","DOI":"10.1038/s41587-019-0201-4","ISSN":"15461696","i</vt:lpwstr>
  </property>
  <property fmtid="{D5CDD505-2E9C-101B-9397-08002B2CF9AE}" pid="2664" name="ZOTERO_BREF_ZQMHHJ8ysLoa_7">
    <vt:lpwstr>ssue":"8","note":"publisher: Springer US\nCitation Key: Kim2019\nISBN: 4158701902","page":"907-915","title":"Graph-based genome alignment and genotyping with HISAT2 and HISAT-genotype","volume":"37","author":[{"family":"Kim","given":"Daehwan"},{"family":"</vt:lpwstr>
  </property>
  <property fmtid="{D5CDD505-2E9C-101B-9397-08002B2CF9AE}" pid="2665" name="ZOTERO_BREF_ZQMHHJ8ysLoa_8">
    <vt:lpwstr>Paggi","given":"Joseph M."},{"family":"Park","given":"Chanhee"},{"family":"Bennett","given":"Christopher"},{"family":"Salzberg","given":"Steven L."}],"issued":{"date-parts":[["2019"]]}},"locator":"2"}],"schema":"https://github.com/citation-style-language/</vt:lpwstr>
  </property>
  <property fmtid="{D5CDD505-2E9C-101B-9397-08002B2CF9AE}" pid="2666" name="ZOTERO_BREF_ZQMHHJ8ysLoa_9">
    <vt:lpwstr>schema/raw/master/csl-citation.json"}</vt:lpwstr>
  </property>
  <property fmtid="{D5CDD505-2E9C-101B-9397-08002B2CF9AE}" pid="2667" name="ZOTERO_BREF_cTU5skAWKsHm_1">
    <vt:lpwstr>ZOTERO_ITEM CSL_CITATION {"citationID":"NMji4WI1","properties":{"formattedCitation":"(Stark et al., 2019; Wang et al., 2010; Wang &amp; Burge, 2008)","plainCitation":"(Stark et al., 2019; Wang et al., 2010; Wang &amp; Burge, 2008)","noteIndex":0},"citationItems":</vt:lpwstr>
  </property>
  <property fmtid="{D5CDD505-2E9C-101B-9397-08002B2CF9AE}" pid="2668" name="ZOTERO_BREF_cTU5skAWKsHm_10">
    <vt:lpwstr>anscriptomes.","DOI":"10.1038/nrg2484.RNA-Seq","issue":"1","note":"Citation Key: Wang2010","page":"57-63","title":"RNA-Seq: a revolutionary tool for transcriptomics","volume":"10","author":[{"family":"Wang","given":"Zhong"},{"family":"Gerstein","given":"M</vt:lpwstr>
  </property>
  <property fmtid="{D5CDD505-2E9C-101B-9397-08002B2CF9AE}" pid="2669" name="ZOTERO_BREF_cTU5skAWKsHm_11">
    <vt:lpwstr>ark"},{"family":"Snyder","given":"Michael"}],"issued":{"date-parts":[["2010"]]}}},{"id":3646,"uris":["http://zotero.org/users/local/9e2gOBR4/items/RTV3YFMG"],"itemData":{"id":3646,"type":"article-journal","abstract":"Alternative splicing of pre-mRNAs is a</vt:lpwstr>
  </property>
  <property fmtid="{D5CDD505-2E9C-101B-9397-08002B2CF9AE}" pid="2670" name="ZOTERO_BREF_cTU5skAWKsHm_12">
    <vt:lpwstr> major contributor to both proteomic diversity and control of gene expression levels. Splicing is tightly regulated in different tissues and developmental stages, and its disruption can lead to a wide range of human diseases. An important long-term goal i</vt:lpwstr>
  </property>
  <property fmtid="{D5CDD505-2E9C-101B-9397-08002B2CF9AE}" pid="2671" name="ZOTERO_BREF_cTU5skAWKsHm_13">
    <vt:lpwstr>n the splicing field is to determine a set of rules or “code” for splicing that will enable prediction of the splicing pattern of any primary transcript from its sequence. Outside of the core splice site motifs, the bulk of the information required for sp</vt:lpwstr>
  </property>
  <property fmtid="{D5CDD505-2E9C-101B-9397-08002B2CF9AE}" pid="2672" name="ZOTERO_BREF_cTU5skAWKsHm_14">
    <vt:lpwstr>licing is thought to be contained in exonic and intronic cis-regulatory elements that function by recruitment of sequence-specific RNA-binding protein factors that either activate or repress the use of adjacent splice sites. Here, we summarize the current</vt:lpwstr>
  </property>
  <property fmtid="{D5CDD505-2E9C-101B-9397-08002B2CF9AE}" pid="2673" name="ZOTERO_BREF_cTU5skAWKsHm_15">
    <vt:lpwstr> state of knowledge of splicing cis-regulatory elements and their context-dependent effects on splicing, emphasizing recent global/genome-wide studies and open questions.","container-title":"RNA","DOI":"10.1261/rna.876308","ISSN":"1355-8382","issue":"5","</vt:lpwstr>
  </property>
  <property fmtid="{D5CDD505-2E9C-101B-9397-08002B2CF9AE}" pid="2674" name="ZOTERO_BREF_cTU5skAWKsHm_16">
    <vt:lpwstr>journalAbbreviation":"RNA","note":"PMID: 18369186\nPMCID: PMC2327353","page":"802-813","source":"PubMed Central","title":"Splicing regulation: From a parts list of regulatory elements to an integrated splicing code","title-short":"Splicing regulation","vo</vt:lpwstr>
  </property>
  <property fmtid="{D5CDD505-2E9C-101B-9397-08002B2CF9AE}" pid="2675" name="ZOTERO_BREF_cTU5skAWKsHm_17">
    <vt:lpwstr>lume":"14","author":[{"family":"Wang","given":"Zefeng"},{"family":"Burge","given":"Christopher B."}],"issued":{"date-parts":[["2008",5]]}}}],"schema":"https://github.com/citation-style-language/schema/raw/master/csl-citation.json"}</vt:lpwstr>
  </property>
  <property fmtid="{D5CDD505-2E9C-101B-9397-08002B2CF9AE}" pid="2676" name="ZOTERO_BREF_cTU5skAWKsHm_2">
    <vt:lpwstr>[{"id":3634,"uris":["http://zotero.org/users/local/9e2gOBR4/items/MYIHP5D6"],"itemData":{"id":3634,"type":"article-journal","abstract":"Over the past decade, RNA sequencing (RNA-seq) has become an indispensable tool for transcriptome-wide analysis of diff</vt:lpwstr>
  </property>
  <property fmtid="{D5CDD505-2E9C-101B-9397-08002B2CF9AE}" pid="2677" name="ZOTERO_BREF_cTU5skAWKsHm_3">
    <vt:lpwstr>erential gene expression and differential splicing of mRNAs. However, as next-generation sequencing technologies have developed, so too has RNA-seq. Now, RNA-seq methods are available for studying many different aspects of RNA biology, including single-ce</vt:lpwstr>
  </property>
  <property fmtid="{D5CDD505-2E9C-101B-9397-08002B2CF9AE}" pid="2678" name="ZOTERO_BREF_cTU5skAWKsHm_4">
    <vt:lpwstr>ll gene expression, translation (the translatome) and RNA structure (the structurome). Exciting new applications are being explored, such as spatial transcriptomics (spatialomics). Together with new long-read and direct RNA-seq technologies and better com</vt:lpwstr>
  </property>
  <property fmtid="{D5CDD505-2E9C-101B-9397-08002B2CF9AE}" pid="2679" name="ZOTERO_BREF_cTU5skAWKsHm_5">
    <vt:lpwstr>putational tools for data analysis, innovations in RNA-seq are contributing to a fuller understanding of RNA biology, from questions such as when and where transcription occurs to the folding and intermolecular interactions that govern RNA function.","con</vt:lpwstr>
  </property>
  <property fmtid="{D5CDD505-2E9C-101B-9397-08002B2CF9AE}" pid="2680" name="ZOTERO_BREF_cTU5skAWKsHm_6">
    <vt:lpwstr>tainer-title":"Nature Reviews Genetics","DOI":"10.1038/s41576-019-0150-2","ISSN":"14710064","issue":"11","note":"PMID: 31341269\npublisher: Springer US","page":"631-656","title":"RNA sequencing: the teenage years","volume":"20","author":[{"family":"Stark"</vt:lpwstr>
  </property>
  <property fmtid="{D5CDD505-2E9C-101B-9397-08002B2CF9AE}" pid="2681" name="ZOTERO_BREF_cTU5skAWKsHm_7">
    <vt:lpwstr>,"given":"Rory"},{"family":"Grzelak","given":"Marta"},{"family":"Hadfield","given":"James"}],"issued":{"date-parts":[["2019"]]}}},{"id":3610,"uris":["http://zotero.org/users/local/9e2gOBR4/items/M6WM7BDN"],"itemData":{"id":3610,"type":"article-journal","a</vt:lpwstr>
  </property>
  <property fmtid="{D5CDD505-2E9C-101B-9397-08002B2CF9AE}" pid="2682" name="ZOTERO_BREF_cTU5skAWKsHm_8">
    <vt:lpwstr>bstract":"RNA-Seq is a recently developed approach to transcriptome profiling that uses deep-sequencing technologies. Studies using this method have already altered our view of the extent and complexity of eukaryotic transcriptomes. RNA-Seq also provides </vt:lpwstr>
  </property>
  <property fmtid="{D5CDD505-2E9C-101B-9397-08002B2CF9AE}" pid="2683" name="ZOTERO_BREF_cTU5skAWKsHm_9">
    <vt:lpwstr>a far more precise measurement of levels of transcripts and their isoforms than other methods. This article describes the RNA-Seq approach, the challenges associated with its application, and the advances made so far in characterizing several eukaryote tr</vt:lpwstr>
  </property>
  <property fmtid="{D5CDD505-2E9C-101B-9397-08002B2CF9AE}" pid="2684" name="ZOTERO_BREF_ddAq6kpijQFV_1">
    <vt:lpwstr>ZOTERO_ITEM CSL_CITATION {"citationID":"eRZcITH5","properties":{"formattedCitation":"(Miles &amp; Harding, 2017)","plainCitation":"(Miles &amp; Harding, 2017)","dontUpdate":true,"noteIndex":0},"citationItems":[{"id":3257,"uris":["http://zotero.org/users/local/9e2</vt:lpwstr>
  </property>
  <property fmtid="{D5CDD505-2E9C-101B-9397-08002B2CF9AE}" pid="2685" name="ZOTERO_BREF_ddAq6kpijQFV_2">
    <vt:lpwstr>gOBR4/items/FCUL93NH"],"itemData":{"id":3257,"type":"webpage","note":"DOI: 10.5281/zenodo.3935797\nCitation Key: Miles2017a","title":"Scikit-allel","URL":"%0A%0A10.5281/zenodo.3935797%0A%0A","author":[{"family":"Miles","given":"Alistair"},{"family":"Hardi</vt:lpwstr>
  </property>
  <property fmtid="{D5CDD505-2E9C-101B-9397-08002B2CF9AE}" pid="2686" name="ZOTERO_BREF_ddAq6kpijQFV_3">
    <vt:lpwstr>ng","given":"Nicholas J."}],"issued":{"date-parts":[["2017"]]}}}],"schema":"https://github.com/citation-style-language/schema/raw/master/csl-citation.json"}</vt:lpwstr>
  </property>
  <property fmtid="{D5CDD505-2E9C-101B-9397-08002B2CF9AE}" pid="2687" name="ZOTERO_BREF_f0Ne41AKlcsl_1">
    <vt:lpwstr>ZOTERO_ITEM CSL_CITATION {"citationID":"hOvUxX4H","properties":{"formattedCitation":"(Stark et al., 2019)","plainCitation":"(Stark et al., 2019)","noteIndex":0},"citationItems":[{"id":3634,"uris":["http://zotero.org/users/local/9e2gOBR4/items/MYIHP5D6"],"</vt:lpwstr>
  </property>
  <property fmtid="{D5CDD505-2E9C-101B-9397-08002B2CF9AE}" pid="2688" name="ZOTERO_BREF_f0Ne41AKlcsl_2">
    <vt:lpwstr>itemData":{"id":3634,"type":"article-journal","abstract":"Over the past decade, RNA sequencing (RNA-seq) has become an indispensable tool for transcriptome-wide analysis of differential gene expression and differential splicing of mRNAs. However, as next-</vt:lpwstr>
  </property>
  <property fmtid="{D5CDD505-2E9C-101B-9397-08002B2CF9AE}" pid="2689" name="ZOTERO_BREF_f0Ne41AKlcsl_3">
    <vt:lpwstr>generation sequencing technologies have developed, so too has RNA-seq. Now, RNA-seq methods are available for studying many different aspects of RNA biology, including single-cell gene expression, translation (the translatome) and RNA structure (the struc</vt:lpwstr>
  </property>
  <property fmtid="{D5CDD505-2E9C-101B-9397-08002B2CF9AE}" pid="2690" name="ZOTERO_BREF_f0Ne41AKlcsl_4">
    <vt:lpwstr>turome). Exciting new applications are being explored, such as spatial transcriptomics (spatialomics). Together with new long-read and direct RNA-seq technologies and better computational tools for data analysis, innovations in RNA-seq are contributing to</vt:lpwstr>
  </property>
  <property fmtid="{D5CDD505-2E9C-101B-9397-08002B2CF9AE}" pid="2691" name="ZOTERO_BREF_f0Ne41AKlcsl_5">
    <vt:lpwstr> a fuller understanding of RNA biology, from questions such as when and where transcription occurs to the folding and intermolecular interactions that govern RNA function.","container-title":"Nature Reviews Genetics","DOI":"10.1038/s41576-019-0150-2","ISS</vt:lpwstr>
  </property>
  <property fmtid="{D5CDD505-2E9C-101B-9397-08002B2CF9AE}" pid="2692" name="ZOTERO_BREF_f0Ne41AKlcsl_6">
    <vt:lpwstr>N":"14710064","issue":"11","note":"PMID: 31341269\npublisher: Springer US","page":"631-656","title":"RNA sequencing: the teenage years","volume":"20","author":[{"family":"Stark","given":"Rory"},{"family":"Grzelak","given":"Marta"},{"family":"Hadfield","gi</vt:lpwstr>
  </property>
  <property fmtid="{D5CDD505-2E9C-101B-9397-08002B2CF9AE}" pid="2693" name="ZOTERO_BREF_f0Ne41AKlcsl_7">
    <vt:lpwstr>ven":"James"}],"issued":{"date-parts":[["2019"]]}}}],"schema":"https://github.com/citation-style-language/schema/raw/master/csl-citation.json"}</vt:lpwstr>
  </property>
  <property fmtid="{D5CDD505-2E9C-101B-9397-08002B2CF9AE}" pid="2694" name="ZOTERO_BREF_fGJcLcgNvLrG_1">
    <vt:lpwstr>ZOTERO_ITEM CSL_CITATION {"citationID":"d81aZ4IF","properties":{"formattedCitation":"(Weetman et al., 2018)","plainCitation":"(Weetman et al., 2018)","noteIndex":0},"citationItems":[{"id":3651,"uris":["http://zotero.org/users/local/9e2gOBR4/items/5NAZHELR</vt:lpwstr>
  </property>
  <property fmtid="{D5CDD505-2E9C-101B-9397-08002B2CF9AE}" pid="2695" name="ZOTERO_BREF_fGJcLcgNvLrG_10">
    <vt:lpwstr>afsey","given":"Daniel E."},{"family":"Müller","given":"Pie"},{"family":"Ochomo","given":"Eric"},{"family":"Isaacs","given":"Alison T."},{"family":"Steen","given":"Keith"},{"family":"Rippon","given":"Emily J."},{"family":"Morgan","given":"John C."},{"fami</vt:lpwstr>
  </property>
  <property fmtid="{D5CDD505-2E9C-101B-9397-08002B2CF9AE}" pid="2696" name="ZOTERO_BREF_fGJcLcgNvLrG_11">
    <vt:lpwstr>ly":"Mawejje","given":"Henry D."},{"family":"Rigden","given":"Daniel J."},{"family":"Okedi","given":"Loyce M."},{"family":"Donnelly","given":"Martin J."}],"issued":{"date-parts":[["2018",2,13]]}}}],"schema":"https://github.com/citation-style-language/sche</vt:lpwstr>
  </property>
  <property fmtid="{D5CDD505-2E9C-101B-9397-08002B2CF9AE}" pid="2697" name="ZOTERO_BREF_fGJcLcgNvLrG_12">
    <vt:lpwstr>ma/raw/master/csl-citation.json"}</vt:lpwstr>
  </property>
  <property fmtid="{D5CDD505-2E9C-101B-9397-08002B2CF9AE}" pid="2698" name="ZOTERO_BREF_fGJcLcgNvLrG_2">
    <vt:lpwstr>"],"itemData":{"id":3651,"type":"article-journal","abstract":"Metabolic resistance to pyrethroid insecticides is widespread in Anopheles mosquitoes and is a major threat to malaria control. DNA markers would aid predictive monitoring of resistance, but fe</vt:lpwstr>
  </property>
  <property fmtid="{D5CDD505-2E9C-101B-9397-08002B2CF9AE}" pid="2699" name="ZOTERO_BREF_fGJcLcgNvLrG_3">
    <vt:lpwstr>w mutations have been discovered outside of insecticide-targeted genes. Isofemale family pools from a wild Ugandan Anopheles gambiae population, from an area where operational pyrethroid failure is suspected, were genotyped using a candidate-gene enriched</vt:lpwstr>
  </property>
  <property fmtid="{D5CDD505-2E9C-101B-9397-08002B2CF9AE}" pid="2700" name="ZOTERO_BREF_fGJcLcgNvLrG_4">
    <vt:lpwstr> SNP array. Resistance-associated SNPs were detected in three genes from detoxification superfamilies, in addition to the insecticide target site (the Voltage Gated Sodium Channel gene, Vgsc). The putative associations were confirmed for two of the marker</vt:lpwstr>
  </property>
  <property fmtid="{D5CDD505-2E9C-101B-9397-08002B2CF9AE}" pid="2701" name="ZOTERO_BREF_fGJcLcgNvLrG_5">
    <vt:lpwstr> SNPs, in the P450 Cyp4j5 and the esterase Coeae1d by reproducible association with pyrethroid resistance in multiple field collections from Uganda and Kenya, and together with the Vgsc-1014S (kdr) mutation these SNPs explained around 20% of variation in </vt:lpwstr>
  </property>
  <property fmtid="{D5CDD505-2E9C-101B-9397-08002B2CF9AE}" pid="2702" name="ZOTERO_BREF_fGJcLcgNvLrG_6">
    <vt:lpwstr>resistance. Moreover, the &gt;20 Mb 2La inversion also showed evidence of association with resistance as did environmental humidity. Sequencing of Cyp4j5 and Coeae1d detected no resistance-linked loss of diversity, suggesting selection from standing variatio</vt:lpwstr>
  </property>
  <property fmtid="{D5CDD505-2E9C-101B-9397-08002B2CF9AE}" pid="2703" name="ZOTERO_BREF_fGJcLcgNvLrG_7">
    <vt:lpwstr>n. Our study provides novel, regionally-validated DNA assays for resistance to the most important insecticide class, and establishes both 2La karyotype variation and humidity as common factors impacting the resistance phenotype.","container-title":"Scient</vt:lpwstr>
  </property>
  <property fmtid="{D5CDD505-2E9C-101B-9397-08002B2CF9AE}" pid="2704" name="ZOTERO_BREF_fGJcLcgNvLrG_8">
    <vt:lpwstr>ific Reports","DOI":"10.1038/s41598-018-21265-5","ISSN":"2045-2322","issue":"1","journalAbbreviation":"Sci Rep","language":"en","note":"number: 1\npublisher: Nature Publishing Group","page":"2920","source":"www.nature.com","title":"Candidate-gene based GW</vt:lpwstr>
  </property>
  <property fmtid="{D5CDD505-2E9C-101B-9397-08002B2CF9AE}" pid="2705" name="ZOTERO_BREF_fGJcLcgNvLrG_9">
    <vt:lpwstr>AS identifies reproducible DNA markers for metabolic pyrethroid resistance from standing genetic variation in East African Anopheles gambiae","volume":"8","author":[{"family":"Weetman","given":"David"},{"family":"Wilding","given":"Craig S."},{"family":"Ne</vt:lpwstr>
  </property>
  <property fmtid="{D5CDD505-2E9C-101B-9397-08002B2CF9AE}" pid="2706" name="ZOTERO_BREF_gyEHb1UogbOx_1">
    <vt:lpwstr>ZOTERO_ITEM CSL_CITATION {"citationID":"eEZ2oLWV","properties":{"formattedCitation":"(Ranson, 2017)","plainCitation":"(Ranson, 2017)","noteIndex":0},"citationItems":[{"id":3767,"uris":["http://zotero.org/users/local/9e2gOBR4/items/2AB85RA9"],"itemData":{"</vt:lpwstr>
  </property>
  <property fmtid="{D5CDD505-2E9C-101B-9397-08002B2CF9AE}" pid="2707" name="ZOTERO_BREF_gyEHb1UogbOx_2">
    <vt:lpwstr>id":3767,"type":"article-journal","abstract":"Malaria vectors have developed resistance to all classes of insecticides that are used to target the adult mosquito to prevent parasite transmission. The number of resistant mosquito populations has increased </vt:lpwstr>
  </property>
  <property fmtid="{D5CDD505-2E9C-101B-9397-08002B2CF9AE}" pid="2708" name="ZOTERO_BREF_gyEHb1UogbOx_3">
    <vt:lpwstr>dramatically in recent years, most likely as a result of the scale-up of vector control activities, and the intensity of this resistance is increasing rapidly and compromising the performance of vector control tools. Bednets and indoor residual spray form</vt:lpwstr>
  </property>
  <property fmtid="{D5CDD505-2E9C-101B-9397-08002B2CF9AE}" pid="2709" name="ZOTERO_BREF_gyEHb1UogbOx_4">
    <vt:lpwstr>ulations containing alternative active ingredients have shown promise in field trials but are still several years away from implementation. As existing insecticides become less effective at killing mosquitoes in the countries with the highest burden of ma</vt:lpwstr>
  </property>
  <property fmtid="{D5CDD505-2E9C-101B-9397-08002B2CF9AE}" pid="2710" name="ZOTERO_BREF_gyEHb1UogbOx_5">
    <vt:lpwstr>laria, there is growing concern that the advances made in reducing malaria transmission will be eroded by insecticide resistance. The likelihood of this scenario, and strategies that may help mitigate against this, are reviewed below.","container-title":"</vt:lpwstr>
  </property>
  <property fmtid="{D5CDD505-2E9C-101B-9397-08002B2CF9AE}" pid="2711" name="ZOTERO_BREF_gyEHb1UogbOx_6">
    <vt:lpwstr>Cold Spring Harbor Perspectives in Medicine","DOI":"10.1101/cshperspect.a026823","ISSN":"2157-1422","issue":"11","journalAbbreviation":"Cold Spring Harb Perspect Med","language":"eng","note":"PMID: 28507193\nPMCID: PMC5666625","page":"a026823","source":"P</vt:lpwstr>
  </property>
  <property fmtid="{D5CDD505-2E9C-101B-9397-08002B2CF9AE}" pid="2712" name="ZOTERO_BREF_gyEHb1UogbOx_7">
    <vt:lpwstr>ubMed","title":"Current and Future Prospects for Preventing Malaria Transmission via the Use of Insecticides","volume":"7","author":[{"family":"Ranson","given":"Hilary"}],"issued":{"date-parts":[["2017",11,1]]}}}],"schema":"https://github.com/citation-sty</vt:lpwstr>
  </property>
  <property fmtid="{D5CDD505-2E9C-101B-9397-08002B2CF9AE}" pid="2713" name="ZOTERO_BREF_gyEHb1UogbOx_8">
    <vt:lpwstr>le-language/schema/raw/master/csl-citation.json"}</vt:lpwstr>
  </property>
  <property fmtid="{D5CDD505-2E9C-101B-9397-08002B2CF9AE}" pid="2714" name="ZOTERO_BREF_hmvC2xiQRtet_1">
    <vt:lpwstr>ZOTERO_ITEM CSL_CITATION {"citationID":"j8IZvYiU","properties":{"formattedCitation":"(Faust &amp; Hall, 2014)","plainCitation":"(Faust &amp; Hall, 2014)","noteIndex":0},"citationItems":[{"id":3463,"uris":["http://zotero.org/users/local/9e2gOBR4/items/RHZMVHCR"],"</vt:lpwstr>
  </property>
  <property fmtid="{D5CDD505-2E9C-101B-9397-08002B2CF9AE}" pid="2715" name="ZOTERO_BREF_hmvC2xiQRtet_2">
    <vt:lpwstr>itemData":{"id":3463,"type":"article-journal","abstract":"Motivation: Illumina DNA sequencing is now the predominant source of raw genomic data, and data volumes are growing rapidly. Bioinformatic analysis pipelines are having trouble keeping pace. A comm</vt:lpwstr>
  </property>
  <property fmtid="{D5CDD505-2E9C-101B-9397-08002B2CF9AE}" pid="2716" name="ZOTERO_BREF_hmvC2xiQRtet_3">
    <vt:lpwstr>on bottleneck in such pipelines is the requirement to read, write, sort and compress large BAM files multiple times. Results: We present SAMBLASTER, a tool that reduces the number of times such costly operations are performed. SAMBLASTER is designed to ma</vt:lpwstr>
  </property>
  <property fmtid="{D5CDD505-2E9C-101B-9397-08002B2CF9AE}" pid="2717" name="ZOTERO_BREF_hmvC2xiQRtet_4">
    <vt:lpwstr>rk duplicates in read-sorted SAM files as a piped postpass on DNA aligner output before it is compressed to BAM. In addition, it can simultaneously output into separate files the discordant read-pairs and/or split-read mappings used for structural variant</vt:lpwstr>
  </property>
  <property fmtid="{D5CDD505-2E9C-101B-9397-08002B2CF9AE}" pid="2718" name="ZOTERO_BREF_hmvC2xiQRtet_5">
    <vt:lpwstr> calling. As an alignment post-pass, its own runtime overhead is negligible, while dramatically reducing overall pipeline complexity and runtime. As a stand-Alone duplicate marking tool, it performs significantly better than PICARD or SAMBAMBA in terms of</vt:lpwstr>
  </property>
  <property fmtid="{D5CDD505-2E9C-101B-9397-08002B2CF9AE}" pid="2719" name="ZOTERO_BREF_hmvC2xiQRtet_6">
    <vt:lpwstr> both speed and memory usage, while achieving nearly identical results. © The Author(s) 2014.","container-title":"Bioinformatics","DOI":"10.1093/bioinformatics/btu314","ISSN":"14602059","issue":"17","note":"PMID: 24812344\nCitation Key: Faust2014","page":</vt:lpwstr>
  </property>
  <property fmtid="{D5CDD505-2E9C-101B-9397-08002B2CF9AE}" pid="2720" name="ZOTERO_BREF_hmvC2xiQRtet_7">
    <vt:lpwstr>"2503-2505","title":"SAMBLASTER: Fast duplicate marking and structural variant read extraction","volume":"30","author":[{"family":"Faust","given":"Gregory G."},{"family":"Hall","given":"Ira M."}],"issued":{"date-parts":[["2014"]]}}}],"schema":"https://git</vt:lpwstr>
  </property>
  <property fmtid="{D5CDD505-2E9C-101B-9397-08002B2CF9AE}" pid="2721" name="ZOTERO_BREF_hmvC2xiQRtet_8">
    <vt:lpwstr>hub.com/citation-style-language/schema/raw/master/csl-citation.json"}</vt:lpwstr>
  </property>
  <property fmtid="{D5CDD505-2E9C-101B-9397-08002B2CF9AE}" pid="2722" name="ZOTERO_BREF_lZEiFQygF7Hb_1">
    <vt:lpwstr>ZOTERO_ITEM CSL_CITATION {"citationID":"DSyyx9IA","properties":{"formattedCitation":"(Coluzzi et al., 1979)","plainCitation":"(Coluzzi et al., 1979)","dontUpdate":true,"noteIndex":0},"citationItems":[{"id":3608,"uris":["http://zotero.org/users/local/9e2gO</vt:lpwstr>
  </property>
  <property fmtid="{D5CDD505-2E9C-101B-9397-08002B2CF9AE}" pid="2723" name="ZOTERO_BREF_lZEiFQygF7Hb_10">
    <vt:lpwstr>e complex","volume":"73","author":[{"family":"Coluzzi","given":"M."},{"family":"Sabatini","given":"A."},{"family":"Petrarca","given":"V."},{"family":"Di Deco","given":"M. A."}],"issued":{"date-parts":[["1979"]]}}}],"schema":"https://github.com/citation-st</vt:lpwstr>
  </property>
  <property fmtid="{D5CDD505-2E9C-101B-9397-08002B2CF9AE}" pid="2724" name="ZOTERO_BREF_lZEiFQygF7Hb_11">
    <vt:lpwstr>yle-language/schema/raw/master/csl-citation.json"}</vt:lpwstr>
  </property>
  <property fmtid="{D5CDD505-2E9C-101B-9397-08002B2CF9AE}" pid="2725" name="ZOTERO_BREF_lZEiFQygF7Hb_2">
    <vt:lpwstr>BR4/items/4E5NWS2L"],"itemData":{"id":3608,"type":"article-journal","abstract":"Speciation in the Anopheles gambiae complex is reviewed and discussed with emphasis on the patterns of chromosomal differentiation, particularly at the intraspecific level. Th</vt:lpwstr>
  </property>
  <property fmtid="{D5CDD505-2E9C-101B-9397-08002B2CF9AE}" pid="2726" name="ZOTERO_BREF_lZEiFQygF7Hb_3">
    <vt:lpwstr>e significance of inversion polymorphism in gambiae and arabiensis (the two species of greatest medical importance) is evaluated with reference to recent field investigations carried out in Nigeria. In both sibling species some of the inversions show clin</vt:lpwstr>
  </property>
  <property fmtid="{D5CDD505-2E9C-101B-9397-08002B2CF9AE}" pid="2727" name="ZOTERO_BREF_lZEiFQygF7Hb_4">
    <vt:lpwstr>al geographical changes in frequencies, with evident correlations with climatic conditions and vegetation zones. Microgeographical variations in species distribution and in intraspecific inversion frequencies are also present, which appear mostly related </vt:lpwstr>
  </property>
  <property fmtid="{D5CDD505-2E9C-101B-9397-08002B2CF9AE}" pid="2728" name="ZOTERO_BREF_lZEiFQygF7Hb_5">
    <vt:lpwstr>to man-made environmental contrasts. Parallel indoor/outdoor collections of samples from polymorphic populations of arabiensis and gambiae show that adult mosquitoes carrying certain inversion karyotypes do not distribute at random in relation to the huma</vt:lpwstr>
  </property>
  <property fmtid="{D5CDD505-2E9C-101B-9397-08002B2CF9AE}" pid="2729" name="ZOTERO_BREF_lZEiFQygF7Hb_6">
    <vt:lpwstr>n environment, being significantly more frequent in outdoor than in indoor samples, or vice-versa. Optimal habitat choice appears to be involved in such variations of indoor resting behaviour, since the chromosomal types carried by less endophilic individ</vt:lpwstr>
  </property>
  <property fmtid="{D5CDD505-2E9C-101B-9397-08002B2CF9AE}" pid="2730" name="ZOTERO_BREF_lZEiFQygF7Hb_7">
    <vt:lpwstr>uals are those more adapted to humid climates, i.e. those which tend to avoid the higher nocturnal saturation deficit of the indoor environment. This phenomenon, producing non-uniform exposure of the vector population to residual insecticides sprayed in h</vt:lpwstr>
  </property>
  <property fmtid="{D5CDD505-2E9C-101B-9397-08002B2CF9AE}" pid="2731" name="ZOTERO_BREF_lZEiFQygF7Hb_8">
    <vt:lpwstr>ouses, might explain the mediocrity of the results of malaria control projects based on house-spraying against endophilic vectors in the African savannas. © 1979 by The University of Chicago.","container-title":"Transactions of the Royal Society of Tropic</vt:lpwstr>
  </property>
  <property fmtid="{D5CDD505-2E9C-101B-9397-08002B2CF9AE}" pid="2732" name="ZOTERO_BREF_lZEiFQygF7Hb_9">
    <vt:lpwstr>al Medicine and Hygiene","DOI":"10.1016/0035-9203(79)90036-1","ISSN":"18783503","issue":"5","note":"PMID: 394408\nCitation Key: Coluzzi1979","page":"483-497","title":"Chromosomal differentiation and adaptation to human environments in the anopheles gambia</vt:lpwstr>
  </property>
  <property fmtid="{D5CDD505-2E9C-101B-9397-08002B2CF9AE}" pid="2733" name="ZOTERO_BREF_nL6hJPwykpwx_1">
    <vt:lpwstr>ZOTERO_ITEM CSL_CITATION {"citationID":"QwFLwMCI","properties":{"formattedCitation":"(David et al., 2005)","plainCitation":"(David et al., 2005)","noteIndex":0},"citationItems":[{"id":255,"uris":["http://zotero.org/users/local/9e2gOBR4/items/5Y3A6M2F"],"i</vt:lpwstr>
  </property>
  <property fmtid="{D5CDD505-2E9C-101B-9397-08002B2CF9AE}" pid="2734" name="ZOTERO_BREF_nL6hJPwykpwx_10">
    <vt:lpwstr>y":"Ranson","given":"Hilary"}],"issued":{"date-parts":[["2005"]]}}}],"schema":"https://github.com/citation-style-language/schema/raw/master/csl-citation.json"}</vt:lpwstr>
  </property>
  <property fmtid="{D5CDD505-2E9C-101B-9397-08002B2CF9AE}" pid="2735" name="ZOTERO_BREF_nL6hJPwykpwx_2">
    <vt:lpwstr>temData":{"id":255,"type":"article-journal","abstract":"Metabolic pathways play an important role in insecticide resistance, but the full spectra of the genes involved in resistance has not been established. We constructed a microarray containing unique f</vt:lpwstr>
  </property>
  <property fmtid="{D5CDD505-2E9C-101B-9397-08002B2CF9AE}" pid="2736" name="ZOTERO_BREF_nL6hJPwykpwx_3">
    <vt:lpwstr>ragments from 230 Anopheles gambiae genes putatively involved in insecticide metabolism [cytochrome P450s (P450s), GSTs, and carboxylesterases and redox genes, partners of the P450 oxidative metabolic complex, and various controls]. We used this detox chi</vt:lpwstr>
  </property>
  <property fmtid="{D5CDD505-2E9C-101B-9397-08002B2CF9AE}" pid="2737" name="ZOTERO_BREF_nL6hJPwykpwx_4">
    <vt:lpwstr>p to monitor the expression of the detoxifying genes in insecticide resistant and susceptible An. gambiae laboratory strains. Five genes were strongly up-regulated in the dichlorodiphenyltrichloroethane-resistant strain ZAN/U. These genes included the GST</vt:lpwstr>
  </property>
  <property fmtid="{D5CDD505-2E9C-101B-9397-08002B2CF9AE}" pid="2738" name="ZOTERO_BREF_nL6hJPwykpwx_5">
    <vt:lpwstr> GSTE2, which has previously been implicated in dichlorodiphenyltrichloroethane resistance, two P450s, and two peroxidase genes. GSTE2 was also elevated in the pyrethroid-resistant RSP strain. In addition, the P450 CYP325A3, belonging to a class not previ</vt:lpwstr>
  </property>
  <property fmtid="{D5CDD505-2E9C-101B-9397-08002B2CF9AE}" pid="2739" name="ZOTERO_BREF_nL6hJPwykpwx_6">
    <vt:lpwstr>ously associated with insecticide resistance, was expressed at statistically higher levels in this strain. The applications of this detox chip and its potential contribution to malaria vector insecticide resistance management programs are discussed.","con</vt:lpwstr>
  </property>
  <property fmtid="{D5CDD505-2E9C-101B-9397-08002B2CF9AE}" pid="2740" name="ZOTERO_BREF_nL6hJPwykpwx_7">
    <vt:lpwstr>tainer-title":"Proceedings of the National Academy of Sciences of the United States of America","DOI":"10.1073/pnas.0409348102","ISSN":"0027-8424","issue":"11","note":"PMID: 15753317\nCitation Key: David2005\nISBN: 0027-8424 (Print)\\n0027-8424 (Linking)"</vt:lpwstr>
  </property>
  <property fmtid="{D5CDD505-2E9C-101B-9397-08002B2CF9AE}" pid="2741" name="ZOTERO_BREF_nL6hJPwykpwx_8">
    <vt:lpwstr>,"page":"4080-4","title":"The Anopheles gambiae detoxification chip: a highly specific microarray to study metabolic-based insecticide resistance in malaria vectors.","volume":"102","author":[{"family":"David","given":"Jean-Philippe"},{"family":"Strode","</vt:lpwstr>
  </property>
  <property fmtid="{D5CDD505-2E9C-101B-9397-08002B2CF9AE}" pid="2742" name="ZOTERO_BREF_nL6hJPwykpwx_9">
    <vt:lpwstr>given":"Clare"},{"family":"Vontas","given":"John"},{"family":"Nikou","given":"Dimitra"},{"family":"Vaughan","given":"Ashley"},{"family":"Pignatelli","given":"Patricia M"},{"family":"Louis","given":"Christos"},{"family":"Hemingway","given":"Janet"},{"famil</vt:lpwstr>
  </property>
  <property fmtid="{D5CDD505-2E9C-101B-9397-08002B2CF9AE}" pid="2743" name="ZOTERO_BREF_pJvSRu7Si2fJ_1">
    <vt:lpwstr>ZOTERO_ITEM CSL_CITATION {"citationID":"kxRqEHee","properties":{"formattedCitation":"(Lataretu &amp; H\\uc0\\u246{}lzer, 2020; Zhang &amp; Jonassen, 2019)","plainCitation":"(Lataretu &amp; Hölzer, 2020; Zhang &amp; Jonassen, 2019)","noteIndex":0},"citationItems":[{"id":3</vt:lpwstr>
  </property>
  <property fmtid="{D5CDD505-2E9C-101B-9397-08002B2CF9AE}" pid="2744" name="ZOTERO_BREF_pJvSRu7Si2fJ_10">
    <vt:lpwstr>, or on public data to take advantage of novel software or reference data in data re-analysis. However, many of the existing workflows are limited to specific types of studies. We therefore aimed to develop a maximally general workflow, applicable to a wi</vt:lpwstr>
  </property>
  <property fmtid="{D5CDD505-2E9C-101B-9397-08002B2CF9AE}" pid="2745" name="ZOTERO_BREF_pJvSRu7Si2fJ_11">
    <vt:lpwstr>de range of data and analysis approaches and at the same time support research on both model and non-model organisms. Furthermore, we aimed to make the workflow usable also for users with limited programming skills.Utilizing the workflow management system</vt:lpwstr>
  </property>
  <property fmtid="{D5CDD505-2E9C-101B-9397-08002B2CF9AE}" pid="2746" name="ZOTERO_BREF_pJvSRu7Si2fJ_12">
    <vt:lpwstr> Snakemake and the package management system Conda, we have developed a modular, flexible and user-friendly RNA-Seq analysis pipeline: RNA-Seq Analysis Snakemake Workflow (RASflow). Utilizing Snakemake and Conda alleviates challenges with library dependen</vt:lpwstr>
  </property>
  <property fmtid="{D5CDD505-2E9C-101B-9397-08002B2CF9AE}" pid="2747" name="ZOTERO_BREF_pJvSRu7Si2fJ_13">
    <vt:lpwstr>cies and version conflicts and also supports reproducibility. To be applicable for a wide variety of applications, RASflow supports mapping of reads to both genomic and transcriptomic assemblies. RASflow has a broad range of potential users: it can be app</vt:lpwstr>
  </property>
  <property fmtid="{D5CDD505-2E9C-101B-9397-08002B2CF9AE}" pid="2748" name="ZOTERO_BREF_pJvSRu7Si2fJ_14">
    <vt:lpwstr>lied by researchers interested in any organism and since it requires no programming skills, it can be used by researchers with different backgrounds. RASflow is an open source tool and source code as well as documentation, tutorials and example data sets </vt:lpwstr>
  </property>
  <property fmtid="{D5CDD505-2E9C-101B-9397-08002B2CF9AE}" pid="2749" name="ZOTERO_BREF_pJvSRu7Si2fJ_15">
    <vt:lpwstr>can be found on GitHub: https://github.com/zhxiaokang/RASflowRASflow is a simple and reliable RNA-Seq analysis workflow which is a full pack of RNA-Seq analysis.","container-title":"bioRxiv","DOI":"10.1101/839191","ISSN":"2692-8205","note":"publisher: BMC</vt:lpwstr>
  </property>
  <property fmtid="{D5CDD505-2E9C-101B-9397-08002B2CF9AE}" pid="2750" name="ZOTERO_BREF_pJvSRu7Si2fJ_16">
    <vt:lpwstr> Bioinformatics","page":"1-9","title":"RASflow: An RNA-Seq Analysis Workflow with Snakemake","author":[{"family":"Zhang","given":"Xiaokang"},{"family":"Jonassen","given":"Inge"}],"issued":{"date-parts":[["2019"]]}}}],"schema":"https://github.com/citation-</vt:lpwstr>
  </property>
  <property fmtid="{D5CDD505-2E9C-101B-9397-08002B2CF9AE}" pid="2751" name="ZOTERO_BREF_pJvSRu7Si2fJ_17">
    <vt:lpwstr>style-language/schema/raw/master/csl-citation.json"}</vt:lpwstr>
  </property>
  <property fmtid="{D5CDD505-2E9C-101B-9397-08002B2CF9AE}" pid="2752" name="ZOTERO_BREF_pJvSRu7Si2fJ_2">
    <vt:lpwstr>626,"uris":["http://zotero.org/users/local/9e2gOBR4/items/K4AZIELX"],"itemData":{"id":3626,"type":"article-journal","abstract":"RNA-Seq enables the identification and quantification of RNA molecules, often with the aim of detecting differentially expresse</vt:lpwstr>
  </property>
  <property fmtid="{D5CDD505-2E9C-101B-9397-08002B2CF9AE}" pid="2753" name="ZOTERO_BREF_pJvSRu7Si2fJ_3">
    <vt:lpwstr>d genes (DEGs). Although RNA-Seq evolved into a standard technique, there is no universal gold standard for these data’s computational analysis. On top of that, previous studies proved the irreproducibility of RNA-Seq studies. Here, we present a portable,</vt:lpwstr>
  </property>
  <property fmtid="{D5CDD505-2E9C-101B-9397-08002B2CF9AE}" pid="2754" name="ZOTERO_BREF_pJvSRu7Si2fJ_4">
    <vt:lpwstr> scalable, and parallelizable Nextflow RNA-Seq pipeline to detect DEGs, which assures a high level of reproducibility. The pipeline automatically takes care of common pitfalls, such as ribosomal RNA removal and low abundance gene filtering. Apart from var</vt:lpwstr>
  </property>
  <property fmtid="{D5CDD505-2E9C-101B-9397-08002B2CF9AE}" pid="2755" name="ZOTERO_BREF_pJvSRu7Si2fJ_5">
    <vt:lpwstr>ious visualizations for the DEG results, we incorporated downstream pathway analysis for common species as Homo sapiens and Mus musculus. We evaluated the DEG detection functionality while using qRT-PCR data serving as a reference and observed a very high</vt:lpwstr>
  </property>
  <property fmtid="{D5CDD505-2E9C-101B-9397-08002B2CF9AE}" pid="2756" name="ZOTERO_BREF_pJvSRu7Si2fJ_6">
    <vt:lpwstr> correlation of the logarithmized gene expression fold changes.","container-title":"Genes","DOI":"10.3390/genes11121487","ISSN":"20734425","issue":"12","note":"PMID: 33322033","page":"1-17","title":"Rnaflow: An effective and simple rna-seq differential ge</vt:lpwstr>
  </property>
  <property fmtid="{D5CDD505-2E9C-101B-9397-08002B2CF9AE}" pid="2757" name="ZOTERO_BREF_pJvSRu7Si2fJ_7">
    <vt:lpwstr>ne expression pipeline using nextflow","volume":"11","author":[{"family":"Lataretu","given":"Marie"},{"family":"Hölzer","given":"Martin"}],"issued":{"date-parts":[["2020"]]}}},{"id":3622,"uris":["http://zotero.org/users/local/9e2gOBR4/items/KJ5CSSZY"],"it</vt:lpwstr>
  </property>
  <property fmtid="{D5CDD505-2E9C-101B-9397-08002B2CF9AE}" pid="2758" name="ZOTERO_BREF_pJvSRu7Si2fJ_8">
    <vt:lpwstr>emData":{"id":3622,"type":"article-journal","abstract":"With the cost of DNA sequencing decreasing, increasing amounts of RNA-Seq data are being generated giving novel insight into gene expression and regulation. Prior to analysis of gene expression, the </vt:lpwstr>
  </property>
  <property fmtid="{D5CDD505-2E9C-101B-9397-08002B2CF9AE}" pid="2759" name="ZOTERO_BREF_pJvSRu7Si2fJ_9">
    <vt:lpwstr>RNA-Seq data has to be processed through a number of steps resulting in a quantification of expression of each gene / transcript in each of the analyzed samples. A number of workflows are available to help researchers perform these steps on their own data</vt:lpwstr>
  </property>
  <property fmtid="{D5CDD505-2E9C-101B-9397-08002B2CF9AE}" pid="2760" name="ZOTERO_BREF_pRstWZeWh5By_1">
    <vt:lpwstr>ZOTERO_ITEM CSL_CITATION {"citationID":"669exCSr","properties":{"formattedCitation":"(Riehle et al., 2017)","plainCitation":"(Riehle et al., 2017)","noteIndex":0},"citationItems":[{"id":3604,"uris":["http://zotero.org/users/local/9e2gOBR4/items/CMBEQ39E"]</vt:lpwstr>
  </property>
  <property fmtid="{D5CDD505-2E9C-101B-9397-08002B2CF9AE}" pid="2761" name="ZOTERO_BREF_pRstWZeWh5By_2">
    <vt:lpwstr>,"itemData":{"id":3604,"type":"article-journal","abstract":"Chromosome inversions suppress genetic recombination and establish co-adapted gene complexes, or supergenes. The 2La inversion is a widespread polymorphism in the Anopheles gambiae species comple</vt:lpwstr>
  </property>
  <property fmtid="{D5CDD505-2E9C-101B-9397-08002B2CF9AE}" pid="2762" name="ZOTERO_BREF_pRstWZeWh5By_3">
    <vt:lpwstr>x, the major African mosquito vectors of human malaria. Here we show that alleles of the 2La inversion are associated with natural malaria infection levels in wild-captured vectors from West and East Africa. Mosquitoes carrying the more-susceptible allele</vt:lpwstr>
  </property>
  <property fmtid="{D5CDD505-2E9C-101B-9397-08002B2CF9AE}" pid="2763" name="ZOTERO_BREF_pRstWZeWh5By_4">
    <vt:lpwstr> (2L+a) are also behaviorally less likely to be found inside houses. Vector control tools that target indoor-resting mosquitoes, such as bednets and insecticides, are currently the cornerstone of malaria control in Africa. Populations with high levels of </vt:lpwstr>
  </property>
  <property fmtid="{D5CDD505-2E9C-101B-9397-08002B2CF9AE}" pid="2764" name="ZOTERO_BREF_pRstWZeWh5By_5">
    <vt:lpwstr>the 2L+a allele may form reservoirs of persistent outdoor malaria transmission requiring novel measures for surveillance and control. The 2La inversion is a major and previously unappreciated component of the natural malaria transmission system in Africa,</vt:lpwstr>
  </property>
  <property fmtid="{D5CDD505-2E9C-101B-9397-08002B2CF9AE}" pid="2765" name="ZOTERO_BREF_pRstWZeWh5By_6">
    <vt:lpwstr> influencing both malaria susceptibility and vector behavior.","container-title":"eLife","DOI":"10.7554/eLife.25813","ISSN":"2050084X","note":"PMID: 28643631\nCitation Key: Riehle2017","page":"1-24","title":"The anopheles gambiae 2La chromosome inversion </vt:lpwstr>
  </property>
  <property fmtid="{D5CDD505-2E9C-101B-9397-08002B2CF9AE}" pid="2766" name="ZOTERO_BREF_pRstWZeWh5By_7">
    <vt:lpwstr>is associated with susceptibility to Plasmodium falciparum in Africa","volume":"6","author":[{"family":"Riehle","given":"Michelle M."},{"family":"Bukhari","given":"Tullu"},{"family":"Gneme","given":"Awa"},{"family":"Guelbeogo","given":"Wamdaogo M."},{"fam</vt:lpwstr>
  </property>
  <property fmtid="{D5CDD505-2E9C-101B-9397-08002B2CF9AE}" pid="2767" name="ZOTERO_BREF_pRstWZeWh5By_8">
    <vt:lpwstr>ily":"Coulibaly","given":"Boubacar"},{"family":"Fofana","given":"Abdrahamane"},{"family":"Pain","given":"Adrien"},{"family":"Bischoff","given":"Emmanuel"},{"family":"Renaud","given":"Francois"},{"family":"Beavogui","given":"Abdoul H."},{"family":"Traore",</vt:lpwstr>
  </property>
  <property fmtid="{D5CDD505-2E9C-101B-9397-08002B2CF9AE}" pid="2768" name="ZOTERO_BREF_pRstWZeWh5By_9">
    <vt:lpwstr>"given":"Sekou F."},{"family":"Sagnon","given":"N’Fale"},{"family":"Vernick","given":"Kenneth D."}],"issued":{"date-parts":[["2017"]]}}}],"schema":"https://github.com/citation-style-language/schema/raw/master/csl-citation.json"}</vt:lpwstr>
  </property>
  <property fmtid="{D5CDD505-2E9C-101B-9397-08002B2CF9AE}" pid="2769" name="ZOTERO_BREF_qS3tQ9TP5KRT_1">
    <vt:lpwstr>ZOTERO_ITEM CSL_CITATION {"citationID":"wAJt50l0","properties":{"formattedCitation":"(R. R. Love, Redmond, Pombi, Caputo, Petrarca, della Torre, et al., 2019)","plainCitation":"(R. R. Love, Redmond, Pombi, Caputo, Petrarca, della Torre, et al., 2019)","do</vt:lpwstr>
  </property>
  <property fmtid="{D5CDD505-2E9C-101B-9397-08002B2CF9AE}" pid="2770" name="ZOTERO_BREF_qS3tQ9TP5KRT_10">
    <vt:lpwstr>s, Genomes, Genetics","DOI":"10.1534/g3.119.400445","ISSN":"21601836","issue":"10","note":"PMID: 31391198\nCitation Key: RebeccaLove2019","page":"3249-3262","title":"In Silico Karyotyping of Chromosomally Polymorphic Malaria Mosquitoes in the Anopheles ga</vt:lpwstr>
  </property>
  <property fmtid="{D5CDD505-2E9C-101B-9397-08002B2CF9AE}" pid="2771" name="ZOTERO_BREF_qS3tQ9TP5KRT_11">
    <vt:lpwstr>mbiae Complex","volume":"9","author":[{"family":"Love","given":"Rebecca R."},{"family":"Redmond","given":"Seth N."},{"family":"Pombi","given":"Marco"},{"family":"Caputo","given":"Beniamino"},{"family":"Petrarca","given":"Vincenzo"},{"family":"Torre","give</vt:lpwstr>
  </property>
  <property fmtid="{D5CDD505-2E9C-101B-9397-08002B2CF9AE}" pid="2772" name="ZOTERO_BREF_qS3tQ9TP5KRT_12">
    <vt:lpwstr>n":"Alessandra","non-dropping-particle":"della"},{"family":"Besansky","given":"Nora J."}],"issued":{"date-parts":[["2019"]]}}}],"schema":"https://github.com/citation-style-language/schema/raw/master/csl-citation.json"}</vt:lpwstr>
  </property>
  <property fmtid="{D5CDD505-2E9C-101B-9397-08002B2CF9AE}" pid="2773" name="ZOTERO_BREF_qS3tQ9TP5KRT_2">
    <vt:lpwstr>ntUpdate":true,"noteIndex":0},"citationItems":[{"id":3424,"uris":["http://zotero.org/users/local/9e2gOBR4/items/HH6FVRE5"],"itemData":{"id":3424,"type":"article-journal","abstract":"Chromosomal inversion polymorphisms play an important role in adaptation </vt:lpwstr>
  </property>
  <property fmtid="{D5CDD505-2E9C-101B-9397-08002B2CF9AE}" pid="2774" name="ZOTERO_BREF_qS3tQ9TP5KRT_3">
    <vt:lpwstr>to environmental heterogeneities. For mosquito species in the Anopheles gambiae complex that are significant vectors of human malaria, paracentric inversion polymorphisms are abundant and are associated with ecologically and epidemiologically important ph</vt:lpwstr>
  </property>
  <property fmtid="{D5CDD505-2E9C-101B-9397-08002B2CF9AE}" pid="2775" name="ZOTERO_BREF_qS3tQ9TP5KRT_4">
    <vt:lpwstr>enotypes. Improved understanding of these traits relies on determining mosquito karyotype, which currently depends upon laborious cytogenetic methods whose application is limited both by the requirement for specialized expertise and for properly preserved</vt:lpwstr>
  </property>
  <property fmtid="{D5CDD505-2E9C-101B-9397-08002B2CF9AE}" pid="2776" name="ZOTERO_BREF_qS3tQ9TP5KRT_5">
    <vt:lpwstr> adult females at specific gonotrophic stages. To overcome this limitation, we developed sets of tag single nucleotide polymorphisms (SNPs) inside inversions whose biallelic genotype is strongly correlated with inversion genotype. We leveraged 1,347 fully</vt:lpwstr>
  </property>
  <property fmtid="{D5CDD505-2E9C-101B-9397-08002B2CF9AE}" pid="2777" name="ZOTERO_BREF_qS3tQ9TP5KRT_6">
    <vt:lpwstr> sequenced An. gambiae and Anopheles coluzzii genomes in the Ag1000G database of natural variation. Beginning with principal components analysis (PCA) of population samples, applied to windows of the genome containing individual chromosomal rearrangements</vt:lpwstr>
  </property>
  <property fmtid="{D5CDD505-2E9C-101B-9397-08002B2CF9AE}" pid="2778" name="ZOTERO_BREF_qS3tQ9TP5KRT_7">
    <vt:lpwstr>, we classified samples into three inversion genotypes, distinguishing homozygous inverted and homozygous uninverted groups by inclusion of the small subset of specimens in Ag1000G that are associated with cytogenetic metadata. We then assessed the correl</vt:lpwstr>
  </property>
  <property fmtid="{D5CDD505-2E9C-101B-9397-08002B2CF9AE}" pid="2779" name="ZOTERO_BREF_qS3tQ9TP5KRT_8">
    <vt:lpwstr>ation between candidate tag SNP genotypes and PCA-based inversion genotypes in our training sets, selecting those candidates with.80% agreement. Our initial tests both in held-back validation samples from Ag1000G and in data independent of Ag1000G suggest</vt:lpwstr>
  </property>
  <property fmtid="{D5CDD505-2E9C-101B-9397-08002B2CF9AE}" pid="2780" name="ZOTERO_BREF_qS3tQ9TP5KRT_9">
    <vt:lpwstr> that when used for in silico inversion genotyping of sequenced mosquitoes, these tags perform better than traditional cytogenetics, even for specimens where only a small subset of the tag SNPs can be successfully ascertained.","container-title":"G3: Gene</vt:lpwstr>
  </property>
  <property fmtid="{D5CDD505-2E9C-101B-9397-08002B2CF9AE}" pid="2781" name="ZOTERO_BREF_qS7YpiWpmzsn_1">
    <vt:lpwstr>ZOTERO_ITEM CSL_CITATION {"citationID":"5bGSobKV","properties":{"formattedCitation":"(Weetman et al., 2018)","plainCitation":"(Weetman et al., 2018)","noteIndex":0},"citationItems":[{"id":3651,"uris":["http://zotero.org/users/local/9e2gOBR4/items/5NAZHELR</vt:lpwstr>
  </property>
  <property fmtid="{D5CDD505-2E9C-101B-9397-08002B2CF9AE}" pid="2782" name="ZOTERO_BREF_qS7YpiWpmzsn_10">
    <vt:lpwstr>afsey","given":"Daniel E."},{"family":"Müller","given":"Pie"},{"family":"Ochomo","given":"Eric"},{"family":"Isaacs","given":"Alison T."},{"family":"Steen","given":"Keith"},{"family":"Rippon","given":"Emily J."},{"family":"Morgan","given":"John C."},{"fami</vt:lpwstr>
  </property>
  <property fmtid="{D5CDD505-2E9C-101B-9397-08002B2CF9AE}" pid="2783" name="ZOTERO_BREF_qS7YpiWpmzsn_11">
    <vt:lpwstr>ly":"Mawejje","given":"Henry D."},{"family":"Rigden","given":"Daniel J."},{"family":"Okedi","given":"Loyce M."},{"family":"Donnelly","given":"Martin J."}],"issued":{"date-parts":[["2018",2,13]]}}}],"schema":"https://github.com/citation-style-language/sche</vt:lpwstr>
  </property>
  <property fmtid="{D5CDD505-2E9C-101B-9397-08002B2CF9AE}" pid="2784" name="ZOTERO_BREF_qS7YpiWpmzsn_12">
    <vt:lpwstr>ma/raw/master/csl-citation.json"}</vt:lpwstr>
  </property>
  <property fmtid="{D5CDD505-2E9C-101B-9397-08002B2CF9AE}" pid="2785" name="ZOTERO_BREF_qS7YpiWpmzsn_2">
    <vt:lpwstr>"],"itemData":{"id":3651,"type":"article-journal","abstract":"Metabolic resistance to pyrethroid insecticides is widespread in Anopheles mosquitoes and is a major threat to malaria control. DNA markers would aid predictive monitoring of resistance, but fe</vt:lpwstr>
  </property>
  <property fmtid="{D5CDD505-2E9C-101B-9397-08002B2CF9AE}" pid="2786" name="ZOTERO_BREF_qS7YpiWpmzsn_3">
    <vt:lpwstr>w mutations have been discovered outside of insecticide-targeted genes. Isofemale family pools from a wild Ugandan Anopheles gambiae population, from an area where operational pyrethroid failure is suspected, were genotyped using a candidate-gene enriched</vt:lpwstr>
  </property>
  <property fmtid="{D5CDD505-2E9C-101B-9397-08002B2CF9AE}" pid="2787" name="ZOTERO_BREF_qS7YpiWpmzsn_4">
    <vt:lpwstr> SNP array. Resistance-associated SNPs were detected in three genes from detoxification superfamilies, in addition to the insecticide target site (the Voltage Gated Sodium Channel gene, Vgsc). The putative associations were confirmed for two of the marker</vt:lpwstr>
  </property>
  <property fmtid="{D5CDD505-2E9C-101B-9397-08002B2CF9AE}" pid="2788" name="ZOTERO_BREF_qS7YpiWpmzsn_5">
    <vt:lpwstr> SNPs, in the P450 Cyp4j5 and the esterase Coeae1d by reproducible association with pyrethroid resistance in multiple field collections from Uganda and Kenya, and together with the Vgsc-1014S (kdr) mutation these SNPs explained around 20% of variation in </vt:lpwstr>
  </property>
  <property fmtid="{D5CDD505-2E9C-101B-9397-08002B2CF9AE}" pid="2789" name="ZOTERO_BREF_qS7YpiWpmzsn_6">
    <vt:lpwstr>resistance. Moreover, the &gt;20 Mb 2La inversion also showed evidence of association with resistance as did environmental humidity. Sequencing of Cyp4j5 and Coeae1d detected no resistance-linked loss of diversity, suggesting selection from standing variatio</vt:lpwstr>
  </property>
  <property fmtid="{D5CDD505-2E9C-101B-9397-08002B2CF9AE}" pid="2790" name="ZOTERO_BREF_qS7YpiWpmzsn_7">
    <vt:lpwstr>n. Our study provides novel, regionally-validated DNA assays for resistance to the most important insecticide class, and establishes both 2La karyotype variation and humidity as common factors impacting the resistance phenotype.","container-title":"Scient</vt:lpwstr>
  </property>
  <property fmtid="{D5CDD505-2E9C-101B-9397-08002B2CF9AE}" pid="2791" name="ZOTERO_BREF_qS7YpiWpmzsn_8">
    <vt:lpwstr>ific Reports","DOI":"10.1038/s41598-018-21265-5","ISSN":"2045-2322","issue":"1","journalAbbreviation":"Sci Rep","language":"en","note":"number: 1\npublisher: Nature Publishing Group","page":"2920","source":"www.nature.com","title":"Candidate-gene based GW</vt:lpwstr>
  </property>
  <property fmtid="{D5CDD505-2E9C-101B-9397-08002B2CF9AE}" pid="2792" name="ZOTERO_BREF_qS7YpiWpmzsn_9">
    <vt:lpwstr>AS identifies reproducible DNA markers for metabolic pyrethroid resistance from standing genetic variation in East African Anopheles gambiae","volume":"8","author":[{"family":"Weetman","given":"David"},{"family":"Wilding","given":"Craig S."},{"family":"Ne</vt:lpwstr>
  </property>
  <property fmtid="{D5CDD505-2E9C-101B-9397-08002B2CF9AE}" pid="2793" name="ZOTERO_BREF_qZz1HUNU2rTW_1">
    <vt:lpwstr>ZOTERO_ITEM CSL_CITATION {"citationID":"g8Ak6X1q","properties":{"formattedCitation":"(Weetman et al., 2018)","plainCitation":"(Weetman et al., 2018)","noteIndex":0},"citationItems":[{"id":3651,"uris":["http://zotero.org/users/local/9e2gOBR4/items/5NAZHELR</vt:lpwstr>
  </property>
  <property fmtid="{D5CDD505-2E9C-101B-9397-08002B2CF9AE}" pid="2794" name="ZOTERO_BREF_qZz1HUNU2rTW_10">
    <vt:lpwstr>afsey","given":"Daniel E."},{"family":"Müller","given":"Pie"},{"family":"Ochomo","given":"Eric"},{"family":"Isaacs","given":"Alison T."},{"family":"Steen","given":"Keith"},{"family":"Rippon","given":"Emily J."},{"family":"Morgan","given":"John C."},{"fami</vt:lpwstr>
  </property>
  <property fmtid="{D5CDD505-2E9C-101B-9397-08002B2CF9AE}" pid="2795" name="ZOTERO_BREF_qZz1HUNU2rTW_11">
    <vt:lpwstr>ly":"Mawejje","given":"Henry D."},{"family":"Rigden","given":"Daniel J."},{"family":"Okedi","given":"Loyce M."},{"family":"Donnelly","given":"Martin J."}],"issued":{"date-parts":[["2018",2,13]]}}}],"schema":"https://github.com/citation-style-language/sche</vt:lpwstr>
  </property>
  <property fmtid="{D5CDD505-2E9C-101B-9397-08002B2CF9AE}" pid="2796" name="ZOTERO_BREF_qZz1HUNU2rTW_12">
    <vt:lpwstr>ma/raw/master/csl-citation.json"}</vt:lpwstr>
  </property>
  <property fmtid="{D5CDD505-2E9C-101B-9397-08002B2CF9AE}" pid="2797" name="ZOTERO_BREF_qZz1HUNU2rTW_2">
    <vt:lpwstr>"],"itemData":{"id":3651,"type":"article-journal","abstract":"Metabolic resistance to pyrethroid insecticides is widespread in Anopheles mosquitoes and is a major threat to malaria control. DNA markers would aid predictive monitoring of resistance, but fe</vt:lpwstr>
  </property>
  <property fmtid="{D5CDD505-2E9C-101B-9397-08002B2CF9AE}" pid="2798" name="ZOTERO_BREF_qZz1HUNU2rTW_3">
    <vt:lpwstr>w mutations have been discovered outside of insecticide-targeted genes. Isofemale family pools from a wild Ugandan Anopheles gambiae population, from an area where operational pyrethroid failure is suspected, were genotyped using a candidate-gene enriched</vt:lpwstr>
  </property>
  <property fmtid="{D5CDD505-2E9C-101B-9397-08002B2CF9AE}" pid="2799" name="ZOTERO_BREF_qZz1HUNU2rTW_4">
    <vt:lpwstr> SNP array. Resistance-associated SNPs were detected in three genes from detoxification superfamilies, in addition to the insecticide target site (the Voltage Gated Sodium Channel gene, Vgsc). The putative associations were confirmed for two of the marker</vt:lpwstr>
  </property>
  <property fmtid="{D5CDD505-2E9C-101B-9397-08002B2CF9AE}" pid="2800" name="ZOTERO_BREF_qZz1HUNU2rTW_5">
    <vt:lpwstr> SNPs, in the P450 Cyp4j5 and the esterase Coeae1d by reproducible association with pyrethroid resistance in multiple field collections from Uganda and Kenya, and together with the Vgsc-1014S (kdr) mutation these SNPs explained around 20% of variation in </vt:lpwstr>
  </property>
  <property fmtid="{D5CDD505-2E9C-101B-9397-08002B2CF9AE}" pid="2801" name="ZOTERO_BREF_qZz1HUNU2rTW_6">
    <vt:lpwstr>resistance. Moreover, the &gt;20 Mb 2La inversion also showed evidence of association with resistance as did environmental humidity. Sequencing of Cyp4j5 and Coeae1d detected no resistance-linked loss of diversity, suggesting selection from standing variatio</vt:lpwstr>
  </property>
  <property fmtid="{D5CDD505-2E9C-101B-9397-08002B2CF9AE}" pid="2802" name="ZOTERO_BREF_qZz1HUNU2rTW_7">
    <vt:lpwstr>n. Our study provides novel, regionally-validated DNA assays for resistance to the most important insecticide class, and establishes both 2La karyotype variation and humidity as common factors impacting the resistance phenotype.","container-title":"Scient</vt:lpwstr>
  </property>
  <property fmtid="{D5CDD505-2E9C-101B-9397-08002B2CF9AE}" pid="2803" name="ZOTERO_BREF_qZz1HUNU2rTW_8">
    <vt:lpwstr>ific Reports","DOI":"10.1038/s41598-018-21265-5","ISSN":"2045-2322","issue":"1","journalAbbreviation":"Sci Rep","language":"en","note":"number: 1\npublisher: Nature Publishing Group","page":"2920","source":"www.nature.com","title":"Candidate-gene based GW</vt:lpwstr>
  </property>
  <property fmtid="{D5CDD505-2E9C-101B-9397-08002B2CF9AE}" pid="2804" name="ZOTERO_BREF_qZz1HUNU2rTW_9">
    <vt:lpwstr>AS identifies reproducible DNA markers for metabolic pyrethroid resistance from standing genetic variation in East African Anopheles gambiae","volume":"8","author":[{"family":"Weetman","given":"David"},{"family":"Wilding","given":"Craig S."},{"family":"Ne</vt:lpwstr>
  </property>
  <property fmtid="{D5CDD505-2E9C-101B-9397-08002B2CF9AE}" pid="2805" name="ZOTERO_BREF_rI7POgaIS1F2_1">
    <vt:lpwstr>ZOTERO_ITEM CSL_CITATION {"citationID":"s2XyiYrI","properties":{"formattedCitation":"(Watterson, 1975)","plainCitation":"(Watterson, 1975)","noteIndex":0},"citationItems":[{"id":3591,"uris":["http://zotero.org/users/local/9e2gOBR4/items/G6DSGBJE"],"itemDa</vt:lpwstr>
  </property>
  <property fmtid="{D5CDD505-2E9C-101B-9397-08002B2CF9AE}" pid="2806" name="ZOTERO_BREF_rI7POgaIS1F2_2">
    <vt:lpwstr>ta":{"id":3591,"type":"article-journal","abstract":"The influence of local approximations in electron correlation treatments on electric dipole moments and static dipole polarisabilities is examined for a test set of 16 molecules for the case of coupled-c</vt:lpwstr>
  </property>
  <property fmtid="{D5CDD505-2E9C-101B-9397-08002B2CF9AE}" pid="2807" name="ZOTERO_BREF_rI7POgaIS1F2_3">
    <vt:lpwstr>luster singles and doubles (CCSD) theory. Utilising standard local approximations as originally proposed by Pulay and used in our previous work, the average errors relative to the corresponding conventional CCSD calculations amount to 0.48% for mean dipol</vt:lpwstr>
  </property>
  <property fmtid="{D5CDD505-2E9C-101B-9397-08002B2CF9AE}" pid="2808" name="ZOTERO_BREF_rI7POgaIS1F2_4">
    <vt:lpwstr>e polarisabilities and to 1.61% for dipole moments. The accuracy of the computed mean dipole polarisabilities can be reduced to 0.32% by extending the domains of the strong pairs, while for the dipole moments the domain extension reduces the error to 0.91</vt:lpwstr>
  </property>
  <property fmtid="{D5CDD505-2E9C-101B-9397-08002B2CF9AE}" pid="2809" name="ZOTERO_BREF_rI7POgaIS1F2_5">
    <vt:lpwstr>%. It is found that orbital relaxation effects are much more important in the local than in the conventional case. Weak pairs contribute substantially to the computed dipole polarisabilities, but the effect of distant pairs is small and can be neglected. </vt:lpwstr>
  </property>
  <property fmtid="{D5CDD505-2E9C-101B-9397-08002B2CF9AE}" pid="2810" name="ZOTERO_BREF_rI7POgaIS1F2_6">
    <vt:lpwstr>This means that linear scaling local electron correlation methods can be faithfully used to compute these molecular properties.","container-title":"Theoretical Population Biology","ISSN":"1463-9076","issue":"7","note":"PMID: 1145509\nCitation Key: Watters</vt:lpwstr>
  </property>
  <property fmtid="{D5CDD505-2E9C-101B-9397-08002B2CF9AE}" pid="2811" name="ZOTERO_BREF_rI7POgaIS1F2_7">
    <vt:lpwstr>on1975\nISBN: 0040-5809","page":"256-276","title":"On the Number of Segregating Sites in Genetical Models without Recombination","volume":"276","author":[{"family":"Watterson","given":"G. A."}],"issued":{"date-parts":[["1975"]]}}}],"schema":"https://githu</vt:lpwstr>
  </property>
  <property fmtid="{D5CDD505-2E9C-101B-9397-08002B2CF9AE}" pid="2812" name="ZOTERO_BREF_rI7POgaIS1F2_8">
    <vt:lpwstr>b.com/citation-style-language/schema/raw/master/csl-citation.json"}</vt:lpwstr>
  </property>
  <property fmtid="{D5CDD505-2E9C-101B-9397-08002B2CF9AE}" pid="2813" name="ZOTERO_BREF_rdP2dXrvXZfc_1">
    <vt:lpwstr>ZOTERO_ITEM CSL_CITATION {"citationID":"btxMynBy","properties":{"formattedCitation":"(Njoroge et al., 2021)","plainCitation":"(Njoroge et al., 2021)","noteIndex":0},"citationItems":[{"id":3585,"uris":["http://zotero.org/users/local/9e2gOBR4/items/DBBIP3KF</vt:lpwstr>
  </property>
  <property fmtid="{D5CDD505-2E9C-101B-9397-08002B2CF9AE}" pid="2814" name="ZOTERO_BREF_rdP2dXrvXZfc_2">
    <vt:lpwstr>"],"itemData":{"id":3585,"type":"article-journal","container-title":"bioRxiv","page":"1-23","title":"Identification of a rapidly-spreading triple mutant for high-level metabolic insecticide resistance in Anopheles gambiae provides a real-time molecular di</vt:lpwstr>
  </property>
  <property fmtid="{D5CDD505-2E9C-101B-9397-08002B2CF9AE}" pid="2815" name="ZOTERO_BREF_rdP2dXrvXZfc_3">
    <vt:lpwstr>agnostic for anti-malarial intervention deployment","author":[{"family":"Njoroge","given":"Harun"},{"family":"Oruni","given":"Ambrose"},{"family":"Pipini","given":"Dimitra"},{"family":"Nagi","given":"Sanjay C"},{"family":"Lynd","given":"Amy"},{"family":"E</vt:lpwstr>
  </property>
  <property fmtid="{D5CDD505-2E9C-101B-9397-08002B2CF9AE}" pid="2816" name="ZOTERO_BREF_rdP2dXrvXZfc_4">
    <vt:lpwstr>ric","given":"R"},{"family":"Tomlinson","given":"Sean"},{"family":"Grau-bove","given":"Xavi"},{"family":"Mcdermott","given":"Daniel"},{"family":"Emile","given":"Z"},{"family":"Agossa","given":"Fiacre R"},{"family":"Mokuba","given":"Arlette"},{"family":"Ir</vt:lpwstr>
  </property>
  <property fmtid="{D5CDD505-2E9C-101B-9397-08002B2CF9AE}" pid="2817" name="ZOTERO_BREF_rdP2dXrvXZfc_5">
    <vt:lpwstr>ish","given":"Seth"},{"family":"Kabula","given":"Bilali"},{"family":"Mbogo","given":"Charles"},{"family":"Paine","given":"Mark J I"},{"family":"Weetman","given":"David"},{"family":"Donnelly","given":"Martin J"},{"family":"Place","given":"Pembroke"},{"fami</vt:lpwstr>
  </property>
  <property fmtid="{D5CDD505-2E9C-101B-9397-08002B2CF9AE}" pid="2818" name="ZOTERO_BREF_rdP2dXrvXZfc_6">
    <vt:lpwstr>ly":"Resources","given":"Animal"},{"family":"Project","given":"Vectorlink"},{"family":"Associates","given":"Abt"},{"family":"Unit","given":"Population Health"},{"family":"Programme","given":"Microbes"},{"family":"Place","given":"Pembroke"}],"issued":{"dat</vt:lpwstr>
  </property>
  <property fmtid="{D5CDD505-2E9C-101B-9397-08002B2CF9AE}" pid="2819" name="ZOTERO_BREF_rdP2dXrvXZfc_7">
    <vt:lpwstr>e-parts":[["2021"]]}}}],"schema":"https://github.com/citation-style-language/schema/raw/master/csl-citation.json"}</vt:lpwstr>
  </property>
  <property fmtid="{D5CDD505-2E9C-101B-9397-08002B2CF9AE}" pid="2820" name="ZOTERO_BREF_sG7sNoJAf1It_1">
    <vt:lpwstr>ZOTERO_TEMP</vt:lpwstr>
  </property>
  <property fmtid="{D5CDD505-2E9C-101B-9397-08002B2CF9AE}" pid="2821" name="ZOTERO_BREF_tQk3Mmw23pIU_1">
    <vt:lpwstr>ZOTERO_ITEM CSL_CITATION {"citationID":"39NovNvD","properties":{"formattedCitation":"(Bhatia et al., 2013)","plainCitation":"(Bhatia et al., 2013)","noteIndex":0},"citationItems":[{"id":3455,"uris":["http://zotero.org/users/local/9e2gOBR4/items/FUXXUGPV"]</vt:lpwstr>
  </property>
  <property fmtid="{D5CDD505-2E9C-101B-9397-08002B2CF9AE}" pid="2822" name="ZOTERO_BREF_tQk3Mmw23pIU_10">
    <vt:lpwstr>master/csl-citation.json"}</vt:lpwstr>
  </property>
  <property fmtid="{D5CDD505-2E9C-101B-9397-08002B2CF9AE}" pid="2823" name="ZOTERO_BREF_tQk3Mmw23pIU_2">
    <vt:lpwstr>,"itemData":{"id":3455,"type":"article-journal","abstract":"In a pair of seminal papers, Sewall Wright and Gustave Malécot introduced FST as a measure of structure in natural populations. In the decades that followed, a number of papers provided differing</vt:lpwstr>
  </property>
  <property fmtid="{D5CDD505-2E9C-101B-9397-08002B2CF9AE}" pid="2824" name="ZOTERO_BREF_tQk3Mmw23pIU_3">
    <vt:lpwstr> definitions, estimation methods, and interpretations beyond Wright's. While this diversity in methods has enabled many studies in genetics, it has also introduced confusion regarding how to estimate FST from available data. Considering this confusion, wi</vt:lpwstr>
  </property>
  <property fmtid="{D5CDD505-2E9C-101B-9397-08002B2CF9AE}" pid="2825" name="ZOTERO_BREF_tQk3Mmw23pIU_4">
    <vt:lpwstr>de variation in published estimates of FST for pairs of HapMap populations is a cause for concern. These estimates changed-in some cases more than twofold-when comparing estimates from genotyping arrays to those from sequence data. Indeed, changes in FST </vt:lpwstr>
  </property>
  <property fmtid="{D5CDD505-2E9C-101B-9397-08002B2CF9AE}" pid="2826" name="ZOTERO_BREF_tQk3Mmw23pIU_5">
    <vt:lpwstr>from sequencing data might be expected due to population genetic factors affecting rare variants. While rare variants do influence the result, we show that this is largely through differences in estimation methods. Correcting for this yields estimates of </vt:lpwstr>
  </property>
  <property fmtid="{D5CDD505-2E9C-101B-9397-08002B2CF9AE}" pid="2827" name="ZOTERO_BREF_tQk3Mmw23pIU_6">
    <vt:lpwstr>FST that are much more concordant between sequence and genotype data. These differences relate to three specific issues: (1) estimating FST for a single SNP, (2) combining estimates of FST across multiple SNPs, and (3) selecting the set of SNPs used in th</vt:lpwstr>
  </property>
  <property fmtid="{D5CDD505-2E9C-101B-9397-08002B2CF9AE}" pid="2828" name="ZOTERO_BREF_tQk3Mmw23pIU_7">
    <vt:lpwstr>e computation. Changes in each of these aspects of estimation may result in FST estimates that are highly divergent from one another. Here, we clarify these issues and propose solutions. © 2013, Published by Cold Spring Harbor Laboratory Press.","containe</vt:lpwstr>
  </property>
  <property fmtid="{D5CDD505-2E9C-101B-9397-08002B2CF9AE}" pid="2829" name="ZOTERO_BREF_tQk3Mmw23pIU_8">
    <vt:lpwstr>r-title":"Genome Research","DOI":"10.1101/gr.154831.113","ISSN":"10889051","issue":"9","note":"PMID: 23861382\nCitation Key: Bhatia2013","page":"1514-1521","title":"Estimating and interpreting FST: The impact of rare variants","volume":"23","author":[{"fa</vt:lpwstr>
  </property>
  <property fmtid="{D5CDD505-2E9C-101B-9397-08002B2CF9AE}" pid="2830" name="ZOTERO_BREF_tQk3Mmw23pIU_9">
    <vt:lpwstr>mily":"Bhatia","given":"Gaurav"},{"family":"Patterson","given":"Nick"},{"family":"Sankararaman","given":"Sriram"},{"family":"Price","given":"Alkes L."}],"issued":{"date-parts":[["2013"]]}}}],"schema":"https://github.com/citation-style-language/schema/raw/</vt:lpwstr>
  </property>
  <property fmtid="{D5CDD505-2E9C-101B-9397-08002B2CF9AE}" pid="2831" name="ZOTERO_BREF_tSbczIOteIMt_1">
    <vt:lpwstr>ZOTERO_ITEM CSL_CITATION {"citationID":"faTdqrEH","properties":{"formattedCitation":"(Korotkevich et al., 2021)","plainCitation":"(Korotkevich et al., 2021)","noteIndex":0},"citationItems":[{"id":3461,"uris":["http://zotero.org/users/local/9e2gOBR4/items/</vt:lpwstr>
  </property>
  <property fmtid="{D5CDD505-2E9C-101B-9397-08002B2CF9AE}" pid="2832" name="ZOTERO_BREF_tSbczIOteIMt_2">
    <vt:lpwstr>8SDLSZNV"],"itemData":{"id":3461,"type":"article-journal","abstract":"Gene set enrichment analysis (GSEA) is an ubiquitously used tool for evaluating pathway enrichment in transcriptional data. Typical experimental design consists in comparing two conditi</vt:lpwstr>
  </property>
  <property fmtid="{D5CDD505-2E9C-101B-9397-08002B2CF9AE}" pid="2833" name="ZOTERO_BREF_tSbczIOteIMt_3">
    <vt:lpwstr>ons with several replicates using a differential gene expression test followed by preranked GSEA performed against a collection of hundreds and thousands of pathways. However, the reference implementation of this method cannot accurately estimate small P-</vt:lpwstr>
  </property>
  <property fmtid="{D5CDD505-2E9C-101B-9397-08002B2CF9AE}" pid="2834" name="ZOTERO_BREF_tSbczIOteIMt_4">
    <vt:lpwstr>values, which significantly limits its sensitivity due to multiple hypotheses correction procedure.Here we present FGSEA (Fast Gene Set Enrichment Analysis) method that is able to estimate arbitrarily low GSEA P-values with a high accuracy in a matter of </vt:lpwstr>
  </property>
  <property fmtid="{D5CDD505-2E9C-101B-9397-08002B2CF9AE}" pid="2835" name="ZOTERO_BREF_tSbczIOteIMt_5">
    <vt:lpwstr>minutes or even seconds. To confirm the accuracy of the method, we also developed an exact algorithm for GSEA P-values calculation for integer gene-level statistics. Using the exact algorithm as a reference we show that FGSEA is able to routinely estimate</vt:lpwstr>
  </property>
  <property fmtid="{D5CDD505-2E9C-101B-9397-08002B2CF9AE}" pid="2836" name="ZOTERO_BREF_tSbczIOteIMt_6">
    <vt:lpwstr> P-values up to 10−100 with a small and predictable estimation error. We systematically evaluate FGSEA on a collection of 605 datasets and show that FGSEA recovers much more statistically significant pathways compared to other implementations.FGSEA is ope</vt:lpwstr>
  </property>
  <property fmtid="{D5CDD505-2E9C-101B-9397-08002B2CF9AE}" pid="2837" name="ZOTERO_BREF_tSbczIOteIMt_7">
    <vt:lpwstr>n source and available as an R package in Bioconductor (http://bioconductor.org/packages/fgsea/) and on GitHub (https://github.com/ctlab/fgsea/).Competing Interest StatementThe authors have declared no competing interest.","container-title":"bioRxiv","DOI</vt:lpwstr>
  </property>
  <property fmtid="{D5CDD505-2E9C-101B-9397-08002B2CF9AE}" pid="2838" name="ZOTERO_BREF_tSbczIOteIMt_8">
    <vt:lpwstr>":"10.1101/060012","note":"Citation Key: Korotkevich2021","page":"60012","title":"Fast gene set enrichment analysis","author":[{"family":"Korotkevich","given":"Gennady"},{"family":"Sukhov","given":"Vladimir"},{"family":"Budin","given":"Nikolay"},{"family"</vt:lpwstr>
  </property>
  <property fmtid="{D5CDD505-2E9C-101B-9397-08002B2CF9AE}" pid="2839" name="ZOTERO_BREF_tSbczIOteIMt_9">
    <vt:lpwstr>:"Shpak","given":"Boris"},{"family":"Artyomov","given":"Maxim N"},{"family":"Sergushichev","given":"Alexey"}],"issued":{"date-parts":[["2021",1,1]]}}}],"schema":"https://github.com/citation-style-language/schema/raw/master/csl-citation.json"}</vt:lpwstr>
  </property>
  <property fmtid="{D5CDD505-2E9C-101B-9397-08002B2CF9AE}" pid="2840" name="ZOTERO_BREF_u2sMgBs9XWKL_1">
    <vt:lpwstr/>
  </property>
  <property fmtid="{D5CDD505-2E9C-101B-9397-08002B2CF9AE}" pid="2841" name="ZOTERO_BREF_uj5bbAnJkUvW_1">
    <vt:lpwstr>ZOTERO_ITEM CSL_CITATION {"citationID":"f9eaAcHq","properties":{"formattedCitation":"(Garrison &amp; Marth, 2012)","plainCitation":"(Garrison &amp; Marth, 2012)","noteIndex":0},"citationItems":[{"id":3241,"uris":["http://zotero.org/users/local/9e2gOBR4/items/WTRC</vt:lpwstr>
  </property>
  <property fmtid="{D5CDD505-2E9C-101B-9397-08002B2CF9AE}" pid="2842" name="ZOTERO_BREF_uj5bbAnJkUvW_2">
    <vt:lpwstr>CUXD"],"itemData":{"id":3241,"type":"article-journal","abstract":"The direct detection of haplotypes from short-read DNA sequencing data requires changes to existing small-variant detection methods. Here, we develop a Bayesian statistical framework which </vt:lpwstr>
  </property>
  <property fmtid="{D5CDD505-2E9C-101B-9397-08002B2CF9AE}" pid="2843" name="ZOTERO_BREF_uj5bbAnJkUvW_3">
    <vt:lpwstr>is capable of modeling multiallelic loci in sets of individuals with non-uniform copy number. We then describe our implementation of this framework in a haplotype-based variant detector, FreeBayes.","note":"arXiv: 1207.3907\nCitation Key: Garrison2012","p</vt:lpwstr>
  </property>
  <property fmtid="{D5CDD505-2E9C-101B-9397-08002B2CF9AE}" pid="2844" name="ZOTERO_BREF_uj5bbAnJkUvW_4">
    <vt:lpwstr>age":"1-9","title":"Haplotype-based variant detection from short-read sequencing","author":[{"family":"Garrison","given":"Erik"},{"family":"Marth","given":"Gabor"}],"issued":{"date-parts":[["2012"]]}}}],"schema":"https://github.com/citation-style-language</vt:lpwstr>
  </property>
  <property fmtid="{D5CDD505-2E9C-101B-9397-08002B2CF9AE}" pid="2845" name="ZOTERO_BREF_uj5bbAnJkUvW_5">
    <vt:lpwstr>/schema/raw/master/csl-citation.json"}</vt:lpwstr>
  </property>
  <property fmtid="{D5CDD505-2E9C-101B-9397-08002B2CF9AE}" pid="2846" name="ZOTERO_BREF_v8fI51SsuRng_1">
    <vt:lpwstr>ZOTERO_ITEM CSL_CITATION {"citationID":"bLRVVDZD","properties":{"formattedCitation":"(Bhatia et al., 2013; Hudson et al., 1992)","plainCitation":"(Bhatia et al., 2013; Hudson et al., 1992)","noteIndex":0},"citationItems":[{"id":3455,"uris":["http://zotero</vt:lpwstr>
  </property>
  <property fmtid="{D5CDD505-2E9C-101B-9397-08002B2CF9AE}" pid="2847" name="ZOTERO_BREF_v8fI51SsuRng_10">
    <vt:lpwstr>p://zotero.org/users/local/9e2gOBR4/items/8UDXRXXD"],"itemData":{"id":3475,"type":"article-journal","abstract":"We compare the utility of two methods for estimating the average levels of gene flow from DNA sequence data. One method is based on estimating </vt:lpwstr>
  </property>
  <property fmtid="{D5CDD505-2E9C-101B-9397-08002B2CF9AE}" pid="2848" name="ZOTERO_BREF_v8fI51SsuRng_11">
    <vt:lpwstr>F(ST) from frequencies at polymorphic sites, treating each site as a separate locus. The other method is based on computing the minimum number of migration events consistent with the gene tree inferred from their sequences. We compared the performance of </vt:lpwstr>
  </property>
  <property fmtid="{D5CDD505-2E9C-101B-9397-08002B2CF9AE}" pid="2849" name="ZOTERO_BREF_v8fI51SsuRng_12">
    <vt:lpwstr>these two methods on data that were generated by a computer simulation program that assumed the infinite sites model of mutation and that assumed an island model of migration. We found that in general when there is no recombination, the cladistic method p</vt:lpwstr>
  </property>
  <property fmtid="{D5CDD505-2E9C-101B-9397-08002B2CF9AE}" pid="2850" name="ZOTERO_BREF_v8fI51SsuRng_13">
    <vt:lpwstr>erformed better than F(ST) while the reverse was true for rates of recombination similar to those found in eukaryotic nuclear genes, although F(ST) performed better for all recombination rates for very low levels of migration (Nm = 0.1).","container-title</vt:lpwstr>
  </property>
  <property fmtid="{D5CDD505-2E9C-101B-9397-08002B2CF9AE}" pid="2851" name="ZOTERO_BREF_v8fI51SsuRng_14">
    <vt:lpwstr>":"Genetics","DOI":"10.1093/genetics/132.2.583","ISSN":"00166731","issue":"2","note":"PMID: 1427045","page":"583-589","title":"Estimation of levels of gene flow from DNA sequence data","volume":"132","author":[{"family":"Hudson","given":"R. R."},{"family"</vt:lpwstr>
  </property>
  <property fmtid="{D5CDD505-2E9C-101B-9397-08002B2CF9AE}" pid="2852" name="ZOTERO_BREF_v8fI51SsuRng_15">
    <vt:lpwstr>:"Slatkin","given":"M."},{"family":"Maddison","given":"W. P."}],"issued":{"date-parts":[["1992"]]}}}],"schema":"https://github.com/citation-style-language/schema/raw/master/csl-citation.json"}</vt:lpwstr>
  </property>
  <property fmtid="{D5CDD505-2E9C-101B-9397-08002B2CF9AE}" pid="2853" name="ZOTERO_BREF_v8fI51SsuRng_2">
    <vt:lpwstr>.org/users/local/9e2gOBR4/items/FUXXUGPV"],"itemData":{"id":3455,"type":"article-journal","abstract":"In a pair of seminal papers, Sewall Wright and Gustave Malécot introduced FST as a measure of structure in natural populations. In the decades that follo</vt:lpwstr>
  </property>
  <property fmtid="{D5CDD505-2E9C-101B-9397-08002B2CF9AE}" pid="2854" name="ZOTERO_BREF_v8fI51SsuRng_3">
    <vt:lpwstr>wed, a number of papers provided differing definitions, estimation methods, and interpretations beyond Wright's. While this diversity in methods has enabled many studies in genetics, it has also introduced confusion regarding how to estimate FST from avai</vt:lpwstr>
  </property>
  <property fmtid="{D5CDD505-2E9C-101B-9397-08002B2CF9AE}" pid="2855" name="ZOTERO_BREF_v8fI51SsuRng_4">
    <vt:lpwstr>lable data. Considering this confusion, wide variation in published estimates of FST for pairs of HapMap populations is a cause for concern. These estimates changed-in some cases more than twofold-when comparing estimates from genotyping arrays to those f</vt:lpwstr>
  </property>
  <property fmtid="{D5CDD505-2E9C-101B-9397-08002B2CF9AE}" pid="2856" name="ZOTERO_BREF_v8fI51SsuRng_5">
    <vt:lpwstr>rom sequence data. Indeed, changes in FST from sequencing data might be expected due to population genetic factors affecting rare variants. While rare variants do influence the result, we show that this is largely through differences in estimation methods</vt:lpwstr>
  </property>
  <property fmtid="{D5CDD505-2E9C-101B-9397-08002B2CF9AE}" pid="2857" name="ZOTERO_BREF_v8fI51SsuRng_6">
    <vt:lpwstr>. Correcting for this yields estimates of FST that are much more concordant between sequence and genotype data. These differences relate to three specific issues: (1) estimating FST for a single SNP, (2) combining estimates of FST across multiple SNPs, an</vt:lpwstr>
  </property>
  <property fmtid="{D5CDD505-2E9C-101B-9397-08002B2CF9AE}" pid="2858" name="ZOTERO_BREF_v8fI51SsuRng_7">
    <vt:lpwstr>d (3) selecting the set of SNPs used in the computation. Changes in each of these aspects of estimation may result in FST estimates that are highly divergent from one another. Here, we clarify these issues and propose solutions. © 2013, Published by Cold </vt:lpwstr>
  </property>
  <property fmtid="{D5CDD505-2E9C-101B-9397-08002B2CF9AE}" pid="2859" name="ZOTERO_BREF_v8fI51SsuRng_8">
    <vt:lpwstr>Spring Harbor Laboratory Press.","container-title":"Genome Research","DOI":"10.1101/gr.154831.113","ISSN":"10889051","issue":"9","note":"PMID: 23861382\nCitation Key: Bhatia2013","page":"1514-1521","title":"Estimating and interpreting FST: The impact of r</vt:lpwstr>
  </property>
  <property fmtid="{D5CDD505-2E9C-101B-9397-08002B2CF9AE}" pid="2860" name="ZOTERO_BREF_v8fI51SsuRng_9">
    <vt:lpwstr>are variants","volume":"23","author":[{"family":"Bhatia","given":"Gaurav"},{"family":"Patterson","given":"Nick"},{"family":"Sankararaman","given":"Sriram"},{"family":"Price","given":"Alkes L."}],"issued":{"date-parts":[["2013"]]}}},{"id":3475,"uris":["htt</vt:lpwstr>
  </property>
  <property fmtid="{D5CDD505-2E9C-101B-9397-08002B2CF9AE}" pid="2861" name="ZOTERO_BREF_volswdY3MrDJ_1">
    <vt:lpwstr>ZOTERO_ITEM CSL_CITATION {"citationID":"r8qMGz3l","properties":{"formattedCitation":"(R. R. Love et al., 2019)","plainCitation":"(R. R. Love et al., 2019)","noteIndex":0},"citationItems":[{"id":3424,"uris":["http://zotero.org/users/local/9e2gOBR4/items/HH</vt:lpwstr>
  </property>
  <property fmtid="{D5CDD505-2E9C-101B-9397-08002B2CF9AE}" pid="2862" name="ZOTERO_BREF_volswdY3MrDJ_10">
    <vt:lpwstr>n Key: RebeccaLove2019","page":"3249-3262","title":"In Silico Karyotyping of Chromosomally Polymorphic Malaria Mosquitoes in the Anopheles gambiae Complex","volume":"9","author":[{"family":"Love","given":"Rebecca R."},{"family":"Redmond","given":"Seth N."</vt:lpwstr>
  </property>
  <property fmtid="{D5CDD505-2E9C-101B-9397-08002B2CF9AE}" pid="2863" name="ZOTERO_BREF_volswdY3MrDJ_11">
    <vt:lpwstr>},{"family":"Pombi","given":"Marco"},{"family":"Caputo","given":"Beniamino"},{"family":"Petrarca","given":"Vincenzo"},{"family":"Torre","given":"Alessandra","non-dropping-particle":"della"},{"family":"Besansky","given":"Nora J."}],"issued":{"date-parts":[</vt:lpwstr>
  </property>
  <property fmtid="{D5CDD505-2E9C-101B-9397-08002B2CF9AE}" pid="2864" name="ZOTERO_BREF_volswdY3MrDJ_12">
    <vt:lpwstr>["2019"]]}}}],"schema":"https://github.com/citation-style-language/schema/raw/master/csl-citation.json"}</vt:lpwstr>
  </property>
  <property fmtid="{D5CDD505-2E9C-101B-9397-08002B2CF9AE}" pid="2865" name="ZOTERO_BREF_volswdY3MrDJ_2">
    <vt:lpwstr>6FVRE5"],"itemData":{"id":3424,"type":"article-journal","abstract":"Chromosomal inversion polymorphisms play an important role in adaptation to environmental heterogeneities. For mosquito species in the Anopheles gambiae complex that are significant vecto</vt:lpwstr>
  </property>
  <property fmtid="{D5CDD505-2E9C-101B-9397-08002B2CF9AE}" pid="2866" name="ZOTERO_BREF_volswdY3MrDJ_3">
    <vt:lpwstr>rs of human malaria, paracentric inversion polymorphisms are abundant and are associated with ecologically and epidemiologically important phenotypes. Improved understanding of these traits relies on determining mosquito karyotype, which currently depends</vt:lpwstr>
  </property>
  <property fmtid="{D5CDD505-2E9C-101B-9397-08002B2CF9AE}" pid="2867" name="ZOTERO_BREF_volswdY3MrDJ_4">
    <vt:lpwstr> upon laborious cytogenetic methods whose application is limited both by the requirement for specialized expertise and for properly preserved adult females at specific gonotrophic stages. To overcome this limitation, we developed sets of tag single nucleo</vt:lpwstr>
  </property>
  <property fmtid="{D5CDD505-2E9C-101B-9397-08002B2CF9AE}" pid="2868" name="ZOTERO_BREF_volswdY3MrDJ_5">
    <vt:lpwstr>tide polymorphisms (SNPs) inside inversions whose biallelic genotype is strongly correlated with inversion genotype. We leveraged 1,347 fully sequenced An. gambiae and Anopheles coluzzii genomes in the Ag1000G database of natural variation. Beginning with</vt:lpwstr>
  </property>
  <property fmtid="{D5CDD505-2E9C-101B-9397-08002B2CF9AE}" pid="2869" name="ZOTERO_BREF_volswdY3MrDJ_6">
    <vt:lpwstr> principal components analysis (PCA) of population samples, applied to windows of the genome containing individual chromosomal rearrangements, we classified samples into three inversion genotypes, distinguishing homozygous inverted and homozygous uninvert</vt:lpwstr>
  </property>
  <property fmtid="{D5CDD505-2E9C-101B-9397-08002B2CF9AE}" pid="2870" name="ZOTERO_BREF_volswdY3MrDJ_7">
    <vt:lpwstr>ed groups by inclusion of the small subset of specimens in Ag1000G that are associated with cytogenetic metadata. We then assessed the correlation between candidate tag SNP genotypes and PCA-based inversion genotypes in our training sets, selecting those </vt:lpwstr>
  </property>
  <property fmtid="{D5CDD505-2E9C-101B-9397-08002B2CF9AE}" pid="2871" name="ZOTERO_BREF_volswdY3MrDJ_8">
    <vt:lpwstr>candidates with.80% agreement. Our initial tests both in held-back validation samples from Ag1000G and in data independent of Ag1000G suggest that when used for in silico inversion genotyping of sequenced mosquitoes, these tags perform better than traditi</vt:lpwstr>
  </property>
  <property fmtid="{D5CDD505-2E9C-101B-9397-08002B2CF9AE}" pid="2872" name="ZOTERO_BREF_volswdY3MrDJ_9">
    <vt:lpwstr>onal cytogenetics, even for specimens where only a small subset of the tag SNPs can be successfully ascertained.","container-title":"G3: Genes, Genomes, Genetics","DOI":"10.1534/g3.119.400445","ISSN":"21601836","issue":"10","note":"PMID: 31391198\nCitatio</vt:lpwstr>
  </property>
  <property fmtid="{D5CDD505-2E9C-101B-9397-08002B2CF9AE}" pid="2873" name="ZOTERO_BREF_wyUWDJAjXVq8_1">
    <vt:lpwstr>ZOTERO_ITEM CSL_CITATION {"citationID":"GYjhBprG","properties":{"formattedCitation":"(Jehl et al., 2021; Lopez-Maestre et al., 2016; Oikkonen &amp; Lise, 2017; Quinn et al., 2013)","plainCitation":"(Jehl et al., 2021; Lopez-Maestre et al., 2016; Oikkonen &amp; Li</vt:lpwstr>
  </property>
  <property fmtid="{D5CDD505-2E9C-101B-9397-08002B2CF9AE}" pid="2874" name="ZOTERO_BREF_wyUWDJAjXVq8_10">
    <vt:lpwstr> a large scale, cis-regulations of gene expression, with ∼81% of protein-coding and 68% of long non-coding genes (TPM ≥ 1) that can be analyzed for ASE, and with ∼29% of them that were cis-regulated, and (iii) analyze population genetic using such SNPs lo</vt:lpwstr>
  </property>
  <property fmtid="{D5CDD505-2E9C-101B-9397-08002B2CF9AE}" pid="2875" name="ZOTERO_BREF_wyUWDJAjXVq8_11">
    <vt:lpwstr>cated in expressed regions. This work shows that RNA-seq data can be used with good confidence to detect SNPs and associated GT within various populations and used them for different analyses as GTEx studies.","container-title":"Frontiers in Genetics","IS</vt:lpwstr>
  </property>
  <property fmtid="{D5CDD505-2E9C-101B-9397-08002B2CF9AE}" pid="2876" name="ZOTERO_BREF_wyUWDJAjXVq8_12">
    <vt:lpwstr>SN":"1664-8021","source":"Frontiers","title":"RNA-Seq Data for Reliable SNP Detection and Genotype Calling: Interest for Coding Variant Characterization and Cis-Regulation Analysis by Allele-Specific Expression in Livestock Species","title-short":"RNA-Seq</vt:lpwstr>
  </property>
  <property fmtid="{D5CDD505-2E9C-101B-9397-08002B2CF9AE}" pid="2877" name="ZOTERO_BREF_wyUWDJAjXVq8_13">
    <vt:lpwstr> Data for Reliable SNP Detection and Genotype Calling","URL":"https://www.frontiersin.org/article/10.3389/fgene.2021.655707","volume":"12","author":[{"family":"Jehl","given":"Frédéric"},{"family":"Degalez","given":"Fabien"},{"family":"Bernard","given":"Ma</vt:lpwstr>
  </property>
  <property fmtid="{D5CDD505-2E9C-101B-9397-08002B2CF9AE}" pid="2878" name="ZOTERO_BREF_wyUWDJAjXVq8_14">
    <vt:lpwstr>ria"},{"family":"Lecerf","given":"Frédéric"},{"family":"Lagoutte","given":"Laetitia"},{"family":"Désert","given":"Colette"},{"family":"Coulée","given":"Manon"},{"family":"Bouchez","given":"Olivier"},{"family":"Leroux","given":"Sophie"},{"family":"Abasht",</vt:lpwstr>
  </property>
  <property fmtid="{D5CDD505-2E9C-101B-9397-08002B2CF9AE}" pid="2879" name="ZOTERO_BREF_wyUWDJAjXVq8_15">
    <vt:lpwstr>"given":"Behnam"},{"family":"Tixier-Boichard","given":"Michèle"},{"family":"Bed’hom","given":"Bertrand"},{"family":"Burlot","given":"Thierry"},{"family":"Gourichon","given":"David"},{"family":"Bardou","given":"Philippe"},{"family":"Acloque","given":"Hervé</vt:lpwstr>
  </property>
  <property fmtid="{D5CDD505-2E9C-101B-9397-08002B2CF9AE}" pid="2880" name="ZOTERO_BREF_wyUWDJAjXVq8_16">
    <vt:lpwstr>"},{"family":"Foissac","given":"Sylvain"},{"family":"Djebali","given":"Sarah"},{"family":"Giuffra","given":"Elisabetta"},{"family":"Zerjal","given":"Tatiana"},{"family":"Pitel","given":"Frédérique"},{"family":"Klopp","given":"Christophe"},{"family":"Lagar</vt:lpwstr>
  </property>
  <property fmtid="{D5CDD505-2E9C-101B-9397-08002B2CF9AE}" pid="2881" name="ZOTERO_BREF_wyUWDJAjXVq8_17">
    <vt:lpwstr>rigue","given":"Sandrine"}],"accessed":{"date-parts":[["2022",5,3]]},"issued":{"date-parts":[["2021"]]}}},{"id":3304,"uris":["http://zotero.org/users/local/9e2gOBR4/items/K5SYEK2Q"],"itemData":{"id":3304,"type":"article-journal","abstract":"SNPs (Single N</vt:lpwstr>
  </property>
  <property fmtid="{D5CDD505-2E9C-101B-9397-08002B2CF9AE}" pid="2882" name="ZOTERO_BREF_wyUWDJAjXVq8_18">
    <vt:lpwstr>ucleotide Polymorphisms) are genetic markers whose precise identification is a prerequisite for association studies. Methods to identify them are currently well developed for model species, but rely on the availability of a (good) reference genome, and th</vt:lpwstr>
  </property>
  <property fmtid="{D5CDD505-2E9C-101B-9397-08002B2CF9AE}" pid="2883" name="ZOTERO_BREF_wyUWDJAjXVq8_19">
    <vt:lpwstr>erefore cannot be applied to non-model species. They are also mostly tailored for whole genome (re-)sequencing experiments, whereas in many cases, transcriptome sequencing can be used as a cheaper alternative which already enables to identify SNPs located</vt:lpwstr>
  </property>
  <property fmtid="{D5CDD505-2E9C-101B-9397-08002B2CF9AE}" pid="2884" name="ZOTERO_BREF_wyUWDJAjXVq8_2">
    <vt:lpwstr>se, 2017; Quinn et al., 2013)","noteIndex":0},"citationItems":[{"id":3661,"uris":["http://zotero.org/users/local/9e2gOBR4/items/8RFSAX43"],"itemData":{"id":3661,"type":"article-journal","abstract":"In addition to their common usages to study gene expressi</vt:lpwstr>
  </property>
  <property fmtid="{D5CDD505-2E9C-101B-9397-08002B2CF9AE}" pid="2885" name="ZOTERO_BREF_wyUWDJAjXVq8_20">
    <vt:lpwstr> in transcribed regions. In this paper, we propose a method that identifies, quantifies and annotates SNPs without any reference genome, using RNA-seq data only. Individuals can be pooled prior to sequencing, if not enough material is available from one i</vt:lpwstr>
  </property>
  <property fmtid="{D5CDD505-2E9C-101B-9397-08002B2CF9AE}" pid="2886" name="ZOTERO_BREF_wyUWDJAjXVq8_21">
    <vt:lpwstr>ndividual. Using pooled human RNA-seq data, we clarify the precision and recall of our method and discuss them with respect to other methods which use a reference genome or an assembled transcriptome. We then validate experimentally the predictions of our</vt:lpwstr>
  </property>
  <property fmtid="{D5CDD505-2E9C-101B-9397-08002B2CF9AE}" pid="2887" name="ZOTERO_BREF_wyUWDJAjXVq8_22">
    <vt:lpwstr> method using RNA-seq data from two non-model species. The method can be used for any species to annotate SNPs and predict their impact on the protein sequence. We further enable to test for the association of the identified SNPs with a phenotype of inter</vt:lpwstr>
  </property>
  <property fmtid="{D5CDD505-2E9C-101B-9397-08002B2CF9AE}" pid="2888" name="ZOTERO_BREF_wyUWDJAjXVq8_23">
    <vt:lpwstr>est.","container-title":"Nucleic Acids Research","DOI":"10.1093/nar/gkw655","ISSN":"13624962","issue":"19","note":"PMID: 27458203\nCitation Key: Lopez-Maestre2016","page":"1-13","title":"SNP calling from RNA-seq data without a reference genome: Identifica</vt:lpwstr>
  </property>
  <property fmtid="{D5CDD505-2E9C-101B-9397-08002B2CF9AE}" pid="2889" name="ZOTERO_BREF_wyUWDJAjXVq8_24">
    <vt:lpwstr>tion, quantification, differential analysis and impact on the protein sequence","volume":"44","author":[{"family":"Lopez-Maestre","given":"Hélène"},{"family":"Brinza","given":"Lilia"},{"family":"Marchet","given":"Camille"},{"family":"Kielbassa","given":"J</vt:lpwstr>
  </property>
  <property fmtid="{D5CDD505-2E9C-101B-9397-08002B2CF9AE}" pid="2890" name="ZOTERO_BREF_wyUWDJAjXVq8_25">
    <vt:lpwstr>anice"},{"family":"Bastien","given":"Sylvère"},{"family":"Boutigny","given":"Mathilde"},{"family":"Monnin","given":"David"},{"family":"Filali","given":"Adil El"},{"family":"Carareto","given":"Claudia Marcia"},{"family":"Vieira","given":"Cristina"},{"famil</vt:lpwstr>
  </property>
  <property fmtid="{D5CDD505-2E9C-101B-9397-08002B2CF9AE}" pid="2891" name="ZOTERO_BREF_wyUWDJAjXVq8_26">
    <vt:lpwstr>y":"Picard","given":"Franck"},{"family":"Kremer","given":"Natacha"},{"family":"Vavre","given":"Fabrice"},{"family":"Sagot","given":"Marie France"},{"family":"Lacroix","given":"Vincent"}],"issued":{"date-parts":[["2016"]]}}},{"id":3670,"uris":["http://zote</vt:lpwstr>
  </property>
  <property fmtid="{D5CDD505-2E9C-101B-9397-08002B2CF9AE}" pid="2892" name="ZOTERO_BREF_wyUWDJAjXVq8_27">
    <vt:lpwstr>ro.org/users/local/9e2gOBR4/items/JNMLUQ5G"],"itemData":{"id":3670,"type":"article-journal","abstract":"RNA-seq (transcriptome sequencing) is primarily considered a method of gene expression analysis but it can also be used to detect DNA variants in expre</vt:lpwstr>
  </property>
  <property fmtid="{D5CDD505-2E9C-101B-9397-08002B2CF9AE}" pid="2893" name="ZOTERO_BREF_wyUWDJAjXVq8_28">
    <vt:lpwstr>ssed regions of the genome. However, current variant callers do not generally behave well with RNA-seq data due to reads encompassing intronic regions. We have developed a software programme called Opossum to address this problem. Opossum pre-processes RN</vt:lpwstr>
  </property>
  <property fmtid="{D5CDD505-2E9C-101B-9397-08002B2CF9AE}" pid="2894" name="ZOTERO_BREF_wyUWDJAjXVq8_29">
    <vt:lpwstr>A-seq reads prior to variant calling, and although it has been designed to work specifically with Platypus, it can be used equally well with other variant callers such as GATK HaplotypeCaller. In this work, we show that using Opossum in conjunction with e</vt:lpwstr>
  </property>
  <property fmtid="{D5CDD505-2E9C-101B-9397-08002B2CF9AE}" pid="2895" name="ZOTERO_BREF_wyUWDJAjXVq8_3">
    <vt:lpwstr>on, RNA-seq data accumulated over the last 10 years are a yet-unexploited resource of SNPs in numerous individuals from different populations. SNP detection by RNA-seq is particularly interesting for livestock species since whole genome sequencing is expe</vt:lpwstr>
  </property>
  <property fmtid="{D5CDD505-2E9C-101B-9397-08002B2CF9AE}" pid="2896" name="ZOTERO_BREF_wyUWDJAjXVq8_30">
    <vt:lpwstr>ither Platypus or GATK HaplotypeCaller maintains precision and improves the sensitivity for SNP detection compared to the GATK Best Practices pipeline. In addition, using it in combination with Platypus offers a substantial reduction in run times compared</vt:lpwstr>
  </property>
  <property fmtid="{D5CDD505-2E9C-101B-9397-08002B2CF9AE}" pid="2897" name="ZOTERO_BREF_wyUWDJAjXVq8_31">
    <vt:lpwstr> to the GATK pipeline so it is ideal when there are only limited time or computational resources available.","container-title":"Wellcome Open Research","DOI":"10.12688/wellcomeopenres.10501.2","ISSN":"2398-502X","journalAbbreviation":"Wellcome Open Res","</vt:lpwstr>
  </property>
  <property fmtid="{D5CDD505-2E9C-101B-9397-08002B2CF9AE}" pid="2898" name="ZOTERO_BREF_wyUWDJAjXVq8_32">
    <vt:lpwstr>note":"PMID: 28239666\nPMCID: PMC5322827","page":"6","source":"PubMed Central","title":"Making the most of RNA-seq: Pre-processing sequencing data with Opossum for reliable SNP variant detection","title-short":"Making the most of RNA-seq","volume":"2","au</vt:lpwstr>
  </property>
  <property fmtid="{D5CDD505-2E9C-101B-9397-08002B2CF9AE}" pid="2899" name="ZOTERO_BREF_wyUWDJAjXVq8_33">
    <vt:lpwstr>thor":[{"family":"Oikkonen","given":"Laura"},{"family":"Lise","given":"Stefano"}],"issued":{"date-parts":[["2017",3,17]]}}},{"id":3664,"uris":["http://zotero.org/users/local/9e2gOBR4/items/FCCGU9IP"],"itemData":{"id":3664,"type":"article-journal","abstrac</vt:lpwstr>
  </property>
  <property fmtid="{D5CDD505-2E9C-101B-9397-08002B2CF9AE}" pid="2900" name="ZOTERO_BREF_wyUWDJAjXVq8_34">
    <vt:lpwstr>t":"Next-generation RNA sequencing (RNA-seq) maps and analyzes transcriptomes and generates data on sequence variation in expressed genes. There are few reported studies on analysis strategies to maximize the yield of quality RNA-seq SNP data. We evaluate</vt:lpwstr>
  </property>
  <property fmtid="{D5CDD505-2E9C-101B-9397-08002B2CF9AE}" pid="2901" name="ZOTERO_BREF_wyUWDJAjXVq8_35">
    <vt:lpwstr>d the performance of different SNP-calling methods following alignment to both genome and transcriptome by applying them to RNA-seq data from a HapMap lymphoblastoid cell line sample and comparing results with sequence variation data from 1000 Genomes. We</vt:lpwstr>
  </property>
  <property fmtid="{D5CDD505-2E9C-101B-9397-08002B2CF9AE}" pid="2902" name="ZOTERO_BREF_wyUWDJAjXVq8_36">
    <vt:lpwstr> determined that the best method to achieve high specificity and sensitivity, and greatest number of SNP calls, is to remove duplicate sequence reads after alignment to the genome and to call SNPs using SAMtools. The accuracy of SNP calls is dependent on </vt:lpwstr>
  </property>
  <property fmtid="{D5CDD505-2E9C-101B-9397-08002B2CF9AE}" pid="2903" name="ZOTERO_BREF_wyUWDJAjXVq8_37">
    <vt:lpwstr>sequence coverage available. In terms of specificity, 89% of RNA-seq SNPs calls were true variants where coverage is .10X. In terms of sensitivity, at .10X coverage 92% of all expected SNPs in expressed exons could be detected. Overall, the results indica</vt:lpwstr>
  </property>
  <property fmtid="{D5CDD505-2E9C-101B-9397-08002B2CF9AE}" pid="2904" name="ZOTERO_BREF_wyUWDJAjXVq8_38">
    <vt:lpwstr>te that RNA-seq SNP data are a very useful by-product of sequence-based transcriptome analysis. If RNA-seq is applied to disease tissue samples and assuming that genes carrying mutations relevant to disease biology are being expressed, a very high proport</vt:lpwstr>
  </property>
  <property fmtid="{D5CDD505-2E9C-101B-9397-08002B2CF9AE}" pid="2905" name="ZOTERO_BREF_wyUWDJAjXVq8_39">
    <vt:lpwstr>ion of these mutations can be detected.","container-title":"PLoS ONE","DOI":"10.1371/journal.pone.0058815","ISSN":"1932-6203","issue":"3","journalAbbreviation":"PLoS ONE","language":"en","page":"e58815","source":"DOI.org (Crossref)","title":"Development o</vt:lpwstr>
  </property>
  <property fmtid="{D5CDD505-2E9C-101B-9397-08002B2CF9AE}" pid="2906" name="ZOTERO_BREF_wyUWDJAjXVq8_4">
    <vt:lpwstr>nsive and exome sequencing tools are unavailable. These SNPs detected in expressed regions can be used to characterize variants affecting protein functions, and to study cis-regulated genes by analyzing allele-specific expression (ASE) in the tissue of in</vt:lpwstr>
  </property>
  <property fmtid="{D5CDD505-2E9C-101B-9397-08002B2CF9AE}" pid="2907" name="ZOTERO_BREF_wyUWDJAjXVq8_40">
    <vt:lpwstr>f Strategies for SNP Detection in RNA-Seq Data: Application to Lymphoblastoid Cell Lines and Evaluation Using 1000 Genomes Data","title-short":"Development of Strategies for SNP Detection in RNA-Seq Data","volume":"8","author":[{"family":"Quinn","given":"</vt:lpwstr>
  </property>
  <property fmtid="{D5CDD505-2E9C-101B-9397-08002B2CF9AE}" pid="2908" name="ZOTERO_BREF_wyUWDJAjXVq8_41">
    <vt:lpwstr>Emma M."},{"family":"Cormican","given":"Paul"},{"family":"Kenny","given":"Elaine M."},{"family":"Hill","given":"Matthew"},{"family":"Anney","given":"Richard"},{"family":"Gill","given":"Michael"},{"family":"Corvin","given":"Aiden P."},{"family":"Morris","g</vt:lpwstr>
  </property>
  <property fmtid="{D5CDD505-2E9C-101B-9397-08002B2CF9AE}" pid="2909" name="ZOTERO_BREF_wyUWDJAjXVq8_42">
    <vt:lpwstr>iven":"Derek W."}],"editor":[{"family":"Futscher","given":"Bernard W."}],"issued":{"date-parts":[["2013",3,26]]}}}],"schema":"https://github.com/citation-style-language/schema/raw/master/csl-citation.json"}</vt:lpwstr>
  </property>
  <property fmtid="{D5CDD505-2E9C-101B-9397-08002B2CF9AE}" pid="2910" name="ZOTERO_BREF_wyUWDJAjXVq8_5">
    <vt:lpwstr>terest. However, gene expression can be highly variable, and filters for SNP detection using the popular GATK toolkit are not yet standardized, making SNP detection and genotype calling by RNA-seq a challenging endeavor. We compared SNP calling results us</vt:lpwstr>
  </property>
  <property fmtid="{D5CDD505-2E9C-101B-9397-08002B2CF9AE}" pid="2911" name="ZOTERO_BREF_wyUWDJAjXVq8_6">
    <vt:lpwstr>ing GATK suggested filters, on two chicken populations for which both RNA-seq and DNA-seq data were available for the same samples of the same tissue. We showed, in expressed regions, a RNA-seq precision of 91% (SNPs detected by RNA-seq and shared by DNA-</vt:lpwstr>
  </property>
  <property fmtid="{D5CDD505-2E9C-101B-9397-08002B2CF9AE}" pid="2912" name="ZOTERO_BREF_wyUWDJAjXVq8_7">
    <vt:lpwstr>seq) and we characterized the remaining 9% of SNPs. We then studied the genotype (GT) obtained by RNA-seq and the impact of two factors (GT call-rate and read number per GT) on the concordance of GT with DNA-seq; we proposed thresholds for them leading to</vt:lpwstr>
  </property>
  <property fmtid="{D5CDD505-2E9C-101B-9397-08002B2CF9AE}" pid="2913" name="ZOTERO_BREF_wyUWDJAjXVq8_8">
    <vt:lpwstr> a 95% concordance. Applying these thresholds to 767 multi-tissue RNA-seq of 382 birds of 11 chicken populations, we found 9.5 M SNPs in total, of which ∼550,000 SNPs per tissue and population with a reliable GT (call rate ≥ 50%) and among them, ∼340,000 </vt:lpwstr>
  </property>
  <property fmtid="{D5CDD505-2E9C-101B-9397-08002B2CF9AE}" pid="2914" name="ZOTERO_BREF_wyUWDJAjXVq8_9">
    <vt:lpwstr>with a MAF ≥ 10%. We showed that such RNA-seq data from one tissue can be used to (i) detect SNPs with a strong predicted impact on proteins, despite their scarcity in each population (16,307 SIFT deleterious missenses and 590 stop-gained), (ii) study, on</vt:lpwstr>
  </property>
  <property fmtid="{D5CDD505-2E9C-101B-9397-08002B2CF9AE}" pid="2915" name="ZOTERO_BREF_y2Kuf9S84v6a_1">
    <vt:lpwstr>ZOTERO_ITEM CSL_CITATION {"citationID":"eW1DZY6s","properties":{"formattedCitation":"(Danecek et al., 2021)","plainCitation":"(Danecek et al., 2021)","noteIndex":0},"citationItems":[{"id":3459,"uris":["http://zotero.org/users/local/9e2gOBR4/items/FX3WJIJ7</vt:lpwstr>
  </property>
  <property fmtid="{D5CDD505-2E9C-101B-9397-08002B2CF9AE}" pid="2916" name="ZOTERO_BREF_y2Kuf9S84v6a_2">
    <vt:lpwstr>"],"itemData":{"id":3459,"type":"article-journal","abstract":"BACKGROUND: SAMtools and BCFtools are widely used programs for processing and analysing high-throughput sequencing data. They include tools for file format conversion and manipulation, sorting,</vt:lpwstr>
  </property>
  <property fmtid="{D5CDD505-2E9C-101B-9397-08002B2CF9AE}" pid="2917" name="ZOTERO_BREF_y2Kuf9S84v6a_3">
    <vt:lpwstr> querying, statistics, variant calling, and effect analysis amongst other methods. FINDINGS: The first version appeared online 12 years ago and has been maintained and further developed ever since, with many new features and improvements added over the ye</vt:lpwstr>
  </property>
  <property fmtid="{D5CDD505-2E9C-101B-9397-08002B2CF9AE}" pid="2918" name="ZOTERO_BREF_y2Kuf9S84v6a_4">
    <vt:lpwstr>ars. The SAMtools and BCFtools packages represent a unique collection of tools that have been used in numerous other software projects and countless genomic pipelines. CONCLUSION: Both SAMtools and BCFtools are freely available on GitHub under the permiss</vt:lpwstr>
  </property>
  <property fmtid="{D5CDD505-2E9C-101B-9397-08002B2CF9AE}" pid="2919" name="ZOTERO_BREF_y2Kuf9S84v6a_5">
    <vt:lpwstr>ive MIT licence, free for both non-commercial and commercial use. Both packages have been installed &gt;1 million times via Bioconda. The source code and documentation are available from https://www.htslib.org.","container-title":"GigaScience","DOI":"10.1093</vt:lpwstr>
  </property>
  <property fmtid="{D5CDD505-2E9C-101B-9397-08002B2CF9AE}" pid="2920" name="ZOTERO_BREF_y2Kuf9S84v6a_6">
    <vt:lpwstr>/gigascience/giab008","ISSN":"2047217X","issue":"2","note":"PMID: 33590861\narXiv: 2012.10295\nCitation Key: Danecek2021","title":"Twelve years of SAMtools and BCFtools","volume":"10","author":[{"family":"Danecek","given":"Petr"},{"family":"Bonfield","giv</vt:lpwstr>
  </property>
  <property fmtid="{D5CDD505-2E9C-101B-9397-08002B2CF9AE}" pid="2921" name="ZOTERO_BREF_y2Kuf9S84v6a_7">
    <vt:lpwstr>en":"James K."},{"family":"Liddle","given":"Jennifer"},{"family":"Marshall","given":"John"},{"family":"Ohan","given":"Valeriu"},{"family":"Pollard","given":"Martin O."},{"family":"Whitwham","given":"Andrew"},{"family":"Keane","given":"Thomas"},{"family":"</vt:lpwstr>
  </property>
  <property fmtid="{D5CDD505-2E9C-101B-9397-08002B2CF9AE}" pid="2922" name="ZOTERO_BREF_y2Kuf9S84v6a_8">
    <vt:lpwstr>McCarthy","given":"Shane A."},{"family":"Davies","given":"Robert M."},{"family":"Li","given":"Heng"}],"issued":{"date-parts":[["2021"]]}}}],"schema":"https://github.com/citation-style-language/schema/raw/master/csl-citation.json"}</vt:lpwstr>
  </property>
  <property fmtid="{D5CDD505-2E9C-101B-9397-08002B2CF9AE}" pid="2923" name="ZOTERO_BREF_y7mijTjSFrdn_1">
    <vt:lpwstr>ZOTERO_ITEM CSL_CITATION {"citationID":"AJbwjHS4","properties":{"formattedCitation":"(Martin, 2011)","plainCitation":"(Martin, 2011)","noteIndex":0},"citationItems":[{"id":3616,"uris":["http://zotero.org/users/local/9e2gOBR4/items/N5XXBZQE"],"itemData":{"</vt:lpwstr>
  </property>
  <property fmtid="{D5CDD505-2E9C-101B-9397-08002B2CF9AE}" pid="2924" name="ZOTERO_BREF_y7mijTjSFrdn_2">
    <vt:lpwstr>id":3616,"type":"article-journal","container-title":"EMBnet Journal","note":"Citation Key: Martin2011","title":"Cutadapt removes adaptor sequences from high-throughput sequencing reads","volume":"17","author":[{"family":"Martin","given":"Marcel"}],"issued</vt:lpwstr>
  </property>
  <property fmtid="{D5CDD505-2E9C-101B-9397-08002B2CF9AE}" pid="2925" name="ZOTERO_BREF_y7mijTjSFrdn_3">
    <vt:lpwstr>":{"date-parts":[["2011"]]}}}],"schema":"https://github.com/citation-style-language/schema/raw/master/csl-citation.json"}</vt:lpwstr>
  </property>
  <property fmtid="{D5CDD505-2E9C-101B-9397-08002B2CF9AE}" pid="2926" name="ZOTERO_BREF_yEgdV6UivvOE_1">
    <vt:lpwstr>ZOTERO_ITEM CSL_CITATION {"citationID":"Xmtyrdga","properties":{"formattedCitation":"(Lynd et al., 2019; Tchouakui et al., 2021)","plainCitation":"(Lynd et al., 2019; Tchouakui et al., 2021)","noteIndex":0},"citationItems":[{"id":2362,"uris":["http://zote</vt:lpwstr>
  </property>
  <property fmtid="{D5CDD505-2E9C-101B-9397-08002B2CF9AE}" pid="2927" name="ZOTERO_BREF_yEgdV6UivvOE_10">
    <vt:lpwstr>5× DC and 10× DC compared to 1× DC suggesting that other resistance mechanisms are involved. Such high intensity of pyrethroid resistance in Uganda could have terrible consequences on the effectiveness of insecticide-based interventions and urgent action </vt:lpwstr>
  </property>
  <property fmtid="{D5CDD505-2E9C-101B-9397-08002B2CF9AE}" pid="2928" name="ZOTERO_BREF_yEgdV6UivvOE_11">
    <vt:lpwstr>should be taken to prevent the spread of super-resistance in malaria vectors.","container-title":"Pathogens","DOI":"10.3390/pathogens10040415","ISSN":"2076-0817","issue":"4","journalAbbreviation":"Pathogens","language":"en","page":"415","source":"DOI.org </vt:lpwstr>
  </property>
  <property fmtid="{D5CDD505-2E9C-101B-9397-08002B2CF9AE}" pid="2929" name="ZOTERO_BREF_yEgdV6UivvOE_12">
    <vt:lpwstr>(Crossref)","title":"Pyrethroid Resistance Aggravation in Ugandan Malaria Vectors Is Reducing Bednet Efficacy","volume":"10","author":[{"family":"Tchouakui","given":"Magellan"},{"family":"Mugenzi","given":"Leon M. J."},{"family":"D. Menze","given":"Benjam</vt:lpwstr>
  </property>
  <property fmtid="{D5CDD505-2E9C-101B-9397-08002B2CF9AE}" pid="2930" name="ZOTERO_BREF_yEgdV6UivvOE_13">
    <vt:lpwstr>in"},{"family":"Khaukha","given":"Jude N. T."},{"family":"Tchapga","given":"Williams"},{"family":"Tchoupo","given":"Micareme"},{"family":"Wondji","given":"Murielle J."},{"family":"Wondji","given":"Charles S."}],"issued":{"date-parts":[["2021",4,1]]}}}],"s</vt:lpwstr>
  </property>
  <property fmtid="{D5CDD505-2E9C-101B-9397-08002B2CF9AE}" pid="2931" name="ZOTERO_BREF_yEgdV6UivvOE_14">
    <vt:lpwstr>chema":"https://github.com/citation-style-language/schema/raw/master/csl-citation.json"}</vt:lpwstr>
  </property>
  <property fmtid="{D5CDD505-2E9C-101B-9397-08002B2CF9AE}" pid="2932" name="ZOTERO_BREF_yEgdV6UivvOE_2">
    <vt:lpwstr>ro.org/users/local/9e2gOBR4/items/VDHNRH6S"],"itemData":{"id":2362,"type":"article-journal","container-title":"Parasites &amp; Vectors","DOI":"10.1186/s13071-019-3353-7","ISSN":"1756-3305","issue":"1","note":"publisher: BioMed Central\nISBN: 1307101933","page</vt:lpwstr>
  </property>
  <property fmtid="{D5CDD505-2E9C-101B-9397-08002B2CF9AE}" pid="2933" name="ZOTERO_BREF_yEgdV6UivvOE_3">
    <vt:lpwstr>":"94","title":"LLIN Evaluation in Uganda Project (LLINEUP): a cross-sectional survey of species diversity and insecticide resistance in 48 districts of Uganda","volume":"12","author":[{"family":"Lynd","given":"Amy"},{"family":"Gonahasa","given":"Samuel"}</vt:lpwstr>
  </property>
  <property fmtid="{D5CDD505-2E9C-101B-9397-08002B2CF9AE}" pid="2934" name="ZOTERO_BREF_yEgdV6UivvOE_4">
    <vt:lpwstr>,{"family":"Staedke","given":"Sarah G."},{"family":"Oruni","given":"Ambrose"},{"family":"Maiteki-Sebuguzi","given":"Catherine"},{"family":"Dorsey","given":"Grant"},{"family":"Opigo","given":"Jimmy"},{"family":"Yeka","given":"Adoke"},{"family":"Katureebe",</vt:lpwstr>
  </property>
  <property fmtid="{D5CDD505-2E9C-101B-9397-08002B2CF9AE}" pid="2935" name="ZOTERO_BREF_yEgdV6UivvOE_5">
    <vt:lpwstr>"given":"Agaba"},{"family":"Kyohere","given":"Mary"},{"family":"Hemingway","given":"Janet"},{"family":"Kamya","given":"Moses R."},{"family":"Donnelly","given":"Martin J."}],"issued":{"date-parts":[["2019"]]}}},{"id":3650,"uris":["http://zotero.org/users/l</vt:lpwstr>
  </property>
  <property fmtid="{D5CDD505-2E9C-101B-9397-08002B2CF9AE}" pid="2936" name="ZOTERO_BREF_yEgdV6UivvOE_6">
    <vt:lpwstr>ocal/9e2gOBR4/items/58QF4X6F"],"itemData":{"id":3650,"type":"article-journal","abstract":"Monitoring cases of insecticide resistance aggravation and the effect on the efﬁcacy of control tools is crucial for successful malaria control. In this study, the r</vt:lpwstr>
  </property>
  <property fmtid="{D5CDD505-2E9C-101B-9397-08002B2CF9AE}" pid="2937" name="ZOTERO_BREF_yEgdV6UivvOE_7">
    <vt:lpwstr>esistance intensity of major malaria vectors from Uganda was characterised and its impact on the performance of various insecticide-treated nets elucidated. High intensity of resistance to the discriminating concentration (DC), 5× DC, and 10× DC of pyreth</vt:lpwstr>
  </property>
  <property fmtid="{D5CDD505-2E9C-101B-9397-08002B2CF9AE}" pid="2938" name="ZOTERO_BREF_yEgdV6UivvOE_8">
    <vt:lpwstr>roids was observed in both Anopheles funestus and Anopheles gambiae in Mayuge and Busia leading to signiﬁcant reduced performance of long-lasting insecticidal nets (LLINs) including the piperonyl butoxide (PBO)-based nets (Olyset Plus). Molecular analysis</vt:lpwstr>
  </property>
  <property fmtid="{D5CDD505-2E9C-101B-9397-08002B2CF9AE}" pid="2939" name="ZOTERO_BREF_yEgdV6UivvOE_9">
    <vt:lpwstr> revealed signiﬁcant over-expression of cytochrome P450 genes (CYP9K1 and CYP6P9a/b). However, the expression of these genes was not associated with resistance escalation as no difference was observed in the level of expression in mosquitoes resistant to </vt:lpwstr>
  </property>
  <property fmtid="{D5CDD505-2E9C-101B-9397-08002B2CF9AE}" pid="2940" name="ZOTERO_BREF_yVOLERgBTOSE_1">
    <vt:lpwstr/>
  </property>
  <property fmtid="{D5CDD505-2E9C-101B-9397-08002B2CF9AE}" pid="2941" name="ZOTERO_BREF_zAwfT9s0xadu_1">
    <vt:lpwstr>ZOTERO_ITEM CSL_CITATION {"citationID":"DQTfY31t","properties":{"formattedCitation":"(Ranson et al., 2011)","plainCitation":"(Ranson et al., 2011)","noteIndex":0},"citationItems":[{"id":18,"uris":["http://zotero.org/users/local/9e2gOBR4/items/GA5MJP6H"],"</vt:lpwstr>
  </property>
  <property fmtid="{D5CDD505-2E9C-101B-9397-08002B2CF9AE}" pid="2942" name="ZOTERO_BREF_zAwfT9s0xadu_2">
    <vt:lpwstr>itemData":{"id":18,"type":"article-journal","abstract":"The use of pyrethroid insecticides in malaria vector control has increased dramatically in the past decade through the scale up of insecticide treated net distribution programmes and indoor residual </vt:lpwstr>
  </property>
  <property fmtid="{D5CDD505-2E9C-101B-9397-08002B2CF9AE}" pid="2943" name="ZOTERO_BREF_zAwfT9s0xadu_3">
    <vt:lpwstr>spraying campaigns. Inevitably, the major malaria vectors have developed resistance to these insecticides and the resistance alleles are spreading at an exceptionally rapid rate throughout Africa. Although substantial progress has been made on understandi</vt:lpwstr>
  </property>
  <property fmtid="{D5CDD505-2E9C-101B-9397-08002B2CF9AE}" pid="2944" name="ZOTERO_BREF_zAwfT9s0xadu_4">
    <vt:lpwstr>ng the causes of pyrethroid resistance, remarkably few studies have focused on the epidemiological impact of resistance on current malaria control activities. As we move into the malaria eradication era, it is vital that the implications of insecticide re</vt:lpwstr>
  </property>
  <property fmtid="{D5CDD505-2E9C-101B-9397-08002B2CF9AE}" pid="2945" name="ZOTERO_BREF_zAwfT9s0xadu_5">
    <vt:lpwstr>sistance are understood and strategies to mitigate these effects are implemented. ?? 2010 Elsevier Ltd.","container-title":"Trends in Parasitology","DOI":"10.1016/j.pt.2010.08.004","ISSN":"14714922","issue":"2","note":"PMID: 20843745\npublisher: Elsevier </vt:lpwstr>
  </property>
  <property fmtid="{D5CDD505-2E9C-101B-9397-08002B2CF9AE}" pid="2946" name="ZOTERO_BREF_zAwfT9s0xadu_6">
    <vt:lpwstr>Ltd\nISBN: 1471-5007 (Electronic) 1471-4922 (Linking)","page":"91-98","title":"Pyrethroid resistance in African anopheline mosquitoes: What are the implications for malaria control?","volume":"27","author":[{"family":"Ranson","given":"Hilary"},{"family":"</vt:lpwstr>
  </property>
  <property fmtid="{D5CDD505-2E9C-101B-9397-08002B2CF9AE}" pid="2947" name="ZOTERO_BREF_zAwfT9s0xadu_7">
    <vt:lpwstr>N'Guessan","given":"Raphael"},{"family":"Lines","given":"Jonathan"},{"family":"Moiroux","given":"Nicolas"},{"family":"Nkuni","given":"Zinga"},{"family":"Corbel","given":"Vincent"}],"issued":{"date-parts":[["2011"]]}}}],"schema":"https://github.com/citatio</vt:lpwstr>
  </property>
  <property fmtid="{D5CDD505-2E9C-101B-9397-08002B2CF9AE}" pid="2948" name="ZOTERO_BREF_zAwfT9s0xadu_8">
    <vt:lpwstr>n-style-language/schema/raw/master/csl-citation.json"}</vt:lpwstr>
  </property>
  <property fmtid="{D5CDD505-2E9C-101B-9397-08002B2CF9AE}" pid="2949" name="ZOTERO_BREF_zn4pFEpDxsCq_1">
    <vt:lpwstr>ZOTERO_ITEM CSL_CITATION {"citationID":"MhQOpaAP","properties":{"formattedCitation":"(D. Neafsey et al., 2015)","plainCitation":"(D. Neafsey et al., 2015)","dontUpdate":true,"noteIndex":0},"citationItems":[{"id":1252,"uris":["http://zotero.org/users/local</vt:lpwstr>
  </property>
  <property fmtid="{D5CDD505-2E9C-101B-9397-08002B2CF9AE}" pid="2950" name="ZOTERO_BREF_zn4pFEpDxsCq_10">
    <vt:lpwstr>{"family":"Deligianni","given":"E"},{"family":"Dottorini","given":"T"},{"family":"Dritsou","given":"V"},{"family":"Gabriel","given":"SB"},{"family":"Guelbeogo","given":"WM"},{"family":"Hall","given":"AB"},{"family":"Han","given":"MV"},{"family":"Hlaing","</vt:lpwstr>
  </property>
  <property fmtid="{D5CDD505-2E9C-101B-9397-08002B2CF9AE}" pid="2951" name="ZOTERO_BREF_zn4pFEpDxsCq_11">
    <vt:lpwstr>given":"T."},{"family":"Hughes","given":"DST"},{"family":"Jenkins","given":"AM"},{"family":"Jiang","given":"X"},{"family":"Jungreis","given":"I"},{"family":"Kakani","given":"EG"},{"family":"Kamali","given":"M"},{"family":"Kemppainen","given":"P"},{"family</vt:lpwstr>
  </property>
  <property fmtid="{D5CDD505-2E9C-101B-9397-08002B2CF9AE}" pid="2952" name="ZOTERO_BREF_zn4pFEpDxsCq_12">
    <vt:lpwstr>":"Kennedy","given":"RC"},{"family":"Kirmitzoglou","given":"IK"},{"family":"Koekemoer","given":"LL"},{"family":"Laban","given":"N"},{"family":"Langridge","given":"N"},{"family":"Lawniczak","given":"MKN"},{"family":"Lirakis","given":"M"},{"family":"Lobo","</vt:lpwstr>
  </property>
  <property fmtid="{D5CDD505-2E9C-101B-9397-08002B2CF9AE}" pid="2953" name="ZOTERO_BREF_zn4pFEpDxsCq_13">
    <vt:lpwstr>given":"NF"},{"family":"Lowy","given":"E"},{"family":"MacCallum","given":"RM"},{"family":"Mao","given":"C"},{"family":"Maslen","given":"G"},{"family":"Mbogo","given":"C"},{"family":"McCarthy","given":"J"},{"family":"Michel","given":"K"},{"family":"Mitchel</vt:lpwstr>
  </property>
  <property fmtid="{D5CDD505-2E9C-101B-9397-08002B2CF9AE}" pid="2954" name="ZOTERO_BREF_zn4pFEpDxsCq_14">
    <vt:lpwstr>l","given":"SN"},{"family":"Moore","given":"W"},{"family":"Murphy","given":"KA"},{"family":"Naumenko","given":"AN"},{"family":"Nolan","given":"T"},{"family":"Novoa","given":"EM"},{"family":"O'Loughlin","given":"S"},{"family":"Oringanje","given":"C"},{"fam</vt:lpwstr>
  </property>
  <property fmtid="{D5CDD505-2E9C-101B-9397-08002B2CF9AE}" pid="2955" name="ZOTERO_BREF_zn4pFEpDxsCq_15">
    <vt:lpwstr>ily":"Oshaghi","given":"MA"},{"family":"Pakpour","given":"N"},{"family":"Papathanos","given":"PA"},{"family":"Peery","given":"AN"},{"family":"Povelones","given":"M"},{"family":"Prakash","given":"A"},{"family":"Price","given":"DP"},{"family":"Rajaraman","g</vt:lpwstr>
  </property>
  <property fmtid="{D5CDD505-2E9C-101B-9397-08002B2CF9AE}" pid="2956" name="ZOTERO_BREF_zn4pFEpDxsCq_16">
    <vt:lpwstr>iven":"A"},{"family":"Reimer","given":"LJ"},{"family":"Rinker","given":"DC"},{"family":"Rokas","given":"A"},{"family":"Russell","given":"TL"},{"family":"Sagnon","given":"N"},{"family":"Sharakhova","given":"MV"},{"family":"Shea","given":"T"},{"family":"Sim</vt:lpwstr>
  </property>
  <property fmtid="{D5CDD505-2E9C-101B-9397-08002B2CF9AE}" pid="2957" name="ZOTERO_BREF_zn4pFEpDxsCq_17">
    <vt:lpwstr>ao","given":"F"},{"family":"Simard","given":"F"},{"family":"Slotman","given":"MA"},{"family":"Somboon","given":"P"},{"family":"Stegniy","given":"V"},{"family":"Struchiner","given":"CJ"},{"family":"Thomas","given":"GWC"},{"family":"Tojo","given":"M"},{"fam</vt:lpwstr>
  </property>
  <property fmtid="{D5CDD505-2E9C-101B-9397-08002B2CF9AE}" pid="2958" name="ZOTERO_BREF_zn4pFEpDxsCq_18">
    <vt:lpwstr>ily":"Topalis","given":"P"},{"family":"Tubio","given":"JMC"},{"family":"Unger","given":"MF"},{"family":"Vontas","given":"J"},{"family":"Walton","given":"C"},{"family":"Wilding","given":"CS"},{"family":"Willis","given":"JH"},{"family":"Wu","given":"Y-C"},{</vt:lpwstr>
  </property>
  <property fmtid="{D5CDD505-2E9C-101B-9397-08002B2CF9AE}" pid="2959" name="ZOTERO_BREF_zn4pFEpDxsCq_19">
    <vt:lpwstr>"family":"Yan","given":"G"},{"family":"Zdobnov","given":"EM"},{"family":"Zhou","given":"X"},{"family":"Catteruccia","given":"F"},{"family":"Christophides","given":"GK"},{"family":"Collins","given":"FH"},{"family":"Cornman","given":"RS"},{"family":"Crisant</vt:lpwstr>
  </property>
  <property fmtid="{D5CDD505-2E9C-101B-9397-08002B2CF9AE}" pid="2960" name="ZOTERO_BREF_zn4pFEpDxsCq_2">
    <vt:lpwstr>/9e2gOBR4/items/9UCHIQ74"],"itemData":{"id":1252,"type":"article-journal","abstract":"Variation in vectorial capacity for human malaria among Anopheles mosquito species is determined by many factors, including behavior, immunity, and life history. To inve</vt:lpwstr>
  </property>
  <property fmtid="{D5CDD505-2E9C-101B-9397-08002B2CF9AE}" pid="2961" name="ZOTERO_BREF_zn4pFEpDxsCq_20">
    <vt:lpwstr>i","given":"A"},{"family":"Donnelly","given":"MJ"},{"family":"Emrich","given":"SJ"},{"family":"Fontaine","given":"MC"},{"family":"Gelbart","given":"W"},{"family":"Hahn","given":"MW"},{"family":"Hansen","given":"IA"},{"family":"Howell","given":"PI"},{"fami</vt:lpwstr>
  </property>
  <property fmtid="{D5CDD505-2E9C-101B-9397-08002B2CF9AE}" pid="2962" name="ZOTERO_BREF_zn4pFEpDxsCq_21">
    <vt:lpwstr>ly":"Kafatos","given":"FC"},{"family":"Kellis","given":"M"},{"family":"Lawson","given":"D"},{"family":"Louis","given":"C"},{"family":"Luckhart","given":"S"},{"family":"Muskavitch","given":"MAT"},{"family":"Ribeiro","given":"JM"},{"family":"Riehle","given"</vt:lpwstr>
  </property>
  <property fmtid="{D5CDD505-2E9C-101B-9397-08002B2CF9AE}" pid="2963" name="ZOTERO_BREF_zn4pFEpDxsCq_22">
    <vt:lpwstr>:"MA"},{"family":"Sharakhov","given":"IV"},{"family":"Tu","given":"Z"},{"family":"Zwiebel","given":"LJ"},{"family":"Besansky","given":"NJ"}],"issued":{"date-parts":[["2015"]]}}}],"schema":"https://github.com/citation-style-language/schema/raw/master/csl-c</vt:lpwstr>
  </property>
  <property fmtid="{D5CDD505-2E9C-101B-9397-08002B2CF9AE}" pid="2964" name="ZOTERO_BREF_zn4pFEpDxsCq_23">
    <vt:lpwstr>itation.json"}</vt:lpwstr>
  </property>
  <property fmtid="{D5CDD505-2E9C-101B-9397-08002B2CF9AE}" pid="2965" name="ZOTERO_BREF_zn4pFEpDxsCq_3">
    <vt:lpwstr>stigate the genomic basis of vectorial capacity and explore new avenues for vector control, we sequenced the genomes of 16 anopheline mosquito species from diverse locations spanning ~100 million years of evolution. Comparative analyses show faster rates </vt:lpwstr>
  </property>
  <property fmtid="{D5CDD505-2E9C-101B-9397-08002B2CF9AE}" pid="2966" name="ZOTERO_BREF_zn4pFEpDxsCq_4">
    <vt:lpwstr>of gene gain and loss, elevated gene shuffling on the X chromosome, and more intron losses, relative to Drosophila. Some determinants of vectorial capacity, such as chemosensory genes, do not show elevated turnover but instead diversify through protein-se</vt:lpwstr>
  </property>
  <property fmtid="{D5CDD505-2E9C-101B-9397-08002B2CF9AE}" pid="2967" name="ZOTERO_BREF_zn4pFEpDxsCq_5">
    <vt:lpwstr>quence changes. This dynamism of anopheline genes and genomes may contribute to their flexible capacity to take advantage of new ecological niches, including adapting to humans as primary hosts.","container-title":"Science","DOI":"10.1126/science.1258522"</vt:lpwstr>
  </property>
  <property fmtid="{D5CDD505-2E9C-101B-9397-08002B2CF9AE}" pid="2968" name="ZOTERO_BREF_zn4pFEpDxsCq_6">
    <vt:lpwstr>,"ISSN":"0036-8075","issue":"6217","note":"PMID: 25554792\nCitation Key: Neafsey2015","page":"1258522-1258522","title":"Highly evolvable malaria vectors: the genomes of 16 Anopheles mosquitoes","volume":"347","author":[{"family":"Neafsey","given":"DE"},{"</vt:lpwstr>
  </property>
  <property fmtid="{D5CDD505-2E9C-101B-9397-08002B2CF9AE}" pid="2969" name="ZOTERO_BREF_zn4pFEpDxsCq_7">
    <vt:lpwstr>family":"Waterhouse","given":"RM"},{"family":"Abai","given":"MR"},{"family":"Aganezov","given":"SS"},{"family":"Alekseyev","given":"MA"},{"family":"Allen","given":"JE"},{"family":"Amon","given":"J"},{"family":"Arca","given":"B"},{"family":"Arensburger","g</vt:lpwstr>
  </property>
  <property fmtid="{D5CDD505-2E9C-101B-9397-08002B2CF9AE}" pid="2970" name="ZOTERO_BREF_zn4pFEpDxsCq_8">
    <vt:lpwstr>iven":"P"},{"family":"Artemov","given":"G"},{"family":"Assour","given":"LA"},{"family":"Basseri","given":"H"},{"family":"Berlin","given":"A"},{"family":"Birren","given":"BW"},{"family":"Blandin","given":"SA"},{"family":"Brockman","given":"AI"},{"family":"</vt:lpwstr>
  </property>
  <property fmtid="{D5CDD505-2E9C-101B-9397-08002B2CF9AE}" pid="2971" name="ZOTERO_BREF_zn4pFEpDxsCq_9">
    <vt:lpwstr>Burkot","given":"TR"},{"family":"Burt","given":"A"},{"family":"Chan","given":"CS"},{"family":"Chauve","given":"C"},{"family":"Chiu","given":"JC"},{"family":"Christensen","given":"M"},{"family":"Costantini","given":"C"},{"family":"Davidson","given":"VLM"},</vt:lpwstr>
  </property>
  <property fmtid="{D5CDD505-2E9C-101B-9397-08002B2CF9AE}" pid="2972" name="ZOTERO_PREF_1">
    <vt:lpwstr>&lt;data data-version="3" zotero-version="6.0.6"&gt;&lt;session id="x2Y9haP6"/&gt;&lt;style id="http://www.zotero.org/styles/apa" locale="en-GB" hasBibliography="1" bibliographyStyleHasBeenSet="1"/&gt;&lt;prefs&gt;&lt;pref name="fieldType" value="Bookmark"/&gt;&lt;pref name="automaticJou</vt:lpwstr>
  </property>
  <property fmtid="{D5CDD505-2E9C-101B-9397-08002B2CF9AE}" pid="2973" name="ZOTERO_PREF_2">
    <vt:lpwstr>rnalAbbreviations" value="true"/&gt;&lt;/prefs&gt;&lt;/data&gt;</vt:lpwstr>
  </property>
</Properties>
</file>